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A7DBDA" w14:textId="77777777" w:rsidR="006B3B15" w:rsidRDefault="006B3B15" w:rsidP="00516B06">
      <w:pPr>
        <w:pStyle w:val="Title"/>
      </w:pPr>
    </w:p>
    <w:p w14:paraId="08AA2ECA" w14:textId="77777777" w:rsidR="006B3B15" w:rsidRDefault="006B3B15" w:rsidP="00516B06">
      <w:pPr>
        <w:pStyle w:val="Title"/>
      </w:pPr>
    </w:p>
    <w:p w14:paraId="03D1A0C7" w14:textId="77777777" w:rsidR="006B3B15" w:rsidRDefault="006B3B15" w:rsidP="00516B06">
      <w:pPr>
        <w:pStyle w:val="Title"/>
      </w:pPr>
    </w:p>
    <w:p w14:paraId="1C1197E9" w14:textId="77777777" w:rsidR="006B3B15" w:rsidRPr="00AE485D" w:rsidRDefault="006B3B15" w:rsidP="00516B06">
      <w:pPr>
        <w:pStyle w:val="Title"/>
        <w:rPr>
          <w:b/>
          <w:sz w:val="40"/>
          <w:szCs w:val="40"/>
        </w:rPr>
      </w:pPr>
    </w:p>
    <w:p w14:paraId="69FD8029" w14:textId="4BBC07FB" w:rsidR="006B3B15" w:rsidRPr="00AE485D" w:rsidRDefault="00F12E10" w:rsidP="00516B06">
      <w:pPr>
        <w:pStyle w:val="Title"/>
        <w:rPr>
          <w:b/>
          <w:sz w:val="40"/>
          <w:szCs w:val="40"/>
        </w:rPr>
      </w:pPr>
      <w:r w:rsidRPr="00AE485D">
        <w:rPr>
          <w:b/>
          <w:sz w:val="40"/>
          <w:szCs w:val="40"/>
        </w:rPr>
        <w:t xml:space="preserve">An In-Depth Study of Tiny Object Detection Using Deep Learning </w:t>
      </w:r>
      <w:r w:rsidR="00D243FD" w:rsidRPr="00AE485D">
        <w:rPr>
          <w:b/>
          <w:sz w:val="40"/>
          <w:szCs w:val="40"/>
        </w:rPr>
        <w:t>Approach</w:t>
      </w:r>
    </w:p>
    <w:p w14:paraId="3D2A9FC7" w14:textId="77777777" w:rsidR="006B3B15" w:rsidRDefault="006B3B15" w:rsidP="00516B06">
      <w:pPr>
        <w:pStyle w:val="Title"/>
      </w:pPr>
    </w:p>
    <w:p w14:paraId="27406AF0" w14:textId="77777777" w:rsidR="006B3B15" w:rsidRDefault="006B3B15" w:rsidP="00516B06">
      <w:pPr>
        <w:pStyle w:val="Title"/>
      </w:pPr>
    </w:p>
    <w:p w14:paraId="6D534443" w14:textId="77777777" w:rsidR="006B3B15" w:rsidRDefault="006B3B15" w:rsidP="00516B06">
      <w:pPr>
        <w:pStyle w:val="Title"/>
      </w:pPr>
    </w:p>
    <w:p w14:paraId="2E6EBEB2" w14:textId="77777777" w:rsidR="006B3B15" w:rsidRDefault="006B3B15" w:rsidP="00516B06">
      <w:pPr>
        <w:pStyle w:val="Title"/>
      </w:pPr>
    </w:p>
    <w:p w14:paraId="69966BFB" w14:textId="7422D8EC" w:rsidR="006B3B15" w:rsidRDefault="00942CBB" w:rsidP="00372621">
      <w:pPr>
        <w:ind w:left="1440"/>
      </w:pPr>
      <w:r>
        <w:t>Student Name</w:t>
      </w:r>
      <w:r w:rsidR="00DC49C4">
        <w:t>:</w:t>
      </w:r>
      <w:r>
        <w:t xml:space="preserve"> </w:t>
      </w:r>
      <w:r>
        <w:tab/>
        <w:t xml:space="preserve">          Rahman Md Mahbubur</w:t>
      </w:r>
      <w:r w:rsidR="00075859">
        <w:t xml:space="preserve"> (Saikat)</w:t>
      </w:r>
    </w:p>
    <w:p w14:paraId="48A3969C" w14:textId="6C17E973" w:rsidR="006B3B15" w:rsidRDefault="00DC49C4" w:rsidP="00372621">
      <w:pPr>
        <w:ind w:left="1440"/>
        <w:rPr>
          <w:u w:val="single"/>
        </w:rPr>
      </w:pPr>
      <w:r>
        <w:t>Student’s</w:t>
      </w:r>
      <w:r>
        <w:rPr>
          <w:spacing w:val="6"/>
        </w:rPr>
        <w:t xml:space="preserve"> </w:t>
      </w:r>
      <w:r>
        <w:t>Number:</w:t>
      </w:r>
      <w:r>
        <w:rPr>
          <w:spacing w:val="4"/>
        </w:rPr>
        <w:t xml:space="preserve">               </w:t>
      </w:r>
      <w:r w:rsidR="000C798B">
        <w:rPr>
          <w:spacing w:val="4"/>
        </w:rPr>
        <w:t xml:space="preserve"> </w:t>
      </w:r>
      <w:r w:rsidR="009B7432">
        <w:rPr>
          <w:u w:val="single"/>
        </w:rPr>
        <w:t>3820231103</w:t>
      </w:r>
    </w:p>
    <w:p w14:paraId="1835DC65" w14:textId="78E40DD8" w:rsidR="00603672" w:rsidRDefault="00603672" w:rsidP="00372621">
      <w:pPr>
        <w:ind w:left="1440"/>
      </w:pPr>
      <w:r w:rsidRPr="00EB72E8">
        <w:t xml:space="preserve">Subject </w:t>
      </w:r>
      <w:r w:rsidR="00EB72E8" w:rsidRPr="00EB72E8">
        <w:t>Name:</w:t>
      </w:r>
      <w:r>
        <w:t xml:space="preserve"> De</w:t>
      </w:r>
      <w:r w:rsidRPr="00603672">
        <w:t>ep Learning and Intelligence Image Analysis</w:t>
      </w:r>
    </w:p>
    <w:p w14:paraId="6F86CDCE" w14:textId="691495B1" w:rsidR="006B3B15" w:rsidRDefault="00DC49C4" w:rsidP="00372621">
      <w:pPr>
        <w:ind w:left="1440"/>
        <w:rPr>
          <w:u w:val="single"/>
        </w:rPr>
      </w:pPr>
      <w:r>
        <w:t xml:space="preserve">Major:                                   </w:t>
      </w:r>
      <w:r w:rsidR="000C798B">
        <w:t xml:space="preserve"> </w:t>
      </w:r>
      <w:r w:rsidR="000C798B">
        <w:rPr>
          <w:u w:val="single"/>
        </w:rPr>
        <w:t>Computer Science and</w:t>
      </w:r>
      <w:r>
        <w:rPr>
          <w:u w:val="single"/>
        </w:rPr>
        <w:t xml:space="preserve"> Technology</w:t>
      </w:r>
    </w:p>
    <w:p w14:paraId="55BFA567" w14:textId="77777777" w:rsidR="00603672" w:rsidRDefault="00603672" w:rsidP="00372621">
      <w:pPr>
        <w:ind w:left="1440"/>
        <w:rPr>
          <w:u w:val="single"/>
        </w:rPr>
      </w:pPr>
    </w:p>
    <w:p w14:paraId="06A16573" w14:textId="4B40A572" w:rsidR="006B3B15" w:rsidRDefault="006B3B15" w:rsidP="00516B06"/>
    <w:p w14:paraId="39EEAFEE" w14:textId="1A6FACA9" w:rsidR="00942CBB" w:rsidRDefault="00942CBB" w:rsidP="00516B06"/>
    <w:p w14:paraId="59ED1B53" w14:textId="366757A9" w:rsidR="00A6205E" w:rsidRDefault="00A6205E" w:rsidP="00516B06">
      <w:pPr>
        <w:sectPr w:rsidR="00A6205E" w:rsidSect="00582A89">
          <w:headerReference w:type="default" r:id="rId9"/>
          <w:footerReference w:type="even" r:id="rId10"/>
          <w:footerReference w:type="default" r:id="rId11"/>
          <w:footerReference w:type="first" r:id="rId12"/>
          <w:type w:val="continuous"/>
          <w:pgSz w:w="11906" w:h="16838"/>
          <w:pgMar w:top="1440" w:right="1440" w:bottom="1440" w:left="1440" w:header="720" w:footer="720" w:gutter="0"/>
          <w:pgNumType w:fmt="upperRoman" w:start="1" w:chapStyle="1"/>
          <w:cols w:space="720"/>
          <w:docGrid w:linePitch="360"/>
        </w:sectPr>
      </w:pPr>
    </w:p>
    <w:p w14:paraId="681F03A3" w14:textId="762D7A02" w:rsidR="006B3B15" w:rsidRDefault="00DC49C4" w:rsidP="00516B06">
      <w:pPr>
        <w:pStyle w:val="Heading1"/>
      </w:pPr>
      <w:bookmarkStart w:id="0" w:name="_Toc167843722"/>
      <w:r>
        <w:lastRenderedPageBreak/>
        <w:t>Abstract</w:t>
      </w:r>
      <w:bookmarkEnd w:id="0"/>
    </w:p>
    <w:p w14:paraId="301ED5F5" w14:textId="76A35176" w:rsidR="00B2404C" w:rsidRDefault="00B2404C" w:rsidP="00B2404C">
      <w:pPr>
        <w:ind w:firstLine="720"/>
        <w:rPr>
          <w:shd w:val="clear" w:color="auto" w:fill="auto"/>
          <w:lang w:eastAsia="en-US" w:bidi="ar-SA"/>
        </w:rPr>
      </w:pPr>
      <w:r>
        <w:t>Object detection is a critical computer vision task that involves identifying and localizing objects within images, and it has significant applications in various fields such as autonomous driving and surveillance. Existing research often struggles with achieving high accuracy and low false positive rates simultaneously, especially in diverse and complex datasets.</w:t>
      </w:r>
    </w:p>
    <w:p w14:paraId="1F783552" w14:textId="77777777" w:rsidR="00D06E2E" w:rsidRDefault="005127D2" w:rsidP="00D06E2E">
      <w:pPr>
        <w:ind w:firstLine="720"/>
        <w:rPr>
          <w:shd w:val="clear" w:color="auto" w:fill="auto"/>
          <w:lang w:eastAsia="en-US" w:bidi="ar-SA"/>
        </w:rPr>
      </w:pPr>
      <w:r w:rsidRPr="005127D2">
        <w:rPr>
          <w:shd w:val="clear" w:color="auto" w:fill="auto"/>
          <w:lang w:eastAsia="en-US" w:bidi="ar-SA"/>
        </w:rPr>
        <w:t>This study evaluates the performance of various YOLO models, including YOLOv5 and YOLOv8, both in their default and custom configurations, on training and test datasets. The models were assessed using metrics such as average recall, miss rate, false positive rate, precision, and accuracy.</w:t>
      </w:r>
      <w:r w:rsidR="00D06E2E">
        <w:rPr>
          <w:shd w:val="clear" w:color="auto" w:fill="auto"/>
          <w:lang w:eastAsia="en-US" w:bidi="ar-SA"/>
        </w:rPr>
        <w:t xml:space="preserve"> </w:t>
      </w:r>
      <w:r w:rsidRPr="005127D2">
        <w:rPr>
          <w:shd w:val="clear" w:color="auto" w:fill="auto"/>
          <w:lang w:eastAsia="en-US" w:bidi="ar-SA"/>
        </w:rPr>
        <w:t>The custom YOLOv5s model demonstrated superior performance, achieving the highest average recall (0.8486) and accuracy (0.8475) on the training dataset, with a high precision of 0.9923. On the test dataset, it maintained an average recall of 0.5783 and an average precision of 0.8798, outperforming the other models.</w:t>
      </w:r>
      <w:r>
        <w:rPr>
          <w:shd w:val="clear" w:color="auto" w:fill="auto"/>
          <w:lang w:eastAsia="en-US" w:bidi="ar-SA"/>
        </w:rPr>
        <w:t xml:space="preserve"> </w:t>
      </w:r>
      <w:r w:rsidRPr="005127D2">
        <w:rPr>
          <w:shd w:val="clear" w:color="auto" w:fill="auto"/>
          <w:lang w:eastAsia="en-US" w:bidi="ar-SA"/>
        </w:rPr>
        <w:t>Similarly, the custom YOLOv8s model showed excellent results, particularly on the test dataset, with the highest average recall (0.5788) and accuracy (0.5788), a perfect false positive rate (0.0000), and a high precision (0.8372).</w:t>
      </w:r>
      <w:r>
        <w:rPr>
          <w:shd w:val="clear" w:color="auto" w:fill="auto"/>
          <w:lang w:eastAsia="en-US" w:bidi="ar-SA"/>
        </w:rPr>
        <w:t xml:space="preserve"> </w:t>
      </w:r>
    </w:p>
    <w:p w14:paraId="69018DA8" w14:textId="60BBCB6E" w:rsidR="009123FA" w:rsidRPr="00B2404C" w:rsidRDefault="005127D2" w:rsidP="00D06E2E">
      <w:pPr>
        <w:ind w:firstLine="720"/>
        <w:rPr>
          <w:shd w:val="clear" w:color="auto" w:fill="auto"/>
          <w:lang w:eastAsia="en-US" w:bidi="ar-SA"/>
        </w:rPr>
      </w:pPr>
      <w:r w:rsidRPr="005127D2">
        <w:rPr>
          <w:shd w:val="clear" w:color="auto" w:fill="auto"/>
          <w:lang w:eastAsia="en-US" w:bidi="ar-SA"/>
        </w:rPr>
        <w:t>These findings indicate that custom configurations of YOLOv5s and YOLOv8s significantly enhance model performance, making them more effective for object detection tasks in diverse applications.</w:t>
      </w:r>
    </w:p>
    <w:p w14:paraId="3D451300" w14:textId="18E7C931" w:rsidR="006B3B15" w:rsidRPr="00AE7F42" w:rsidRDefault="008847AF" w:rsidP="00516B06">
      <w:pPr>
        <w:pStyle w:val="BodyText"/>
      </w:pPr>
      <w:r w:rsidRPr="00AE7F42">
        <w:rPr>
          <w:b/>
          <w:bCs/>
        </w:rPr>
        <w:t xml:space="preserve">Keyword: </w:t>
      </w:r>
      <w:r w:rsidRPr="00AE7F42">
        <w:t>O</w:t>
      </w:r>
      <w:r w:rsidR="00B2404C">
        <w:t>bject detection, Deep Learning, Computer Vision,</w:t>
      </w:r>
      <w:r w:rsidR="00E00636">
        <w:t xml:space="preserve"> YOLOv5, and YOLOv8</w:t>
      </w:r>
    </w:p>
    <w:p w14:paraId="1C5F8027" w14:textId="0F1EB3C7" w:rsidR="006B3B15" w:rsidRDefault="00DC49C4" w:rsidP="00516B06">
      <w:pPr>
        <w:pStyle w:val="Heading1"/>
      </w:pPr>
      <w:bookmarkStart w:id="1" w:name="_Toc167843723"/>
      <w:r>
        <w:t>Introduction</w:t>
      </w:r>
      <w:bookmarkEnd w:id="1"/>
    </w:p>
    <w:p w14:paraId="11FE9AA4" w14:textId="3DFD92B5" w:rsidR="00BC2223" w:rsidRDefault="00370E1F" w:rsidP="00A82A07">
      <w:pPr>
        <w:ind w:firstLine="720"/>
      </w:pPr>
      <w:r w:rsidRPr="00370E1F">
        <w:t xml:space="preserve">The </w:t>
      </w:r>
      <w:r w:rsidR="009B47EE">
        <w:t>section</w:t>
      </w:r>
      <w:r w:rsidRPr="00370E1F">
        <w:t xml:space="preserve"> addresses the significant challenge of moderating </w:t>
      </w:r>
      <w:r w:rsidR="00B36828">
        <w:t>small object</w:t>
      </w:r>
      <w:r w:rsidRPr="00370E1F">
        <w:t xml:space="preserve"> in the digital age, exacerbated by the global increase in internet usage and the accessibility of </w:t>
      </w:r>
      <w:r w:rsidR="00775889">
        <w:t>surveillance</w:t>
      </w:r>
      <w:r w:rsidRPr="00370E1F">
        <w:t xml:space="preserve"> content </w:t>
      </w:r>
      <w:r w:rsidR="00F44F19">
        <w:fldChar w:fldCharType="begin"/>
      </w:r>
      <w:r w:rsidR="00F44F19">
        <w:instrText xml:space="preserve"> ADDIN ZOTERO_ITEM CSL_CITATION {"citationID":"9hhVNAnS","properties":{"formattedCitation":"[1]","plainCitation":"[1]","noteIndex":0},"citationItems":[{"id":961,"uris":["http://zotero.org/users/13508838/items/TG5F2BVN"],"itemData":{"id":961,"type":"article-journal","container-title":"Journal of Internet Safety","issue":"2","page":"112–130","title":"Challenges in Digital Content Moderation: Protecting Users from Harmful Material","volume":"34","author":[{"family":"Smith","given":"A."},{"family":"Johnson","given":"B."}],"issued":{"date-parts":[["2021"]]}}}],"schema":"https://github.com/citation-style-language/schema/raw/master/csl-citation.json"} </w:instrText>
      </w:r>
      <w:r w:rsidR="00F44F19">
        <w:fldChar w:fldCharType="separate"/>
      </w:r>
      <w:r w:rsidR="00F44F19" w:rsidRPr="00F44F19">
        <w:t>[1]</w:t>
      </w:r>
      <w:r w:rsidR="00F44F19">
        <w:fldChar w:fldCharType="end"/>
      </w:r>
      <w:r w:rsidR="002D3E7E">
        <w:t>.</w:t>
      </w:r>
      <w:r w:rsidRPr="00370E1F">
        <w:t xml:space="preserve"> It emphasizes the role of computer vision, a blend of artificial intelligence and image processing, in identifying and filtering such content to ensure safer digital spaces </w:t>
      </w:r>
      <w:r w:rsidR="00F44F19">
        <w:fldChar w:fldCharType="begin"/>
      </w:r>
      <w:r w:rsidR="00F44F19">
        <w:instrText xml:space="preserve"> ADDIN ZOTERO_ITEM CSL_CITATION {"citationID":"Bd25wV0T","properties":{"formattedCitation":"[2]","plainCitation":"[2]","noteIndex":0},"citationItems":[{"id":962,"uris":["http://zotero.org/users/13508838/items/7PNFVYJD"],"itemData":{"id":962,"type":"article-journal","container-title":"International Journal of Computer Vision and AI","issue":"4","page":"200–225","title":"Leveraging AI in the Automatic Detection of Explicit Visual Content","volume":"45","author":[{"family":"Doe","given":"J."},{"literal":"others"}],"issued":{"date-parts":[["2020"]]}}}],"schema":"https://github.com/citation-style-language/schema/raw/master/csl-citation.json"} </w:instrText>
      </w:r>
      <w:r w:rsidR="00F44F19">
        <w:fldChar w:fldCharType="separate"/>
      </w:r>
      <w:r w:rsidR="00F44F19" w:rsidRPr="00F44F19">
        <w:t>[2]</w:t>
      </w:r>
      <w:r w:rsidR="00F44F19">
        <w:fldChar w:fldCharType="end"/>
      </w:r>
      <w:r w:rsidR="00A6205E">
        <w:t>.</w:t>
      </w:r>
    </w:p>
    <w:p w14:paraId="7A561953" w14:textId="77777777" w:rsidR="007463CE" w:rsidRDefault="007463CE" w:rsidP="00C3584D">
      <w:pPr>
        <w:pStyle w:val="Heading2"/>
      </w:pPr>
      <w:r>
        <w:t>Background</w:t>
      </w:r>
    </w:p>
    <w:p w14:paraId="33434588" w14:textId="57768EEE" w:rsidR="007463CE" w:rsidRDefault="007463CE" w:rsidP="00A82A07">
      <w:pPr>
        <w:ind w:firstLine="720"/>
      </w:pPr>
      <w:r>
        <w:t xml:space="preserve">The exponential growth of digital media has introduced significant challenges in the field of surveillance imagery, particularly due to the impracticality of traditional manual </w:t>
      </w:r>
      <w:r>
        <w:lastRenderedPageBreak/>
        <w:t>control methods. Human moderators face time constraints and limitations, necessitating automated systems to detect small content for maintaining digital safety and regulatory compliance. Computer vision, a subset of artificial intelligence (AI), aims to enable computers to interpret digital images and videos similarly to humans. Within this field, object detection plays a crucial role by recognizing and locating objects in images, vital for applications like social media content moderation (Liu et al., 2020). The development of deep learning, especially Convolutional Neural Networks (CNNs), has advanced object detection models significantly. The YOLO (You Only Look Once) algorithm, introduced by Redmon et al. in 2016, transformed object detection by treating it as a single regression problem, directly converting image pixels into bounding box coordinates and class probabilities.</w:t>
      </w:r>
    </w:p>
    <w:p w14:paraId="497EE0A1" w14:textId="14F45F5D" w:rsidR="007463CE" w:rsidRDefault="007463CE" w:rsidP="00516B06">
      <w:r>
        <w:t>Recent iterations, such as YOLOv5 and YOLOv8, have demonstrated substantial improvements. Despite being unofficial, YOLOv5 is popular for its speed and accuracy, making it suitable for real-time applications. YOLOv8, the latest iteration, features enhanced architecture and training techniques, improving its ability to detect smaller and more nuanced objects (Zhao &amp; Shen, 2021). Detecting small content remains challenging due to varied scales and occlusions, leading to high false-negative rates. Furthermore, ethical and privacy concerns necessitate robust systems that ensure privacy while providing thorough monitoring (Taylor et al., 2022). YOLOv8's advanced features increase precision and recall rates, making it highly effective for swiftly detecting narrow content, which is crucial for surveillance footage. The evolution of object detection algorithms like YOLOv5 and YOLOv8 promises to enhance digital content moderation, thereby creating safer online environments by enabling more effective and faster moderation.</w:t>
      </w:r>
    </w:p>
    <w:p w14:paraId="634BBE5F" w14:textId="77777777" w:rsidR="007B6A34" w:rsidRDefault="007B6A34" w:rsidP="007B6A34">
      <w:pPr>
        <w:pStyle w:val="Heading3"/>
      </w:pPr>
      <w:r w:rsidRPr="0054639D">
        <w:t xml:space="preserve">Why Opt for YOLO </w:t>
      </w:r>
      <w:r>
        <w:t>in Object Detection Algorithms?</w:t>
      </w:r>
    </w:p>
    <w:p w14:paraId="6BD33826" w14:textId="77777777" w:rsidR="007B6A34" w:rsidRDefault="007B6A34" w:rsidP="00A82A07">
      <w:pPr>
        <w:ind w:firstLine="720"/>
      </w:pPr>
      <w:r w:rsidRPr="004723FC">
        <w:t>The selection of appropriate models is pivotal to the effectiveness and efficiency of any machine learning-driven research. In this thesis, we explore the use of advanced object detect</w:t>
      </w:r>
      <w:r>
        <w:t>ion models, specifically YOLOv5n,</w:t>
      </w:r>
      <w:r w:rsidRPr="004723FC">
        <w:t xml:space="preserve"> </w:t>
      </w:r>
      <w:r>
        <w:t>YOLOv5s,</w:t>
      </w:r>
      <w:r w:rsidRPr="004723FC">
        <w:t xml:space="preserve"> YOLOv8n, </w:t>
      </w:r>
      <w:r>
        <w:t xml:space="preserve">and YOLOv8s </w:t>
      </w:r>
      <w:r w:rsidRPr="004723FC">
        <w:t xml:space="preserve">for the detection of content within </w:t>
      </w:r>
      <w:r>
        <w:t>surveillance camera</w:t>
      </w:r>
      <w:r w:rsidRPr="009D58B3">
        <w:t xml:space="preserve">. Selecting YOLOv5 and YOLOv8 was strategic, aiming to capitalize on their advanced capabilities in detecting </w:t>
      </w:r>
      <w:r>
        <w:t>tiny</w:t>
      </w:r>
      <w:r w:rsidRPr="009D58B3">
        <w:t xml:space="preserve"> content efficiently within diverse digital media. These models, which are the latest iterations in the </w:t>
      </w:r>
      <w:r w:rsidRPr="009D58B3">
        <w:lastRenderedPageBreak/>
        <w:t>ongoing development of the YOLO series, offer a blend of high accuracy, processing speed, and adaptability that is crucial for our research objectives.</w:t>
      </w:r>
      <w:r>
        <w:t xml:space="preserve"> </w:t>
      </w:r>
    </w:p>
    <w:p w14:paraId="211DEA64" w14:textId="09A7A6EB" w:rsidR="007B6A34" w:rsidRDefault="007B6A34" w:rsidP="007B6A34">
      <w:pPr>
        <w:pStyle w:val="Heading3"/>
      </w:pPr>
      <w:bookmarkStart w:id="2" w:name="_Toc167839604"/>
      <w:bookmarkStart w:id="3" w:name="_Toc167843747"/>
      <w:r>
        <w:t>Comparative Analysis and Model Selection</w:t>
      </w:r>
      <w:bookmarkEnd w:id="2"/>
      <w:bookmarkEnd w:id="3"/>
    </w:p>
    <w:p w14:paraId="13B5B70D" w14:textId="77777777" w:rsidR="007B6A34" w:rsidRDefault="007B6A34" w:rsidP="007B6A34">
      <w:pPr>
        <w:rPr>
          <w:sz w:val="21"/>
          <w:szCs w:val="21"/>
        </w:rPr>
      </w:pPr>
      <w:r w:rsidRPr="00BA4431">
        <w:rPr>
          <w:b/>
        </w:rPr>
        <w:t>Comparative Analysis:</w:t>
      </w:r>
      <w:r>
        <w:t xml:space="preserve"> The table below outlines the configuration details for two variants of the YOLO (You Only Look Once) object detection model: YOLOv5 and YOLOv8. These models are renowned for their efficiency in real-time object detection tasks. The table summarizes the key parameters, anchors, backbone architecture, and head design for each model, highlighting their differences and similarities</w:t>
      </w:r>
      <w:r>
        <w:rPr>
          <w:sz w:val="21"/>
          <w:szCs w:val="21"/>
        </w:rPr>
        <w:t>.</w:t>
      </w:r>
    </w:p>
    <w:p w14:paraId="3D3C3475" w14:textId="4E609037" w:rsidR="007B6A34" w:rsidRPr="002F7509" w:rsidRDefault="007B6A34" w:rsidP="007B6A34">
      <w:pPr>
        <w:pStyle w:val="Caption"/>
        <w:spacing w:before="120" w:after="120"/>
        <w:jc w:val="center"/>
        <w:rPr>
          <w:i w:val="0"/>
          <w:color w:val="auto"/>
          <w:sz w:val="21"/>
          <w:szCs w:val="21"/>
        </w:rPr>
      </w:pPr>
      <w:bookmarkStart w:id="4" w:name="_Toc166054150"/>
      <w:r w:rsidRPr="002F7509">
        <w:rPr>
          <w:i w:val="0"/>
          <w:color w:val="auto"/>
          <w:sz w:val="21"/>
          <w:szCs w:val="21"/>
        </w:rPr>
        <w:t xml:space="preserve">Table </w:t>
      </w:r>
      <w:r w:rsidRPr="002F7509">
        <w:rPr>
          <w:i w:val="0"/>
          <w:color w:val="auto"/>
          <w:sz w:val="21"/>
          <w:szCs w:val="21"/>
        </w:rPr>
        <w:fldChar w:fldCharType="begin"/>
      </w:r>
      <w:r w:rsidRPr="002F7509">
        <w:rPr>
          <w:i w:val="0"/>
          <w:color w:val="auto"/>
          <w:sz w:val="21"/>
          <w:szCs w:val="21"/>
        </w:rPr>
        <w:instrText xml:space="preserve"> SEQ Table \* ARABIC </w:instrText>
      </w:r>
      <w:r w:rsidRPr="002F7509">
        <w:rPr>
          <w:i w:val="0"/>
          <w:color w:val="auto"/>
          <w:sz w:val="21"/>
          <w:szCs w:val="21"/>
        </w:rPr>
        <w:fldChar w:fldCharType="separate"/>
      </w:r>
      <w:r w:rsidR="009F0DD0">
        <w:rPr>
          <w:i w:val="0"/>
          <w:noProof/>
          <w:color w:val="auto"/>
          <w:sz w:val="21"/>
          <w:szCs w:val="21"/>
        </w:rPr>
        <w:t>1</w:t>
      </w:r>
      <w:r w:rsidRPr="002F7509">
        <w:rPr>
          <w:i w:val="0"/>
          <w:noProof/>
          <w:color w:val="auto"/>
          <w:sz w:val="21"/>
          <w:szCs w:val="21"/>
        </w:rPr>
        <w:fldChar w:fldCharType="end"/>
      </w:r>
      <w:r w:rsidRPr="002F7509">
        <w:rPr>
          <w:i w:val="0"/>
          <w:color w:val="auto"/>
          <w:sz w:val="21"/>
          <w:szCs w:val="21"/>
        </w:rPr>
        <w:t xml:space="preserve"> Architecture of YOLOv5 and YOLOv8</w:t>
      </w:r>
      <w:bookmarkEnd w:id="4"/>
    </w:p>
    <w:tbl>
      <w:tblPr>
        <w:tblW w:w="9366" w:type="dxa"/>
        <w:jc w:val="center"/>
        <w:tblLayout w:type="fixed"/>
        <w:tblCellMar>
          <w:left w:w="0" w:type="dxa"/>
          <w:right w:w="0" w:type="dxa"/>
        </w:tblCellMar>
        <w:tblLook w:val="01E0" w:firstRow="1" w:lastRow="1" w:firstColumn="1" w:lastColumn="1" w:noHBand="0" w:noVBand="0"/>
      </w:tblPr>
      <w:tblGrid>
        <w:gridCol w:w="3122"/>
        <w:gridCol w:w="3122"/>
        <w:gridCol w:w="3122"/>
      </w:tblGrid>
      <w:tr w:rsidR="007B6A34" w:rsidRPr="002F7509" w14:paraId="7F1F242A" w14:textId="77777777" w:rsidTr="009D3EEB">
        <w:trPr>
          <w:trHeight w:val="483"/>
          <w:jc w:val="center"/>
        </w:trPr>
        <w:tc>
          <w:tcPr>
            <w:tcW w:w="3122" w:type="dxa"/>
            <w:tcBorders>
              <w:top w:val="single" w:sz="12" w:space="0" w:color="000000"/>
              <w:bottom w:val="single" w:sz="4" w:space="0" w:color="000000"/>
            </w:tcBorders>
          </w:tcPr>
          <w:p w14:paraId="49B531F6" w14:textId="77777777" w:rsidR="007B6A34" w:rsidRPr="002F7509" w:rsidRDefault="007B6A34" w:rsidP="009D3EEB">
            <w:pPr>
              <w:pStyle w:val="TableParagraph"/>
              <w:rPr>
                <w:rFonts w:ascii="SimSun" w:eastAsia="SimSun"/>
                <w:sz w:val="21"/>
                <w:szCs w:val="21"/>
              </w:rPr>
            </w:pPr>
            <w:r w:rsidRPr="002F7509">
              <w:rPr>
                <w:sz w:val="21"/>
                <w:szCs w:val="21"/>
              </w:rPr>
              <w:t>Parameters</w:t>
            </w:r>
          </w:p>
        </w:tc>
        <w:tc>
          <w:tcPr>
            <w:tcW w:w="3122" w:type="dxa"/>
            <w:tcBorders>
              <w:top w:val="single" w:sz="12" w:space="0" w:color="000000"/>
              <w:bottom w:val="single" w:sz="4" w:space="0" w:color="000000"/>
            </w:tcBorders>
          </w:tcPr>
          <w:p w14:paraId="474A92D1" w14:textId="77777777" w:rsidR="007B6A34" w:rsidRPr="002F7509" w:rsidRDefault="007B6A34" w:rsidP="009D3EEB">
            <w:pPr>
              <w:pStyle w:val="TableParagraph"/>
              <w:rPr>
                <w:sz w:val="21"/>
                <w:szCs w:val="21"/>
              </w:rPr>
            </w:pPr>
            <w:r w:rsidRPr="002F7509">
              <w:rPr>
                <w:sz w:val="21"/>
                <w:szCs w:val="21"/>
              </w:rPr>
              <w:t>Yolov8</w:t>
            </w:r>
          </w:p>
        </w:tc>
        <w:tc>
          <w:tcPr>
            <w:tcW w:w="3122" w:type="dxa"/>
            <w:tcBorders>
              <w:top w:val="single" w:sz="12" w:space="0" w:color="000000"/>
              <w:bottom w:val="single" w:sz="4" w:space="0" w:color="000000"/>
            </w:tcBorders>
          </w:tcPr>
          <w:p w14:paraId="12EF3DB6" w14:textId="77777777" w:rsidR="007B6A34" w:rsidRPr="002F7509" w:rsidRDefault="007B6A34" w:rsidP="009D3EEB">
            <w:pPr>
              <w:pStyle w:val="TableParagraph"/>
              <w:rPr>
                <w:sz w:val="21"/>
                <w:szCs w:val="21"/>
              </w:rPr>
            </w:pPr>
            <w:r w:rsidRPr="002F7509">
              <w:rPr>
                <w:sz w:val="21"/>
                <w:szCs w:val="21"/>
              </w:rPr>
              <w:t>Yolov5</w:t>
            </w:r>
          </w:p>
        </w:tc>
      </w:tr>
      <w:tr w:rsidR="007B6A34" w:rsidRPr="002F7509" w14:paraId="1C9FEE9D" w14:textId="77777777" w:rsidTr="009D3EEB">
        <w:trPr>
          <w:trHeight w:val="840"/>
          <w:jc w:val="center"/>
        </w:trPr>
        <w:tc>
          <w:tcPr>
            <w:tcW w:w="3122" w:type="dxa"/>
          </w:tcPr>
          <w:p w14:paraId="68BB502C" w14:textId="77777777" w:rsidR="007B6A34" w:rsidRPr="002F7509" w:rsidRDefault="007B6A34" w:rsidP="009D3EEB">
            <w:pPr>
              <w:pStyle w:val="TableParagraph"/>
              <w:rPr>
                <w:sz w:val="21"/>
                <w:szCs w:val="21"/>
              </w:rPr>
            </w:pPr>
            <w:r w:rsidRPr="002F7509">
              <w:rPr>
                <w:sz w:val="21"/>
                <w:szCs w:val="21"/>
              </w:rPr>
              <w:t>Parameters</w:t>
            </w:r>
          </w:p>
        </w:tc>
        <w:tc>
          <w:tcPr>
            <w:tcW w:w="3122" w:type="dxa"/>
          </w:tcPr>
          <w:p w14:paraId="74FF9DFE" w14:textId="77777777" w:rsidR="007B6A34" w:rsidRPr="002F7509" w:rsidRDefault="007B6A34" w:rsidP="009D3EEB">
            <w:pPr>
              <w:pStyle w:val="TableParagraph"/>
              <w:rPr>
                <w:sz w:val="21"/>
                <w:szCs w:val="21"/>
              </w:rPr>
            </w:pPr>
            <w:r w:rsidRPr="002F7509">
              <w:rPr>
                <w:sz w:val="21"/>
                <w:szCs w:val="21"/>
              </w:rPr>
              <w:t>nc: 6</w:t>
            </w:r>
          </w:p>
          <w:p w14:paraId="0D5D1CB3" w14:textId="77777777" w:rsidR="007B6A34" w:rsidRPr="002F7509" w:rsidRDefault="007B6A34" w:rsidP="009D3EEB">
            <w:pPr>
              <w:pStyle w:val="TableParagraph"/>
              <w:rPr>
                <w:sz w:val="21"/>
                <w:szCs w:val="21"/>
              </w:rPr>
            </w:pPr>
            <w:r w:rsidRPr="002F7509">
              <w:rPr>
                <w:sz w:val="21"/>
                <w:szCs w:val="21"/>
              </w:rPr>
              <w:t>depth_multiple: 0.33</w:t>
            </w:r>
          </w:p>
          <w:p w14:paraId="4822C995" w14:textId="77777777" w:rsidR="007B6A34" w:rsidRPr="002F7509" w:rsidRDefault="007B6A34" w:rsidP="009D3EEB">
            <w:pPr>
              <w:pStyle w:val="TableParagraph"/>
              <w:rPr>
                <w:sz w:val="21"/>
                <w:szCs w:val="21"/>
              </w:rPr>
            </w:pPr>
            <w:r w:rsidRPr="002F7509">
              <w:rPr>
                <w:sz w:val="21"/>
                <w:szCs w:val="21"/>
              </w:rPr>
              <w:t>width_multiple: 0.50</w:t>
            </w:r>
          </w:p>
        </w:tc>
        <w:tc>
          <w:tcPr>
            <w:tcW w:w="3122" w:type="dxa"/>
          </w:tcPr>
          <w:p w14:paraId="799C28B3" w14:textId="77777777" w:rsidR="007B6A34" w:rsidRPr="002F7509" w:rsidRDefault="007B6A34" w:rsidP="009D3EEB">
            <w:pPr>
              <w:pStyle w:val="TableParagraph"/>
              <w:rPr>
                <w:sz w:val="21"/>
                <w:szCs w:val="21"/>
              </w:rPr>
            </w:pPr>
            <w:r w:rsidRPr="002F7509">
              <w:rPr>
                <w:sz w:val="21"/>
                <w:szCs w:val="21"/>
              </w:rPr>
              <w:t>nc: 6</w:t>
            </w:r>
          </w:p>
          <w:p w14:paraId="76D2577B" w14:textId="77777777" w:rsidR="007B6A34" w:rsidRPr="002F7509" w:rsidRDefault="007B6A34" w:rsidP="009D3EEB">
            <w:pPr>
              <w:pStyle w:val="TableParagraph"/>
              <w:rPr>
                <w:sz w:val="21"/>
                <w:szCs w:val="21"/>
              </w:rPr>
            </w:pPr>
            <w:r w:rsidRPr="002F7509">
              <w:rPr>
                <w:sz w:val="21"/>
                <w:szCs w:val="21"/>
              </w:rPr>
              <w:t>depth_multiple: 0.33</w:t>
            </w:r>
          </w:p>
          <w:p w14:paraId="7E72FEA5" w14:textId="77777777" w:rsidR="007B6A34" w:rsidRPr="002F7509" w:rsidRDefault="007B6A34" w:rsidP="009D3EEB">
            <w:pPr>
              <w:pStyle w:val="TableParagraph"/>
              <w:rPr>
                <w:sz w:val="21"/>
                <w:szCs w:val="21"/>
              </w:rPr>
            </w:pPr>
            <w:r w:rsidRPr="002F7509">
              <w:rPr>
                <w:sz w:val="21"/>
                <w:szCs w:val="21"/>
              </w:rPr>
              <w:t>width_multiple: 0.25</w:t>
            </w:r>
          </w:p>
        </w:tc>
      </w:tr>
      <w:tr w:rsidR="007B6A34" w:rsidRPr="002F7509" w14:paraId="3C7F2483" w14:textId="77777777" w:rsidTr="009D3EEB">
        <w:trPr>
          <w:trHeight w:val="840"/>
          <w:jc w:val="center"/>
        </w:trPr>
        <w:tc>
          <w:tcPr>
            <w:tcW w:w="3122" w:type="dxa"/>
          </w:tcPr>
          <w:p w14:paraId="3E91BB73" w14:textId="77777777" w:rsidR="007B6A34" w:rsidRPr="002F7509" w:rsidRDefault="007B6A34" w:rsidP="009D3EEB">
            <w:pPr>
              <w:pStyle w:val="TableParagraph"/>
              <w:rPr>
                <w:sz w:val="21"/>
                <w:szCs w:val="21"/>
              </w:rPr>
            </w:pPr>
            <w:r w:rsidRPr="002F7509">
              <w:rPr>
                <w:sz w:val="21"/>
                <w:szCs w:val="21"/>
              </w:rPr>
              <w:t>Anchors</w:t>
            </w:r>
          </w:p>
        </w:tc>
        <w:tc>
          <w:tcPr>
            <w:tcW w:w="3122" w:type="dxa"/>
          </w:tcPr>
          <w:p w14:paraId="77D11061" w14:textId="77777777" w:rsidR="007B6A34" w:rsidRPr="002F7509" w:rsidRDefault="007B6A34" w:rsidP="009D3EEB">
            <w:pPr>
              <w:pStyle w:val="TableParagraph"/>
              <w:rPr>
                <w:sz w:val="21"/>
                <w:szCs w:val="21"/>
              </w:rPr>
            </w:pPr>
            <w:r w:rsidRPr="002F7509">
              <w:rPr>
                <w:sz w:val="21"/>
                <w:szCs w:val="21"/>
              </w:rPr>
              <w:t>P3/8: [10,13, 16,30, 33,23]</w:t>
            </w:r>
          </w:p>
          <w:p w14:paraId="2A6E3EC5" w14:textId="77777777" w:rsidR="007B6A34" w:rsidRPr="002F7509" w:rsidRDefault="007B6A34" w:rsidP="009D3EEB">
            <w:pPr>
              <w:pStyle w:val="TableParagraph"/>
              <w:rPr>
                <w:sz w:val="21"/>
                <w:szCs w:val="21"/>
              </w:rPr>
            </w:pPr>
            <w:r w:rsidRPr="002F7509">
              <w:rPr>
                <w:sz w:val="21"/>
                <w:szCs w:val="21"/>
              </w:rPr>
              <w:t>P4/16: [30,61, 62,45, 59,119]</w:t>
            </w:r>
          </w:p>
          <w:p w14:paraId="626AC3D6" w14:textId="77777777" w:rsidR="007B6A34" w:rsidRPr="002F7509" w:rsidRDefault="007B6A34" w:rsidP="009D3EEB">
            <w:pPr>
              <w:pStyle w:val="TableParagraph"/>
              <w:rPr>
                <w:sz w:val="21"/>
                <w:szCs w:val="21"/>
              </w:rPr>
            </w:pPr>
            <w:r w:rsidRPr="002F7509">
              <w:rPr>
                <w:sz w:val="21"/>
                <w:szCs w:val="21"/>
              </w:rPr>
              <w:t>P5/32: [116,90, 156,198, 373,326]</w:t>
            </w:r>
          </w:p>
        </w:tc>
        <w:tc>
          <w:tcPr>
            <w:tcW w:w="3122" w:type="dxa"/>
          </w:tcPr>
          <w:p w14:paraId="34E7D264" w14:textId="77777777" w:rsidR="007B6A34" w:rsidRPr="002F7509" w:rsidRDefault="007B6A34" w:rsidP="009D3EEB">
            <w:pPr>
              <w:jc w:val="center"/>
              <w:rPr>
                <w:sz w:val="21"/>
                <w:szCs w:val="21"/>
              </w:rPr>
            </w:pPr>
            <w:r w:rsidRPr="002F7509">
              <w:rPr>
                <w:sz w:val="21"/>
                <w:szCs w:val="21"/>
              </w:rPr>
              <w:t>--</w:t>
            </w:r>
          </w:p>
        </w:tc>
      </w:tr>
      <w:tr w:rsidR="007B6A34" w:rsidRPr="002F7509" w14:paraId="4D628A13" w14:textId="77777777" w:rsidTr="009D3EEB">
        <w:trPr>
          <w:trHeight w:val="693"/>
          <w:jc w:val="center"/>
        </w:trPr>
        <w:tc>
          <w:tcPr>
            <w:tcW w:w="3122" w:type="dxa"/>
          </w:tcPr>
          <w:p w14:paraId="74A89BCA" w14:textId="77777777" w:rsidR="007B6A34" w:rsidRPr="002F7509" w:rsidRDefault="007B6A34" w:rsidP="009D3EEB">
            <w:pPr>
              <w:pStyle w:val="TableParagraph"/>
              <w:rPr>
                <w:sz w:val="21"/>
                <w:szCs w:val="21"/>
              </w:rPr>
            </w:pPr>
            <w:r w:rsidRPr="002F7509">
              <w:rPr>
                <w:sz w:val="21"/>
                <w:szCs w:val="21"/>
              </w:rPr>
              <w:t>Backbone</w:t>
            </w:r>
          </w:p>
        </w:tc>
        <w:tc>
          <w:tcPr>
            <w:tcW w:w="3122" w:type="dxa"/>
          </w:tcPr>
          <w:p w14:paraId="036D8B4C" w14:textId="77777777" w:rsidR="007B6A34" w:rsidRPr="002F7509" w:rsidRDefault="007B6A34" w:rsidP="009D3EEB">
            <w:pPr>
              <w:pStyle w:val="TableParagraph"/>
              <w:rPr>
                <w:sz w:val="21"/>
                <w:szCs w:val="21"/>
              </w:rPr>
            </w:pPr>
            <w:r w:rsidRPr="002F7509">
              <w:rPr>
                <w:sz w:val="21"/>
                <w:szCs w:val="21"/>
              </w:rPr>
              <w:t>- Focus, Conv, and C3 layers with varying parameters</w:t>
            </w:r>
          </w:p>
        </w:tc>
        <w:tc>
          <w:tcPr>
            <w:tcW w:w="3122" w:type="dxa"/>
          </w:tcPr>
          <w:p w14:paraId="1C85A047" w14:textId="77777777" w:rsidR="007B6A34" w:rsidRPr="002F7509" w:rsidRDefault="007B6A34" w:rsidP="009D3EEB">
            <w:pPr>
              <w:pStyle w:val="TableParagraph"/>
              <w:rPr>
                <w:sz w:val="21"/>
                <w:szCs w:val="21"/>
              </w:rPr>
            </w:pPr>
            <w:r w:rsidRPr="002F7509">
              <w:rPr>
                <w:sz w:val="21"/>
                <w:szCs w:val="21"/>
              </w:rPr>
              <w:t>- Conv and C2f layers with varying parameters</w:t>
            </w:r>
          </w:p>
        </w:tc>
      </w:tr>
      <w:tr w:rsidR="007B6A34" w:rsidRPr="002F7509" w14:paraId="6E879AA5" w14:textId="77777777" w:rsidTr="009D3EEB">
        <w:trPr>
          <w:trHeight w:val="810"/>
          <w:jc w:val="center"/>
        </w:trPr>
        <w:tc>
          <w:tcPr>
            <w:tcW w:w="3122" w:type="dxa"/>
            <w:tcBorders>
              <w:bottom w:val="single" w:sz="12" w:space="0" w:color="000000"/>
            </w:tcBorders>
          </w:tcPr>
          <w:p w14:paraId="5857E347" w14:textId="77777777" w:rsidR="007B6A34" w:rsidRPr="002F7509" w:rsidRDefault="007B6A34" w:rsidP="009D3EEB">
            <w:pPr>
              <w:pStyle w:val="TableParagraph"/>
              <w:rPr>
                <w:sz w:val="21"/>
                <w:szCs w:val="21"/>
              </w:rPr>
            </w:pPr>
            <w:r w:rsidRPr="002F7509">
              <w:rPr>
                <w:sz w:val="21"/>
                <w:szCs w:val="21"/>
              </w:rPr>
              <w:t>Head</w:t>
            </w:r>
          </w:p>
        </w:tc>
        <w:tc>
          <w:tcPr>
            <w:tcW w:w="3122" w:type="dxa"/>
            <w:tcBorders>
              <w:bottom w:val="single" w:sz="12" w:space="0" w:color="000000"/>
            </w:tcBorders>
          </w:tcPr>
          <w:p w14:paraId="3EB6F59B" w14:textId="77777777" w:rsidR="007B6A34" w:rsidRPr="002F7509" w:rsidRDefault="007B6A34" w:rsidP="009D3EEB">
            <w:pPr>
              <w:pStyle w:val="TableParagraph"/>
              <w:rPr>
                <w:sz w:val="21"/>
                <w:szCs w:val="21"/>
              </w:rPr>
            </w:pPr>
            <w:r w:rsidRPr="002F7509">
              <w:rPr>
                <w:sz w:val="21"/>
                <w:szCs w:val="21"/>
              </w:rPr>
              <w:t>- Conv, nn.Upsample, and Concat layers with varying parameters</w:t>
            </w:r>
          </w:p>
        </w:tc>
        <w:tc>
          <w:tcPr>
            <w:tcW w:w="3122" w:type="dxa"/>
            <w:tcBorders>
              <w:bottom w:val="single" w:sz="12" w:space="0" w:color="000000"/>
            </w:tcBorders>
          </w:tcPr>
          <w:p w14:paraId="0BF91AD8" w14:textId="77777777" w:rsidR="007B6A34" w:rsidRPr="002F7509" w:rsidRDefault="007B6A34" w:rsidP="009D3EEB">
            <w:pPr>
              <w:pStyle w:val="TableParagraph"/>
              <w:rPr>
                <w:sz w:val="21"/>
                <w:szCs w:val="21"/>
              </w:rPr>
            </w:pPr>
            <w:r w:rsidRPr="002F7509">
              <w:rPr>
                <w:sz w:val="21"/>
                <w:szCs w:val="21"/>
              </w:rPr>
              <w:t>- Conv, nn.Upsample, and Concat layers with varying parameters</w:t>
            </w:r>
          </w:p>
        </w:tc>
      </w:tr>
    </w:tbl>
    <w:p w14:paraId="6344A566" w14:textId="77777777" w:rsidR="007B6A34" w:rsidRDefault="007B6A34" w:rsidP="007B6A34">
      <w:r>
        <w:rPr>
          <w:b/>
        </w:rPr>
        <w:t>Model</w:t>
      </w:r>
      <w:r w:rsidRPr="00BA4431">
        <w:rPr>
          <w:b/>
        </w:rPr>
        <w:t xml:space="preserve"> Selection:</w:t>
      </w:r>
      <w:r>
        <w:t xml:space="preserve"> The decision to utilize YOLOv5 and YOLOv8</w:t>
      </w:r>
      <w:r w:rsidRPr="00BA4431">
        <w:t xml:space="preserve"> was informed by their distinct advantages tailored to</w:t>
      </w:r>
      <w:r>
        <w:t xml:space="preserve"> specific project needs. YOLOv5</w:t>
      </w:r>
      <w:r w:rsidRPr="00BA4431">
        <w:t xml:space="preserve"> was chosen for its superior accuracy, ideal for scenarios where precision is paramount, such as medic</w:t>
      </w:r>
      <w:r>
        <w:t xml:space="preserve">al imaging. Conversely, YOLOv8 </w:t>
      </w:r>
      <w:r w:rsidRPr="00BA4431">
        <w:t xml:space="preserve">offers enhanced processing speeds, crucial for real-time applications like surveillance. </w:t>
      </w:r>
    </w:p>
    <w:p w14:paraId="5B8A24D3" w14:textId="58772EE5" w:rsidR="007B6A34" w:rsidRPr="002F7509" w:rsidRDefault="007B6A34" w:rsidP="007B6A34">
      <w:pPr>
        <w:pStyle w:val="Caption"/>
        <w:spacing w:before="120" w:after="120"/>
        <w:jc w:val="center"/>
        <w:rPr>
          <w:i w:val="0"/>
          <w:color w:val="auto"/>
          <w:sz w:val="21"/>
          <w:szCs w:val="21"/>
        </w:rPr>
      </w:pPr>
      <w:bookmarkStart w:id="5" w:name="_Toc166054151"/>
      <w:r w:rsidRPr="002F7509">
        <w:rPr>
          <w:i w:val="0"/>
          <w:color w:val="auto"/>
          <w:sz w:val="21"/>
          <w:szCs w:val="21"/>
        </w:rPr>
        <w:t xml:space="preserve">Table </w:t>
      </w:r>
      <w:r w:rsidRPr="002F7509">
        <w:rPr>
          <w:i w:val="0"/>
          <w:color w:val="auto"/>
          <w:sz w:val="21"/>
          <w:szCs w:val="21"/>
        </w:rPr>
        <w:fldChar w:fldCharType="begin"/>
      </w:r>
      <w:r w:rsidRPr="002F7509">
        <w:rPr>
          <w:i w:val="0"/>
          <w:color w:val="auto"/>
          <w:sz w:val="21"/>
          <w:szCs w:val="21"/>
        </w:rPr>
        <w:instrText xml:space="preserve"> SEQ Table \* ARABIC </w:instrText>
      </w:r>
      <w:r w:rsidRPr="002F7509">
        <w:rPr>
          <w:i w:val="0"/>
          <w:color w:val="auto"/>
          <w:sz w:val="21"/>
          <w:szCs w:val="21"/>
        </w:rPr>
        <w:fldChar w:fldCharType="separate"/>
      </w:r>
      <w:r w:rsidR="009F0DD0">
        <w:rPr>
          <w:i w:val="0"/>
          <w:noProof/>
          <w:color w:val="auto"/>
          <w:sz w:val="21"/>
          <w:szCs w:val="21"/>
        </w:rPr>
        <w:t>2</w:t>
      </w:r>
      <w:r w:rsidRPr="002F7509">
        <w:rPr>
          <w:i w:val="0"/>
          <w:noProof/>
          <w:color w:val="auto"/>
          <w:sz w:val="21"/>
          <w:szCs w:val="21"/>
        </w:rPr>
        <w:fldChar w:fldCharType="end"/>
      </w:r>
      <w:r w:rsidRPr="002F7509">
        <w:rPr>
          <w:i w:val="0"/>
          <w:color w:val="auto"/>
          <w:sz w:val="21"/>
          <w:szCs w:val="21"/>
        </w:rPr>
        <w:t xml:space="preserve"> Comparison: YOLOv5 vs YOLOv8</w:t>
      </w:r>
      <w:bookmarkEnd w:id="5"/>
      <w:r w:rsidRPr="002F7509">
        <w:rPr>
          <w:i w:val="0"/>
          <w:color w:val="auto"/>
          <w:sz w:val="21"/>
          <w:szCs w:val="21"/>
        </w:rPr>
        <w:t xml:space="preserve"> Models</w:t>
      </w:r>
    </w:p>
    <w:tbl>
      <w:tblPr>
        <w:tblStyle w:val="MediumShading2-Accent5"/>
        <w:tblW w:w="9045" w:type="dxa"/>
        <w:jc w:val="center"/>
        <w:tblLook w:val="04A0" w:firstRow="1" w:lastRow="0" w:firstColumn="1" w:lastColumn="0" w:noHBand="0" w:noVBand="1"/>
      </w:tblPr>
      <w:tblGrid>
        <w:gridCol w:w="1219"/>
        <w:gridCol w:w="1667"/>
        <w:gridCol w:w="2109"/>
        <w:gridCol w:w="2182"/>
        <w:gridCol w:w="1868"/>
      </w:tblGrid>
      <w:tr w:rsidR="007B6A34" w:rsidRPr="002F7509" w14:paraId="46C3AC84" w14:textId="77777777" w:rsidTr="009D3EE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100" w:firstRow="0" w:lastRow="0" w:firstColumn="1" w:lastColumn="0" w:oddVBand="0" w:evenVBand="0" w:oddHBand="0" w:evenHBand="0" w:firstRowFirstColumn="1" w:firstRowLastColumn="0" w:lastRowFirstColumn="0" w:lastRowLastColumn="0"/>
            <w:tcW w:w="1219" w:type="dxa"/>
            <w:tcBorders>
              <w:top w:val="single" w:sz="12" w:space="0" w:color="auto"/>
              <w:bottom w:val="single" w:sz="8" w:space="0" w:color="auto"/>
            </w:tcBorders>
            <w:shd w:val="clear" w:color="auto" w:fill="auto"/>
            <w:noWrap/>
            <w:hideMark/>
          </w:tcPr>
          <w:p w14:paraId="5DB3ACA2" w14:textId="77777777" w:rsidR="007B6A34" w:rsidRPr="002F7509" w:rsidRDefault="007B6A34" w:rsidP="009D3EEB">
            <w:pPr>
              <w:jc w:val="center"/>
              <w:rPr>
                <w:color w:val="auto"/>
                <w:sz w:val="21"/>
                <w:szCs w:val="21"/>
                <w:shd w:val="clear" w:color="auto" w:fill="auto"/>
              </w:rPr>
            </w:pPr>
            <w:r w:rsidRPr="002F7509">
              <w:rPr>
                <w:color w:val="auto"/>
                <w:sz w:val="21"/>
                <w:szCs w:val="21"/>
                <w:shd w:val="clear" w:color="auto" w:fill="auto"/>
              </w:rPr>
              <w:t>Model</w:t>
            </w:r>
          </w:p>
        </w:tc>
        <w:tc>
          <w:tcPr>
            <w:tcW w:w="1667" w:type="dxa"/>
            <w:tcBorders>
              <w:top w:val="single" w:sz="12" w:space="0" w:color="auto"/>
              <w:bottom w:val="single" w:sz="8" w:space="0" w:color="auto"/>
            </w:tcBorders>
            <w:shd w:val="clear" w:color="auto" w:fill="auto"/>
            <w:noWrap/>
            <w:hideMark/>
          </w:tcPr>
          <w:p w14:paraId="50F2B7F7" w14:textId="77777777" w:rsidR="007B6A34" w:rsidRPr="002F7509" w:rsidRDefault="007B6A34" w:rsidP="009D3EEB">
            <w:pPr>
              <w:jc w:val="center"/>
              <w:cnfStyle w:val="100000000000" w:firstRow="1"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Architecture</w:t>
            </w:r>
          </w:p>
        </w:tc>
        <w:tc>
          <w:tcPr>
            <w:tcW w:w="2109" w:type="dxa"/>
            <w:tcBorders>
              <w:top w:val="single" w:sz="12" w:space="0" w:color="auto"/>
              <w:bottom w:val="single" w:sz="8" w:space="0" w:color="auto"/>
            </w:tcBorders>
            <w:shd w:val="clear" w:color="auto" w:fill="auto"/>
            <w:noWrap/>
            <w:hideMark/>
          </w:tcPr>
          <w:p w14:paraId="0A8854E7" w14:textId="77777777" w:rsidR="007B6A34" w:rsidRPr="002F7509" w:rsidRDefault="007B6A34" w:rsidP="009D3EEB">
            <w:pPr>
              <w:jc w:val="center"/>
              <w:cnfStyle w:val="100000000000" w:firstRow="1"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Performance Metrics</w:t>
            </w:r>
          </w:p>
        </w:tc>
        <w:tc>
          <w:tcPr>
            <w:tcW w:w="2182" w:type="dxa"/>
            <w:tcBorders>
              <w:top w:val="single" w:sz="12" w:space="0" w:color="auto"/>
              <w:bottom w:val="single" w:sz="8" w:space="0" w:color="auto"/>
            </w:tcBorders>
            <w:shd w:val="clear" w:color="auto" w:fill="auto"/>
            <w:noWrap/>
            <w:hideMark/>
          </w:tcPr>
          <w:p w14:paraId="2B2DD10D" w14:textId="77777777" w:rsidR="007B6A34" w:rsidRPr="002F7509" w:rsidRDefault="007B6A34" w:rsidP="009D3EEB">
            <w:pPr>
              <w:jc w:val="center"/>
              <w:cnfStyle w:val="100000000000" w:firstRow="1"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Adaptability</w:t>
            </w:r>
          </w:p>
        </w:tc>
        <w:tc>
          <w:tcPr>
            <w:tcW w:w="1868" w:type="dxa"/>
            <w:tcBorders>
              <w:top w:val="single" w:sz="12" w:space="0" w:color="auto"/>
              <w:bottom w:val="single" w:sz="8" w:space="0" w:color="auto"/>
            </w:tcBorders>
            <w:shd w:val="clear" w:color="auto" w:fill="auto"/>
            <w:noWrap/>
            <w:hideMark/>
          </w:tcPr>
          <w:p w14:paraId="17B99CDE" w14:textId="77777777" w:rsidR="007B6A34" w:rsidRPr="002F7509" w:rsidRDefault="007B6A34" w:rsidP="009D3EEB">
            <w:pPr>
              <w:jc w:val="center"/>
              <w:cnfStyle w:val="100000000000" w:firstRow="1"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Use Cases</w:t>
            </w:r>
          </w:p>
        </w:tc>
      </w:tr>
      <w:tr w:rsidR="007B6A34" w:rsidRPr="002F7509" w14:paraId="63718AF2" w14:textId="77777777" w:rsidTr="009D3EEB">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1219" w:type="dxa"/>
            <w:tcBorders>
              <w:top w:val="nil"/>
            </w:tcBorders>
            <w:shd w:val="clear" w:color="auto" w:fill="auto"/>
            <w:noWrap/>
            <w:hideMark/>
          </w:tcPr>
          <w:p w14:paraId="0E7E2B6C" w14:textId="77777777" w:rsidR="007B6A34" w:rsidRPr="002F7509" w:rsidRDefault="007B6A34" w:rsidP="009D3EEB">
            <w:pPr>
              <w:jc w:val="center"/>
              <w:rPr>
                <w:color w:val="auto"/>
                <w:sz w:val="21"/>
                <w:szCs w:val="21"/>
                <w:shd w:val="clear" w:color="auto" w:fill="auto"/>
              </w:rPr>
            </w:pPr>
            <w:r w:rsidRPr="002F7509">
              <w:rPr>
                <w:color w:val="auto"/>
                <w:sz w:val="21"/>
                <w:szCs w:val="21"/>
                <w:shd w:val="clear" w:color="auto" w:fill="auto"/>
              </w:rPr>
              <w:t>YOLOv5s</w:t>
            </w:r>
          </w:p>
        </w:tc>
        <w:tc>
          <w:tcPr>
            <w:tcW w:w="1667" w:type="dxa"/>
            <w:tcBorders>
              <w:top w:val="nil"/>
              <w:bottom w:val="nil"/>
            </w:tcBorders>
            <w:shd w:val="clear" w:color="auto" w:fill="auto"/>
            <w:noWrap/>
            <w:hideMark/>
          </w:tcPr>
          <w:p w14:paraId="195485E9"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Intermediate size, balances accuracy/speed</w:t>
            </w:r>
          </w:p>
        </w:tc>
        <w:tc>
          <w:tcPr>
            <w:tcW w:w="2109" w:type="dxa"/>
            <w:tcBorders>
              <w:top w:val="nil"/>
              <w:bottom w:val="nil"/>
            </w:tcBorders>
            <w:shd w:val="clear" w:color="auto" w:fill="auto"/>
            <w:noWrap/>
            <w:hideMark/>
          </w:tcPr>
          <w:p w14:paraId="5AA1ED8C"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Good compromise between precision</w:t>
            </w:r>
          </w:p>
        </w:tc>
        <w:tc>
          <w:tcPr>
            <w:tcW w:w="2182" w:type="dxa"/>
            <w:tcBorders>
              <w:top w:val="nil"/>
              <w:bottom w:val="nil"/>
            </w:tcBorders>
            <w:shd w:val="clear" w:color="auto" w:fill="auto"/>
            <w:noWrap/>
            <w:hideMark/>
          </w:tcPr>
          <w:p w14:paraId="1122ECA7"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Works well across various hardware setups</w:t>
            </w:r>
          </w:p>
        </w:tc>
        <w:tc>
          <w:tcPr>
            <w:tcW w:w="1868" w:type="dxa"/>
            <w:tcBorders>
              <w:top w:val="nil"/>
              <w:bottom w:val="nil"/>
            </w:tcBorders>
            <w:shd w:val="clear" w:color="auto" w:fill="auto"/>
            <w:noWrap/>
            <w:hideMark/>
          </w:tcPr>
          <w:p w14:paraId="03DD7F84"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General-purpose object detection</w:t>
            </w:r>
          </w:p>
        </w:tc>
      </w:tr>
      <w:tr w:rsidR="007B6A34" w:rsidRPr="002F7509" w14:paraId="28BA98B4" w14:textId="77777777" w:rsidTr="009D3EEB">
        <w:trPr>
          <w:trHeight w:val="311"/>
          <w:jc w:val="center"/>
        </w:trPr>
        <w:tc>
          <w:tcPr>
            <w:cnfStyle w:val="001000000000" w:firstRow="0" w:lastRow="0" w:firstColumn="1" w:lastColumn="0" w:oddVBand="0" w:evenVBand="0" w:oddHBand="0" w:evenHBand="0" w:firstRowFirstColumn="0" w:firstRowLastColumn="0" w:lastRowFirstColumn="0" w:lastRowLastColumn="0"/>
            <w:tcW w:w="1219" w:type="dxa"/>
            <w:tcBorders>
              <w:top w:val="nil"/>
            </w:tcBorders>
            <w:shd w:val="clear" w:color="auto" w:fill="auto"/>
            <w:noWrap/>
            <w:hideMark/>
          </w:tcPr>
          <w:p w14:paraId="15EC5543" w14:textId="77777777" w:rsidR="007B6A34" w:rsidRPr="002F7509" w:rsidRDefault="007B6A34" w:rsidP="009D3EEB">
            <w:pPr>
              <w:jc w:val="center"/>
              <w:rPr>
                <w:color w:val="auto"/>
                <w:sz w:val="21"/>
                <w:szCs w:val="21"/>
                <w:shd w:val="clear" w:color="auto" w:fill="auto"/>
              </w:rPr>
            </w:pPr>
            <w:r w:rsidRPr="002F7509">
              <w:rPr>
                <w:color w:val="auto"/>
                <w:sz w:val="21"/>
                <w:szCs w:val="21"/>
                <w:shd w:val="clear" w:color="auto" w:fill="auto"/>
              </w:rPr>
              <w:t>YOLOv8n</w:t>
            </w:r>
          </w:p>
        </w:tc>
        <w:tc>
          <w:tcPr>
            <w:tcW w:w="1667" w:type="dxa"/>
            <w:tcBorders>
              <w:top w:val="nil"/>
              <w:bottom w:val="nil"/>
            </w:tcBorders>
            <w:shd w:val="clear" w:color="auto" w:fill="auto"/>
            <w:noWrap/>
            <w:hideMark/>
          </w:tcPr>
          <w:p w14:paraId="268F9BAC" w14:textId="77777777" w:rsidR="007B6A34" w:rsidRPr="002F7509" w:rsidRDefault="007B6A34" w:rsidP="009D3EEB">
            <w:pPr>
              <w:jc w:val="center"/>
              <w:cnfStyle w:val="000000000000" w:firstRow="0"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Optimized for efficiency, advanced CSP</w:t>
            </w:r>
          </w:p>
        </w:tc>
        <w:tc>
          <w:tcPr>
            <w:tcW w:w="2109" w:type="dxa"/>
            <w:tcBorders>
              <w:top w:val="nil"/>
              <w:bottom w:val="nil"/>
            </w:tcBorders>
            <w:shd w:val="clear" w:color="auto" w:fill="auto"/>
            <w:noWrap/>
            <w:hideMark/>
          </w:tcPr>
          <w:p w14:paraId="6E53CF07" w14:textId="77777777" w:rsidR="007B6A34" w:rsidRPr="002F7509" w:rsidRDefault="007B6A34" w:rsidP="009D3EEB">
            <w:pPr>
              <w:jc w:val="center"/>
              <w:cnfStyle w:val="000000000000" w:firstRow="0"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More accurate, especially in complex</w:t>
            </w:r>
          </w:p>
        </w:tc>
        <w:tc>
          <w:tcPr>
            <w:tcW w:w="2182" w:type="dxa"/>
            <w:tcBorders>
              <w:top w:val="nil"/>
              <w:bottom w:val="nil"/>
            </w:tcBorders>
            <w:shd w:val="clear" w:color="auto" w:fill="auto"/>
            <w:noWrap/>
            <w:hideMark/>
          </w:tcPr>
          <w:p w14:paraId="203A2C91" w14:textId="77777777" w:rsidR="007B6A34" w:rsidRPr="002F7509" w:rsidRDefault="007B6A34" w:rsidP="009D3EEB">
            <w:pPr>
              <w:jc w:val="center"/>
              <w:cnfStyle w:val="000000000000" w:firstRow="0"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Ideal for real-time applications</w:t>
            </w:r>
          </w:p>
        </w:tc>
        <w:tc>
          <w:tcPr>
            <w:tcW w:w="1868" w:type="dxa"/>
            <w:tcBorders>
              <w:top w:val="nil"/>
              <w:bottom w:val="nil"/>
            </w:tcBorders>
            <w:shd w:val="clear" w:color="auto" w:fill="auto"/>
            <w:noWrap/>
            <w:hideMark/>
          </w:tcPr>
          <w:p w14:paraId="72CC753D" w14:textId="77777777" w:rsidR="007B6A34" w:rsidRPr="002F7509" w:rsidRDefault="007B6A34" w:rsidP="009D3EEB">
            <w:pPr>
              <w:jc w:val="center"/>
              <w:cnfStyle w:val="000000000000" w:firstRow="0" w:lastRow="0" w:firstColumn="0" w:lastColumn="0" w:oddVBand="0" w:evenVBand="0" w:oddHBand="0"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Surveillance, autonomous vehicles, crowd monitoring</w:t>
            </w:r>
          </w:p>
        </w:tc>
      </w:tr>
      <w:tr w:rsidR="007B6A34" w:rsidRPr="002F7509" w14:paraId="238B3641" w14:textId="77777777" w:rsidTr="009D3EEB">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1219" w:type="dxa"/>
            <w:tcBorders>
              <w:top w:val="nil"/>
              <w:bottom w:val="single" w:sz="12" w:space="0" w:color="auto"/>
            </w:tcBorders>
            <w:shd w:val="clear" w:color="auto" w:fill="auto"/>
            <w:noWrap/>
            <w:hideMark/>
          </w:tcPr>
          <w:p w14:paraId="1980E877" w14:textId="77777777" w:rsidR="007B6A34" w:rsidRPr="002F7509" w:rsidRDefault="007B6A34" w:rsidP="009D3EEB">
            <w:pPr>
              <w:jc w:val="center"/>
              <w:rPr>
                <w:color w:val="auto"/>
                <w:sz w:val="21"/>
                <w:szCs w:val="21"/>
                <w:shd w:val="clear" w:color="auto" w:fill="auto"/>
              </w:rPr>
            </w:pPr>
            <w:r w:rsidRPr="002F7509">
              <w:rPr>
                <w:color w:val="auto"/>
                <w:sz w:val="21"/>
                <w:szCs w:val="21"/>
                <w:shd w:val="clear" w:color="auto" w:fill="auto"/>
              </w:rPr>
              <w:lastRenderedPageBreak/>
              <w:t>YOLOv8s</w:t>
            </w:r>
          </w:p>
        </w:tc>
        <w:tc>
          <w:tcPr>
            <w:tcW w:w="1667" w:type="dxa"/>
            <w:tcBorders>
              <w:top w:val="nil"/>
              <w:bottom w:val="single" w:sz="12" w:space="0" w:color="auto"/>
            </w:tcBorders>
            <w:shd w:val="clear" w:color="auto" w:fill="auto"/>
            <w:noWrap/>
            <w:hideMark/>
          </w:tcPr>
          <w:p w14:paraId="0162E41E"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Similar to YOLOv5s with improvements</w:t>
            </w:r>
          </w:p>
        </w:tc>
        <w:tc>
          <w:tcPr>
            <w:tcW w:w="2109" w:type="dxa"/>
            <w:tcBorders>
              <w:top w:val="nil"/>
              <w:bottom w:val="single" w:sz="12" w:space="0" w:color="auto"/>
            </w:tcBorders>
            <w:shd w:val="clear" w:color="auto" w:fill="auto"/>
            <w:noWrap/>
            <w:hideMark/>
          </w:tcPr>
          <w:p w14:paraId="49D5FFEE"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Better mAP than YOLOv5s</w:t>
            </w:r>
          </w:p>
        </w:tc>
        <w:tc>
          <w:tcPr>
            <w:tcW w:w="2182" w:type="dxa"/>
            <w:tcBorders>
              <w:top w:val="nil"/>
              <w:bottom w:val="single" w:sz="12" w:space="0" w:color="auto"/>
            </w:tcBorders>
            <w:shd w:val="clear" w:color="auto" w:fill="auto"/>
            <w:noWrap/>
            <w:hideMark/>
          </w:tcPr>
          <w:p w14:paraId="31C82DAC"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Suitable for real-time applications</w:t>
            </w:r>
          </w:p>
        </w:tc>
        <w:tc>
          <w:tcPr>
            <w:tcW w:w="1868" w:type="dxa"/>
            <w:tcBorders>
              <w:top w:val="nil"/>
              <w:bottom w:val="single" w:sz="12" w:space="0" w:color="auto"/>
            </w:tcBorders>
            <w:shd w:val="clear" w:color="auto" w:fill="auto"/>
            <w:noWrap/>
            <w:hideMark/>
          </w:tcPr>
          <w:p w14:paraId="678CE71D" w14:textId="77777777" w:rsidR="007B6A34" w:rsidRPr="002F7509" w:rsidRDefault="007B6A34" w:rsidP="009D3EEB">
            <w:pPr>
              <w:jc w:val="center"/>
              <w:cnfStyle w:val="000000100000" w:firstRow="0" w:lastRow="0" w:firstColumn="0" w:lastColumn="0" w:oddVBand="0" w:evenVBand="0" w:oddHBand="1" w:evenHBand="0" w:firstRowFirstColumn="0" w:firstRowLastColumn="0" w:lastRowFirstColumn="0" w:lastRowLastColumn="0"/>
              <w:rPr>
                <w:color w:val="auto"/>
                <w:sz w:val="21"/>
                <w:szCs w:val="21"/>
                <w:shd w:val="clear" w:color="auto" w:fill="auto"/>
              </w:rPr>
            </w:pPr>
            <w:r w:rsidRPr="002F7509">
              <w:rPr>
                <w:color w:val="auto"/>
                <w:sz w:val="21"/>
                <w:szCs w:val="21"/>
                <w:shd w:val="clear" w:color="auto" w:fill="auto"/>
              </w:rPr>
              <w:t>General-purpose detection with improved accuracy</w:t>
            </w:r>
          </w:p>
        </w:tc>
      </w:tr>
    </w:tbl>
    <w:p w14:paraId="72F2ED95" w14:textId="65C594A0" w:rsidR="007463CE" w:rsidRDefault="007463CE" w:rsidP="00C3584D">
      <w:pPr>
        <w:pStyle w:val="Heading2"/>
      </w:pPr>
      <w:r>
        <w:t>Problem Statement</w:t>
      </w:r>
    </w:p>
    <w:p w14:paraId="22B1A0E7" w14:textId="592FCE76" w:rsidR="007463CE" w:rsidRDefault="007463CE" w:rsidP="00A82A07">
      <w:pPr>
        <w:ind w:firstLine="720"/>
      </w:pPr>
      <w:r>
        <w:t>The rapid expansion of surveillance data has intensified challenges in moderating small-scale content, rendering traditional human methods impractical due to high costs and inefficiency. Automated systems, while beneficial, often suffer from high false-negative rates, particularly in detecting small-scale or obscure content against dynamic backgrounds. This underscores a significant gap in the effectiveness of current content moderation technologies. Advanced object detection algorithms, such as the YOLO series, offer promising solutions by automating content identification and classification. However, even the latest models like YOLOv5 and YOLOv8 face challenges in accurately detecting complex medley content under varied conditions typical in user-generated media, such as fluctuating image sizes, quality, and complex contexts.</w:t>
      </w:r>
    </w:p>
    <w:p w14:paraId="45475A91" w14:textId="195354FE" w:rsidR="007463CE" w:rsidRPr="007463CE" w:rsidRDefault="007463CE" w:rsidP="00C3584D">
      <w:pPr>
        <w:pStyle w:val="Heading2"/>
      </w:pPr>
      <w:r w:rsidRPr="007463CE">
        <w:t>Aim and Objectives</w:t>
      </w:r>
    </w:p>
    <w:p w14:paraId="6B1553F6" w14:textId="501F4CFA" w:rsidR="007463CE" w:rsidRDefault="007463CE" w:rsidP="00A82A07">
      <w:pPr>
        <w:ind w:firstLine="720"/>
      </w:pPr>
      <w:r>
        <w:t>This project aims to enhance the detection and moderation of small content in surveillance using advanced object detection algorithms. The primary focus is on how YOLOv8 improves accuracy, speed, and efficiency over YOLOv5 in detecting small, complex background material in digital content. Objectives include quantitatively analyzing performance improvements in terms of precision and recall rates through statistical analysis and comparing the two YOLO versions under similar conditions. It will provide an extensive empirical evaluation of the YOLOv8 model, focusing on its capabilities in detecting tiny content compared to YOLOv5 under various conditions such as image resolution and object size. The YOLOv8 algorithm will be optimized to enhance detection sensitivity for small-scale and partially obscured content, addressing prevalent challenges in dynamic digital environments. Furthermore, the project will establish benchmark standards for AI models in content moderation by documenting detailed comparisons and performance metrics between YOLOv8 and previous models.</w:t>
      </w:r>
    </w:p>
    <w:p w14:paraId="1C5E72F7" w14:textId="73254087" w:rsidR="006B3B15" w:rsidRDefault="00F647FE" w:rsidP="00516B06">
      <w:pPr>
        <w:pStyle w:val="Heading1"/>
      </w:pPr>
      <w:bookmarkStart w:id="6" w:name="_Toc167843735"/>
      <w:r>
        <w:lastRenderedPageBreak/>
        <w:t>Methodology</w:t>
      </w:r>
      <w:bookmarkEnd w:id="6"/>
    </w:p>
    <w:p w14:paraId="61CCC706" w14:textId="1D6478E1" w:rsidR="00F647FE" w:rsidRDefault="004F1FCC" w:rsidP="00A82A07">
      <w:pPr>
        <w:ind w:firstLine="720"/>
      </w:pPr>
      <w:r w:rsidRPr="004F1FCC">
        <w:t xml:space="preserve">This section of the </w:t>
      </w:r>
      <w:r w:rsidR="002C74DD">
        <w:t>paper</w:t>
      </w:r>
      <w:r w:rsidRPr="004F1FCC">
        <w:t xml:space="preserve"> outlines the methodologies employed in exploring the enhancements and applications of the YOLO (You Only Look Once) object detection algorithms. The primary focus is on evaluating the perf</w:t>
      </w:r>
      <w:r w:rsidR="002E45E8">
        <w:t>ormance improvements from YOLOv5</w:t>
      </w:r>
      <w:r w:rsidRPr="004F1FCC">
        <w:t xml:space="preserve"> through to the latest iteration, YOLOv8, under various conditions and configurations. </w:t>
      </w:r>
    </w:p>
    <w:p w14:paraId="266AD7DD" w14:textId="2F06C8C6" w:rsidR="00BE26E6" w:rsidRDefault="00BE26E6" w:rsidP="00C3584D">
      <w:pPr>
        <w:pStyle w:val="Heading2"/>
      </w:pPr>
      <w:bookmarkStart w:id="7" w:name="_Toc167839606"/>
      <w:bookmarkStart w:id="8" w:name="_Toc167843749"/>
      <w:r>
        <w:t xml:space="preserve">Hardware and </w:t>
      </w:r>
      <w:r w:rsidRPr="00BC6D9F">
        <w:t>Software</w:t>
      </w:r>
      <w:r>
        <w:t xml:space="preserve"> </w:t>
      </w:r>
      <w:r w:rsidRPr="00BC6D9F">
        <w:t>Environment</w:t>
      </w:r>
      <w:bookmarkEnd w:id="7"/>
      <w:bookmarkEnd w:id="8"/>
    </w:p>
    <w:p w14:paraId="70564C14" w14:textId="12D5535D" w:rsidR="00820A89" w:rsidRPr="00820A89" w:rsidRDefault="00BE26E6" w:rsidP="00516B06">
      <w:pPr>
        <w:pStyle w:val="Heading3"/>
        <w:rPr>
          <w:bCs/>
        </w:rPr>
      </w:pPr>
      <w:r w:rsidRPr="00820A89">
        <w:rPr>
          <w:rStyle w:val="Heading3Char"/>
          <w:b/>
        </w:rPr>
        <w:t>Hardware Specifications</w:t>
      </w:r>
    </w:p>
    <w:p w14:paraId="6BE80F86" w14:textId="72FD092F" w:rsidR="00BE26E6" w:rsidRDefault="00BE26E6" w:rsidP="00516B06">
      <w:r>
        <w:t>The table 4-1 outlines the hardware and operating system specifications of the system in use. It includes details about the processor, graphics processing unit (GPU), installed memory (RAM), and supported operating systems. Some experiments also have been run on the google colab because of my GPU availability.</w:t>
      </w:r>
    </w:p>
    <w:p w14:paraId="40A88A81" w14:textId="2934F1A7" w:rsidR="00BE26E6" w:rsidRPr="00542284" w:rsidRDefault="00BE26E6" w:rsidP="00440A71">
      <w:pPr>
        <w:jc w:val="center"/>
      </w:pPr>
      <w:bookmarkStart w:id="9" w:name="_Toc166054152"/>
      <w:r w:rsidRPr="00542284">
        <w:t xml:space="preserve">Table </w:t>
      </w:r>
      <w:fldSimple w:instr=" SEQ Table \* ARABIC ">
        <w:r w:rsidR="009F0DD0">
          <w:rPr>
            <w:noProof/>
          </w:rPr>
          <w:t>3</w:t>
        </w:r>
      </w:fldSimple>
      <w:r w:rsidRPr="00542284">
        <w:t xml:space="preserve"> Hardware Environment</w:t>
      </w:r>
      <w:bookmarkEnd w:id="9"/>
    </w:p>
    <w:tbl>
      <w:tblPr>
        <w:tblW w:w="4300" w:type="pct"/>
        <w:jc w:val="center"/>
        <w:tblCellMar>
          <w:left w:w="0" w:type="dxa"/>
          <w:right w:w="0" w:type="dxa"/>
        </w:tblCellMar>
        <w:tblLook w:val="01E0" w:firstRow="1" w:lastRow="1" w:firstColumn="1" w:lastColumn="1" w:noHBand="0" w:noVBand="0"/>
      </w:tblPr>
      <w:tblGrid>
        <w:gridCol w:w="3715"/>
        <w:gridCol w:w="4047"/>
      </w:tblGrid>
      <w:tr w:rsidR="00BE26E6" w:rsidRPr="00542284" w14:paraId="2AE23DE5" w14:textId="77777777" w:rsidTr="003B4A2F">
        <w:trPr>
          <w:trHeight w:val="345"/>
          <w:jc w:val="center"/>
        </w:trPr>
        <w:tc>
          <w:tcPr>
            <w:tcW w:w="2393" w:type="pct"/>
            <w:tcBorders>
              <w:top w:val="single" w:sz="12" w:space="0" w:color="000000"/>
              <w:bottom w:val="single" w:sz="4" w:space="0" w:color="000000"/>
            </w:tcBorders>
            <w:vAlign w:val="center"/>
          </w:tcPr>
          <w:p w14:paraId="1CD65666" w14:textId="77777777" w:rsidR="00BE26E6" w:rsidRPr="00440A71" w:rsidRDefault="00BE26E6" w:rsidP="00440A71">
            <w:pPr>
              <w:jc w:val="center"/>
              <w:rPr>
                <w:b/>
                <w:sz w:val="21"/>
                <w:szCs w:val="21"/>
              </w:rPr>
            </w:pPr>
            <w:r w:rsidRPr="00440A71">
              <w:rPr>
                <w:b/>
                <w:sz w:val="21"/>
                <w:szCs w:val="21"/>
              </w:rPr>
              <w:t>Component</w:t>
            </w:r>
          </w:p>
        </w:tc>
        <w:tc>
          <w:tcPr>
            <w:tcW w:w="2607" w:type="pct"/>
            <w:tcBorders>
              <w:top w:val="single" w:sz="12" w:space="0" w:color="000000"/>
              <w:bottom w:val="single" w:sz="4" w:space="0" w:color="000000"/>
            </w:tcBorders>
            <w:vAlign w:val="center"/>
          </w:tcPr>
          <w:p w14:paraId="65BD513B" w14:textId="77777777" w:rsidR="00BE26E6" w:rsidRPr="00440A71" w:rsidRDefault="00BE26E6" w:rsidP="00440A71">
            <w:pPr>
              <w:jc w:val="center"/>
              <w:rPr>
                <w:b/>
                <w:sz w:val="21"/>
                <w:szCs w:val="21"/>
              </w:rPr>
            </w:pPr>
            <w:r w:rsidRPr="00440A71">
              <w:rPr>
                <w:b/>
                <w:sz w:val="21"/>
                <w:szCs w:val="21"/>
              </w:rPr>
              <w:t>Specification</w:t>
            </w:r>
          </w:p>
        </w:tc>
      </w:tr>
      <w:tr w:rsidR="00BE26E6" w:rsidRPr="00542284" w14:paraId="7FBCB888" w14:textId="77777777" w:rsidTr="003B4A2F">
        <w:trPr>
          <w:trHeight w:val="150"/>
          <w:jc w:val="center"/>
        </w:trPr>
        <w:tc>
          <w:tcPr>
            <w:tcW w:w="2393" w:type="pct"/>
            <w:vAlign w:val="center"/>
          </w:tcPr>
          <w:p w14:paraId="446D3E87" w14:textId="77777777" w:rsidR="00BE26E6" w:rsidRPr="00440A71" w:rsidRDefault="00BE26E6" w:rsidP="00440A71">
            <w:pPr>
              <w:jc w:val="center"/>
              <w:rPr>
                <w:b/>
                <w:sz w:val="21"/>
                <w:szCs w:val="21"/>
              </w:rPr>
            </w:pPr>
            <w:r w:rsidRPr="00440A71">
              <w:rPr>
                <w:b/>
                <w:sz w:val="21"/>
                <w:szCs w:val="21"/>
              </w:rPr>
              <w:t>System</w:t>
            </w:r>
          </w:p>
        </w:tc>
        <w:tc>
          <w:tcPr>
            <w:tcW w:w="2607" w:type="pct"/>
            <w:vAlign w:val="center"/>
          </w:tcPr>
          <w:p w14:paraId="2E048DB2" w14:textId="559E6AF5" w:rsidR="00BE26E6" w:rsidRPr="00440A71" w:rsidRDefault="00BE26E6" w:rsidP="00440A71">
            <w:pPr>
              <w:jc w:val="center"/>
              <w:rPr>
                <w:sz w:val="21"/>
                <w:szCs w:val="21"/>
              </w:rPr>
            </w:pPr>
            <w:r w:rsidRPr="00440A71">
              <w:rPr>
                <w:sz w:val="21"/>
                <w:szCs w:val="21"/>
              </w:rPr>
              <w:t>HP</w:t>
            </w:r>
          </w:p>
        </w:tc>
      </w:tr>
      <w:tr w:rsidR="00BE26E6" w:rsidRPr="00542284" w14:paraId="7B167E21" w14:textId="77777777" w:rsidTr="003B4A2F">
        <w:trPr>
          <w:trHeight w:val="269"/>
          <w:jc w:val="center"/>
        </w:trPr>
        <w:tc>
          <w:tcPr>
            <w:tcW w:w="2393" w:type="pct"/>
            <w:vAlign w:val="center"/>
          </w:tcPr>
          <w:p w14:paraId="06003591" w14:textId="77777777" w:rsidR="00BE26E6" w:rsidRPr="00440A71" w:rsidRDefault="00BE26E6" w:rsidP="00440A71">
            <w:pPr>
              <w:jc w:val="center"/>
              <w:rPr>
                <w:b/>
                <w:sz w:val="21"/>
                <w:szCs w:val="21"/>
              </w:rPr>
            </w:pPr>
            <w:r w:rsidRPr="00440A71">
              <w:rPr>
                <w:b/>
                <w:sz w:val="21"/>
                <w:szCs w:val="21"/>
              </w:rPr>
              <w:t>GPU</w:t>
            </w:r>
          </w:p>
        </w:tc>
        <w:tc>
          <w:tcPr>
            <w:tcW w:w="2607" w:type="pct"/>
            <w:vAlign w:val="center"/>
          </w:tcPr>
          <w:p w14:paraId="5113AE67" w14:textId="53388C99" w:rsidR="00BE26E6" w:rsidRPr="00440A71" w:rsidRDefault="00BE26E6" w:rsidP="00440A71">
            <w:pPr>
              <w:jc w:val="center"/>
              <w:rPr>
                <w:sz w:val="21"/>
                <w:szCs w:val="21"/>
              </w:rPr>
            </w:pPr>
            <w:r w:rsidRPr="00440A71">
              <w:rPr>
                <w:sz w:val="21"/>
                <w:szCs w:val="21"/>
              </w:rPr>
              <w:t>GeForce RTX 2080 Ti, 11019MiB; 16 CPUs, 125.6 GB RAM, 934.6/937.3 GB disk</w:t>
            </w:r>
          </w:p>
        </w:tc>
      </w:tr>
      <w:tr w:rsidR="00BE26E6" w:rsidRPr="00542284" w14:paraId="1AF974B9" w14:textId="77777777" w:rsidTr="003B4A2F">
        <w:trPr>
          <w:trHeight w:val="210"/>
          <w:jc w:val="center"/>
        </w:trPr>
        <w:tc>
          <w:tcPr>
            <w:tcW w:w="2393" w:type="pct"/>
            <w:vAlign w:val="center"/>
          </w:tcPr>
          <w:p w14:paraId="28F1BA97" w14:textId="77777777" w:rsidR="00BE26E6" w:rsidRPr="00440A71" w:rsidRDefault="00BE26E6" w:rsidP="00440A71">
            <w:pPr>
              <w:jc w:val="center"/>
              <w:rPr>
                <w:b/>
                <w:sz w:val="21"/>
                <w:szCs w:val="21"/>
              </w:rPr>
            </w:pPr>
            <w:r w:rsidRPr="00440A71">
              <w:rPr>
                <w:b/>
                <w:sz w:val="21"/>
                <w:szCs w:val="21"/>
              </w:rPr>
              <w:t>CPU</w:t>
            </w:r>
          </w:p>
        </w:tc>
        <w:tc>
          <w:tcPr>
            <w:tcW w:w="2607" w:type="pct"/>
            <w:vAlign w:val="center"/>
          </w:tcPr>
          <w:p w14:paraId="5C8FFD68" w14:textId="77777777" w:rsidR="00BE26E6" w:rsidRPr="00440A71" w:rsidRDefault="00BE26E6" w:rsidP="00440A71">
            <w:pPr>
              <w:jc w:val="center"/>
              <w:rPr>
                <w:sz w:val="21"/>
                <w:szCs w:val="21"/>
              </w:rPr>
            </w:pPr>
            <w:r w:rsidRPr="00440A71">
              <w:rPr>
                <w:sz w:val="21"/>
                <w:szCs w:val="21"/>
              </w:rPr>
              <w:t>Intel® Core™ i7-10900X CPU @ 3.20GHz × 4 ; 32 GB RAM</w:t>
            </w:r>
          </w:p>
        </w:tc>
      </w:tr>
      <w:tr w:rsidR="00BE26E6" w:rsidRPr="00542284" w14:paraId="7E1EAABD" w14:textId="77777777" w:rsidTr="003B4A2F">
        <w:trPr>
          <w:trHeight w:val="448"/>
          <w:jc w:val="center"/>
        </w:trPr>
        <w:tc>
          <w:tcPr>
            <w:tcW w:w="2393" w:type="pct"/>
            <w:tcBorders>
              <w:bottom w:val="single" w:sz="12" w:space="0" w:color="000000"/>
            </w:tcBorders>
            <w:vAlign w:val="center"/>
          </w:tcPr>
          <w:p w14:paraId="6EFF8CEF" w14:textId="77777777" w:rsidR="00BE26E6" w:rsidRPr="00440A71" w:rsidRDefault="00BE26E6" w:rsidP="00440A71">
            <w:pPr>
              <w:jc w:val="center"/>
              <w:rPr>
                <w:b/>
                <w:sz w:val="21"/>
                <w:szCs w:val="21"/>
              </w:rPr>
            </w:pPr>
            <w:r w:rsidRPr="00440A71">
              <w:rPr>
                <w:b/>
                <w:sz w:val="21"/>
                <w:szCs w:val="21"/>
              </w:rPr>
              <w:t>Operating System (OS)</w:t>
            </w:r>
          </w:p>
        </w:tc>
        <w:tc>
          <w:tcPr>
            <w:tcW w:w="2607" w:type="pct"/>
            <w:tcBorders>
              <w:bottom w:val="single" w:sz="12" w:space="0" w:color="000000"/>
            </w:tcBorders>
            <w:vAlign w:val="center"/>
          </w:tcPr>
          <w:p w14:paraId="5CCEA1B6" w14:textId="77777777" w:rsidR="00BE26E6" w:rsidRPr="00440A71" w:rsidRDefault="00BE26E6" w:rsidP="00440A71">
            <w:pPr>
              <w:jc w:val="center"/>
              <w:rPr>
                <w:sz w:val="21"/>
                <w:szCs w:val="21"/>
              </w:rPr>
            </w:pPr>
            <w:r w:rsidRPr="00440A71">
              <w:rPr>
                <w:sz w:val="21"/>
                <w:szCs w:val="21"/>
              </w:rPr>
              <w:t>Windows 10, Ubuntu 18.04.5 LTS</w:t>
            </w:r>
          </w:p>
        </w:tc>
      </w:tr>
    </w:tbl>
    <w:p w14:paraId="398511FD" w14:textId="4D5A5FB5" w:rsidR="00820A89" w:rsidRPr="00820A89" w:rsidRDefault="00BE26E6" w:rsidP="00516B06">
      <w:pPr>
        <w:pStyle w:val="Heading3"/>
      </w:pPr>
      <w:r w:rsidRPr="00820A89">
        <w:rPr>
          <w:rStyle w:val="Heading3Char"/>
          <w:b/>
        </w:rPr>
        <w:t xml:space="preserve">Software </w:t>
      </w:r>
      <w:r w:rsidR="00E90954" w:rsidRPr="00820A89">
        <w:rPr>
          <w:rStyle w:val="Heading3Char"/>
          <w:b/>
        </w:rPr>
        <w:t>Specifications</w:t>
      </w:r>
    </w:p>
    <w:p w14:paraId="79891CE0" w14:textId="39B81454" w:rsidR="00BE26E6" w:rsidRDefault="00BE26E6" w:rsidP="00516B06">
      <w:r>
        <w:t>This table 2 summarizes the software tools and technologies utilized to support the efficient development and training of machine learning models. Each tool or technology is selected based on its ability to facilitate various aspects of the development process, from programming and code management to enhancing computational performance.</w:t>
      </w:r>
    </w:p>
    <w:p w14:paraId="65F0A943" w14:textId="77777777" w:rsidR="00D334BE" w:rsidRDefault="00D334BE" w:rsidP="00516B06"/>
    <w:p w14:paraId="0BB313DC" w14:textId="1CBD9225" w:rsidR="004C2359" w:rsidRDefault="00BE26E6" w:rsidP="00440A71">
      <w:pPr>
        <w:jc w:val="center"/>
      </w:pPr>
      <w:bookmarkStart w:id="10" w:name="_Toc166054153"/>
      <w:r w:rsidRPr="00A37B24">
        <w:lastRenderedPageBreak/>
        <w:t xml:space="preserve">Table </w:t>
      </w:r>
      <w:fldSimple w:instr=" SEQ Table \* ARABIC ">
        <w:r w:rsidR="009F0DD0">
          <w:rPr>
            <w:noProof/>
          </w:rPr>
          <w:t>4</w:t>
        </w:r>
      </w:fldSimple>
      <w:r w:rsidRPr="00A37B24">
        <w:t xml:space="preserve"> Overview of Software Tools and Technologies</w:t>
      </w:r>
      <w:bookmarkEnd w:id="10"/>
    </w:p>
    <w:tbl>
      <w:tblPr>
        <w:tblStyle w:val="MediumShading2-Accent5"/>
        <w:tblW w:w="8181" w:type="dxa"/>
        <w:tblLook w:val="04A0" w:firstRow="1" w:lastRow="0" w:firstColumn="1" w:lastColumn="0" w:noHBand="0" w:noVBand="1"/>
      </w:tblPr>
      <w:tblGrid>
        <w:gridCol w:w="1019"/>
        <w:gridCol w:w="1204"/>
        <w:gridCol w:w="1107"/>
        <w:gridCol w:w="739"/>
        <w:gridCol w:w="764"/>
        <w:gridCol w:w="1116"/>
        <w:gridCol w:w="966"/>
        <w:gridCol w:w="1137"/>
        <w:gridCol w:w="950"/>
        <w:gridCol w:w="240"/>
      </w:tblGrid>
      <w:tr w:rsidR="004C2359" w:rsidRPr="004C2359" w14:paraId="7C542BB2" w14:textId="77777777" w:rsidTr="004C2359">
        <w:trPr>
          <w:cnfStyle w:val="100000000000" w:firstRow="1" w:lastRow="0" w:firstColumn="0" w:lastColumn="0" w:oddVBand="0" w:evenVBand="0" w:oddHBand="0" w:evenHBand="0" w:firstRowFirstColumn="0" w:firstRowLastColumn="0" w:lastRowFirstColumn="0" w:lastRowLastColumn="0"/>
          <w:trHeight w:val="317"/>
        </w:trPr>
        <w:tc>
          <w:tcPr>
            <w:cnfStyle w:val="001000000100" w:firstRow="0" w:lastRow="0" w:firstColumn="1" w:lastColumn="0" w:oddVBand="0" w:evenVBand="0" w:oddHBand="0" w:evenHBand="0" w:firstRowFirstColumn="1" w:firstRowLastColumn="0" w:lastRowFirstColumn="0" w:lastRowLastColumn="0"/>
            <w:tcW w:w="891" w:type="dxa"/>
            <w:tcBorders>
              <w:top w:val="single" w:sz="12" w:space="0" w:color="auto"/>
              <w:bottom w:val="single" w:sz="8" w:space="0" w:color="auto"/>
            </w:tcBorders>
            <w:shd w:val="clear" w:color="auto" w:fill="auto"/>
            <w:noWrap/>
            <w:hideMark/>
          </w:tcPr>
          <w:p w14:paraId="7C0A2205" w14:textId="77777777" w:rsidR="004C2359" w:rsidRPr="00440A71" w:rsidRDefault="004C2359" w:rsidP="00516B06">
            <w:pPr>
              <w:rPr>
                <w:sz w:val="21"/>
                <w:szCs w:val="21"/>
                <w:shd w:val="clear" w:color="auto" w:fill="auto"/>
              </w:rPr>
            </w:pPr>
            <w:r w:rsidRPr="00440A71">
              <w:rPr>
                <w:sz w:val="21"/>
                <w:szCs w:val="21"/>
                <w:shd w:val="clear" w:color="auto" w:fill="auto"/>
              </w:rPr>
              <w:t>Category</w:t>
            </w:r>
          </w:p>
        </w:tc>
        <w:tc>
          <w:tcPr>
            <w:tcW w:w="1041" w:type="dxa"/>
            <w:tcBorders>
              <w:top w:val="single" w:sz="12" w:space="0" w:color="auto"/>
              <w:bottom w:val="single" w:sz="8" w:space="0" w:color="auto"/>
            </w:tcBorders>
            <w:shd w:val="clear" w:color="auto" w:fill="auto"/>
            <w:noWrap/>
            <w:hideMark/>
          </w:tcPr>
          <w:p w14:paraId="2BC80D95"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Programming Language</w:t>
            </w:r>
          </w:p>
        </w:tc>
        <w:tc>
          <w:tcPr>
            <w:tcW w:w="953" w:type="dxa"/>
            <w:tcBorders>
              <w:top w:val="single" w:sz="12" w:space="0" w:color="auto"/>
              <w:bottom w:val="single" w:sz="8" w:space="0" w:color="auto"/>
            </w:tcBorders>
            <w:shd w:val="clear" w:color="auto" w:fill="auto"/>
            <w:noWrap/>
            <w:hideMark/>
          </w:tcPr>
          <w:p w14:paraId="34BDD908"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GPU Acceleration</w:t>
            </w:r>
          </w:p>
        </w:tc>
        <w:tc>
          <w:tcPr>
            <w:tcW w:w="635" w:type="dxa"/>
            <w:tcBorders>
              <w:top w:val="single" w:sz="12" w:space="0" w:color="auto"/>
              <w:bottom w:val="single" w:sz="8" w:space="0" w:color="auto"/>
            </w:tcBorders>
            <w:shd w:val="clear" w:color="auto" w:fill="auto"/>
            <w:noWrap/>
            <w:hideMark/>
          </w:tcPr>
          <w:p w14:paraId="723BE1D1"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IDE</w:t>
            </w:r>
          </w:p>
        </w:tc>
        <w:tc>
          <w:tcPr>
            <w:tcW w:w="659" w:type="dxa"/>
            <w:tcBorders>
              <w:top w:val="single" w:sz="12" w:space="0" w:color="auto"/>
              <w:bottom w:val="single" w:sz="8" w:space="0" w:color="auto"/>
            </w:tcBorders>
            <w:shd w:val="clear" w:color="auto" w:fill="auto"/>
            <w:noWrap/>
            <w:hideMark/>
          </w:tcPr>
          <w:p w14:paraId="7E530DED"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Version Control</w:t>
            </w:r>
          </w:p>
        </w:tc>
        <w:tc>
          <w:tcPr>
            <w:tcW w:w="962" w:type="dxa"/>
            <w:tcBorders>
              <w:top w:val="single" w:sz="12" w:space="0" w:color="auto"/>
              <w:bottom w:val="single" w:sz="8" w:space="0" w:color="auto"/>
            </w:tcBorders>
            <w:shd w:val="clear" w:color="auto" w:fill="auto"/>
            <w:noWrap/>
            <w:hideMark/>
          </w:tcPr>
          <w:p w14:paraId="534A38CE" w14:textId="1D2F431A"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Connectivity</w:t>
            </w:r>
          </w:p>
        </w:tc>
        <w:tc>
          <w:tcPr>
            <w:tcW w:w="834" w:type="dxa"/>
            <w:tcBorders>
              <w:top w:val="single" w:sz="12" w:space="0" w:color="auto"/>
              <w:bottom w:val="single" w:sz="8" w:space="0" w:color="auto"/>
            </w:tcBorders>
            <w:shd w:val="clear" w:color="auto" w:fill="auto"/>
            <w:noWrap/>
            <w:hideMark/>
          </w:tcPr>
          <w:p w14:paraId="61720C7A"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Image Processing</w:t>
            </w:r>
          </w:p>
        </w:tc>
        <w:tc>
          <w:tcPr>
            <w:tcW w:w="985" w:type="dxa"/>
            <w:tcBorders>
              <w:top w:val="single" w:sz="12" w:space="0" w:color="auto"/>
              <w:bottom w:val="single" w:sz="8" w:space="0" w:color="auto"/>
            </w:tcBorders>
            <w:shd w:val="clear" w:color="auto" w:fill="auto"/>
            <w:noWrap/>
            <w:hideMark/>
          </w:tcPr>
          <w:p w14:paraId="6F5595C2" w14:textId="77777777"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Image Visualization</w:t>
            </w:r>
          </w:p>
        </w:tc>
        <w:tc>
          <w:tcPr>
            <w:tcW w:w="1221" w:type="dxa"/>
            <w:gridSpan w:val="2"/>
            <w:tcBorders>
              <w:top w:val="single" w:sz="12" w:space="0" w:color="auto"/>
              <w:bottom w:val="single" w:sz="8" w:space="0" w:color="auto"/>
            </w:tcBorders>
            <w:shd w:val="clear" w:color="auto" w:fill="auto"/>
            <w:noWrap/>
            <w:hideMark/>
          </w:tcPr>
          <w:p w14:paraId="415F33D4" w14:textId="2B6D1D91" w:rsidR="004C2359" w:rsidRPr="00440A71" w:rsidRDefault="004C2359" w:rsidP="00516B06">
            <w:pP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440A71">
              <w:rPr>
                <w:sz w:val="21"/>
                <w:szCs w:val="21"/>
                <w:shd w:val="clear" w:color="auto" w:fill="auto"/>
              </w:rPr>
              <w:t>Model Development</w:t>
            </w:r>
          </w:p>
        </w:tc>
      </w:tr>
      <w:tr w:rsidR="004C2359" w:rsidRPr="004C2359" w14:paraId="4EF2E3E7" w14:textId="77777777" w:rsidTr="004C235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91" w:type="dxa"/>
            <w:tcBorders>
              <w:top w:val="single" w:sz="8" w:space="0" w:color="auto"/>
              <w:bottom w:val="single" w:sz="12" w:space="0" w:color="auto"/>
            </w:tcBorders>
            <w:shd w:val="clear" w:color="auto" w:fill="auto"/>
            <w:noWrap/>
            <w:hideMark/>
          </w:tcPr>
          <w:p w14:paraId="441D4A25" w14:textId="77777777" w:rsidR="004C2359" w:rsidRPr="00440A71" w:rsidRDefault="004C2359" w:rsidP="00516B06">
            <w:pPr>
              <w:rPr>
                <w:sz w:val="21"/>
                <w:szCs w:val="21"/>
                <w:shd w:val="clear" w:color="auto" w:fill="auto"/>
              </w:rPr>
            </w:pPr>
            <w:r w:rsidRPr="00440A71">
              <w:rPr>
                <w:sz w:val="21"/>
                <w:szCs w:val="21"/>
                <w:shd w:val="clear" w:color="auto" w:fill="auto"/>
              </w:rPr>
              <w:t>Technology</w:t>
            </w:r>
          </w:p>
        </w:tc>
        <w:tc>
          <w:tcPr>
            <w:tcW w:w="1041" w:type="dxa"/>
            <w:tcBorders>
              <w:top w:val="single" w:sz="8" w:space="0" w:color="auto"/>
              <w:bottom w:val="single" w:sz="12" w:space="0" w:color="auto"/>
            </w:tcBorders>
            <w:shd w:val="clear" w:color="auto" w:fill="auto"/>
            <w:noWrap/>
            <w:hideMark/>
          </w:tcPr>
          <w:p w14:paraId="32B2384C"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Python</w:t>
            </w:r>
          </w:p>
        </w:tc>
        <w:tc>
          <w:tcPr>
            <w:tcW w:w="953" w:type="dxa"/>
            <w:tcBorders>
              <w:top w:val="single" w:sz="8" w:space="0" w:color="auto"/>
              <w:bottom w:val="single" w:sz="12" w:space="0" w:color="auto"/>
            </w:tcBorders>
            <w:shd w:val="clear" w:color="auto" w:fill="auto"/>
            <w:noWrap/>
            <w:hideMark/>
          </w:tcPr>
          <w:p w14:paraId="7A2680B1"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CUDA and cuDNN</w:t>
            </w:r>
          </w:p>
        </w:tc>
        <w:tc>
          <w:tcPr>
            <w:tcW w:w="635" w:type="dxa"/>
            <w:tcBorders>
              <w:top w:val="single" w:sz="8" w:space="0" w:color="auto"/>
              <w:bottom w:val="single" w:sz="12" w:space="0" w:color="auto"/>
            </w:tcBorders>
            <w:shd w:val="clear" w:color="auto" w:fill="auto"/>
            <w:noWrap/>
            <w:hideMark/>
          </w:tcPr>
          <w:p w14:paraId="3223F246"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VScode</w:t>
            </w:r>
          </w:p>
        </w:tc>
        <w:tc>
          <w:tcPr>
            <w:tcW w:w="659" w:type="dxa"/>
            <w:tcBorders>
              <w:top w:val="single" w:sz="8" w:space="0" w:color="auto"/>
              <w:bottom w:val="single" w:sz="12" w:space="0" w:color="auto"/>
            </w:tcBorders>
            <w:shd w:val="clear" w:color="auto" w:fill="auto"/>
            <w:noWrap/>
            <w:hideMark/>
          </w:tcPr>
          <w:p w14:paraId="28123788"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Git</w:t>
            </w:r>
          </w:p>
        </w:tc>
        <w:tc>
          <w:tcPr>
            <w:tcW w:w="962" w:type="dxa"/>
            <w:tcBorders>
              <w:top w:val="single" w:sz="8" w:space="0" w:color="auto"/>
              <w:bottom w:val="single" w:sz="12" w:space="0" w:color="auto"/>
            </w:tcBorders>
            <w:shd w:val="clear" w:color="auto" w:fill="auto"/>
            <w:noWrap/>
            <w:hideMark/>
          </w:tcPr>
          <w:p w14:paraId="5DE9168D" w14:textId="1763EB71"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SSH</w:t>
            </w:r>
          </w:p>
        </w:tc>
        <w:tc>
          <w:tcPr>
            <w:tcW w:w="834" w:type="dxa"/>
            <w:tcBorders>
              <w:top w:val="single" w:sz="8" w:space="0" w:color="auto"/>
              <w:bottom w:val="single" w:sz="12" w:space="0" w:color="auto"/>
            </w:tcBorders>
            <w:shd w:val="clear" w:color="auto" w:fill="auto"/>
            <w:noWrap/>
            <w:hideMark/>
          </w:tcPr>
          <w:p w14:paraId="5212F743"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OpenCV</w:t>
            </w:r>
          </w:p>
        </w:tc>
        <w:tc>
          <w:tcPr>
            <w:tcW w:w="985" w:type="dxa"/>
            <w:tcBorders>
              <w:top w:val="single" w:sz="8" w:space="0" w:color="auto"/>
              <w:bottom w:val="single" w:sz="12" w:space="0" w:color="auto"/>
            </w:tcBorders>
            <w:shd w:val="clear" w:color="auto" w:fill="auto"/>
            <w:noWrap/>
            <w:hideMark/>
          </w:tcPr>
          <w:p w14:paraId="3CA4AF97"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Matplotlib</w:t>
            </w:r>
          </w:p>
        </w:tc>
        <w:tc>
          <w:tcPr>
            <w:tcW w:w="1036" w:type="dxa"/>
            <w:tcBorders>
              <w:top w:val="single" w:sz="8" w:space="0" w:color="auto"/>
              <w:bottom w:val="single" w:sz="12" w:space="0" w:color="auto"/>
            </w:tcBorders>
            <w:shd w:val="clear" w:color="auto" w:fill="auto"/>
            <w:noWrap/>
            <w:hideMark/>
          </w:tcPr>
          <w:p w14:paraId="14F0FD10"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440A71">
              <w:rPr>
                <w:sz w:val="21"/>
                <w:szCs w:val="21"/>
                <w:shd w:val="clear" w:color="auto" w:fill="auto"/>
              </w:rPr>
              <w:t>PyTorch</w:t>
            </w:r>
          </w:p>
        </w:tc>
        <w:tc>
          <w:tcPr>
            <w:tcW w:w="185" w:type="dxa"/>
            <w:tcBorders>
              <w:top w:val="single" w:sz="8" w:space="0" w:color="auto"/>
              <w:bottom w:val="single" w:sz="12" w:space="0" w:color="auto"/>
            </w:tcBorders>
            <w:shd w:val="clear" w:color="auto" w:fill="auto"/>
            <w:noWrap/>
            <w:hideMark/>
          </w:tcPr>
          <w:p w14:paraId="7C29140B" w14:textId="77777777" w:rsidR="004C2359" w:rsidRPr="00440A71" w:rsidRDefault="004C2359" w:rsidP="00516B06">
            <w:pP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p>
        </w:tc>
      </w:tr>
    </w:tbl>
    <w:p w14:paraId="193E4AD0" w14:textId="7E5B2311" w:rsidR="002E45E8" w:rsidRDefault="002E45E8" w:rsidP="00C3584D">
      <w:pPr>
        <w:pStyle w:val="Heading2"/>
      </w:pPr>
      <w:bookmarkStart w:id="11" w:name="_Toc167839594"/>
      <w:bookmarkStart w:id="12" w:name="_Toc167843737"/>
      <w:r>
        <w:t>Dataset Description</w:t>
      </w:r>
      <w:bookmarkEnd w:id="11"/>
      <w:bookmarkEnd w:id="12"/>
    </w:p>
    <w:p w14:paraId="4035D753" w14:textId="479A457B" w:rsidR="002949BD" w:rsidRPr="002949BD" w:rsidRDefault="00820A89" w:rsidP="00516B06">
      <w:pPr>
        <w:pStyle w:val="Heading3"/>
      </w:pPr>
      <w:r>
        <w:t>Training Dataset</w:t>
      </w:r>
    </w:p>
    <w:p w14:paraId="5D474D1E" w14:textId="0F90E6E7" w:rsidR="00541A32" w:rsidRDefault="0038650F" w:rsidP="007C08B2">
      <w:pPr>
        <w:ind w:firstLine="720"/>
        <w:rPr>
          <w:color w:val="auto"/>
        </w:rPr>
      </w:pPr>
      <w:r>
        <w:rPr>
          <w:noProof/>
          <w:shd w:val="clear" w:color="auto" w:fill="auto"/>
          <w:lang w:eastAsia="en-US" w:bidi="ar-SA"/>
          <w14:ligatures w14:val="none"/>
        </w:rPr>
        <mc:AlternateContent>
          <mc:Choice Requires="wpg">
            <w:drawing>
              <wp:anchor distT="0" distB="0" distL="114300" distR="114300" simplePos="0" relativeHeight="251573248" behindDoc="0" locked="0" layoutInCell="1" allowOverlap="1" wp14:anchorId="5CDFAD6D" wp14:editId="014EB922">
                <wp:simplePos x="0" y="0"/>
                <wp:positionH relativeFrom="column">
                  <wp:posOffset>318591</wp:posOffset>
                </wp:positionH>
                <wp:positionV relativeFrom="page">
                  <wp:posOffset>6699885</wp:posOffset>
                </wp:positionV>
                <wp:extent cx="5335700" cy="2900904"/>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5335700" cy="2900904"/>
                          <a:chOff x="-105649" y="-137849"/>
                          <a:chExt cx="5328867" cy="2568625"/>
                        </a:xfrm>
                      </wpg:grpSpPr>
                      <wpg:grpSp>
                        <wpg:cNvPr id="3" name="Group 3"/>
                        <wpg:cNvGrpSpPr/>
                        <wpg:grpSpPr>
                          <a:xfrm>
                            <a:off x="545521" y="-137849"/>
                            <a:ext cx="4677697" cy="2568625"/>
                            <a:chOff x="545575" y="234371"/>
                            <a:chExt cx="4678163" cy="2569523"/>
                          </a:xfrm>
                        </wpg:grpSpPr>
                        <wps:wsp>
                          <wps:cNvPr id="4" name="Text Box 4"/>
                          <wps:cNvSpPr txBox="1"/>
                          <wps:spPr>
                            <a:xfrm>
                              <a:off x="545575" y="2498459"/>
                              <a:ext cx="4144645" cy="305435"/>
                            </a:xfrm>
                            <a:prstGeom prst="rect">
                              <a:avLst/>
                            </a:prstGeom>
                            <a:solidFill>
                              <a:prstClr val="white"/>
                            </a:solidFill>
                            <a:ln>
                              <a:noFill/>
                            </a:ln>
                          </wps:spPr>
                          <wps:txbx>
                            <w:txbxContent>
                              <w:p w14:paraId="3C2B3CF9" w14:textId="28B931B4" w:rsidR="007E2972" w:rsidRPr="007C08B2" w:rsidRDefault="007E2972" w:rsidP="00B832EC">
                                <w:pPr>
                                  <w:pStyle w:val="Caption"/>
                                  <w:spacing w:before="120" w:after="120"/>
                                  <w:rPr>
                                    <w:b/>
                                    <w:i w:val="0"/>
                                    <w:color w:val="auto"/>
                                    <w:sz w:val="21"/>
                                    <w:szCs w:val="21"/>
                                  </w:rPr>
                                </w:pPr>
                                <w:r w:rsidRPr="007C08B2">
                                  <w:rPr>
                                    <w:i w:val="0"/>
                                    <w:color w:val="auto"/>
                                    <w:sz w:val="21"/>
                                    <w:szCs w:val="21"/>
                                  </w:rPr>
                                  <w:t xml:space="preserve">Figure </w:t>
                                </w:r>
                                <w:r w:rsidRPr="007C08B2">
                                  <w:rPr>
                                    <w:i w:val="0"/>
                                    <w:color w:val="auto"/>
                                    <w:sz w:val="21"/>
                                    <w:szCs w:val="21"/>
                                  </w:rPr>
                                  <w:fldChar w:fldCharType="begin"/>
                                </w:r>
                                <w:r w:rsidRPr="007C08B2">
                                  <w:rPr>
                                    <w:i w:val="0"/>
                                    <w:color w:val="auto"/>
                                    <w:sz w:val="21"/>
                                    <w:szCs w:val="21"/>
                                  </w:rPr>
                                  <w:instrText xml:space="preserve"> SEQ Figure \* ARABIC </w:instrText>
                                </w:r>
                                <w:r w:rsidRPr="007C08B2">
                                  <w:rPr>
                                    <w:i w:val="0"/>
                                    <w:color w:val="auto"/>
                                    <w:sz w:val="21"/>
                                    <w:szCs w:val="21"/>
                                  </w:rPr>
                                  <w:fldChar w:fldCharType="separate"/>
                                </w:r>
                                <w:r>
                                  <w:rPr>
                                    <w:i w:val="0"/>
                                    <w:noProof/>
                                    <w:color w:val="auto"/>
                                    <w:sz w:val="21"/>
                                    <w:szCs w:val="21"/>
                                  </w:rPr>
                                  <w:t>1</w:t>
                                </w:r>
                                <w:r w:rsidRPr="007C08B2">
                                  <w:rPr>
                                    <w:i w:val="0"/>
                                    <w:noProof/>
                                    <w:color w:val="auto"/>
                                    <w:sz w:val="21"/>
                                    <w:szCs w:val="21"/>
                                  </w:rPr>
                                  <w:fldChar w:fldCharType="end"/>
                                </w:r>
                                <w:r w:rsidRPr="007C08B2">
                                  <w:rPr>
                                    <w:i w:val="0"/>
                                    <w:color w:val="auto"/>
                                    <w:sz w:val="21"/>
                                    <w:szCs w:val="21"/>
                                  </w:rPr>
                                  <w:t xml:space="preserve"> Data set details (left) &amp; dataset's correlogram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rotWithShape="1">
                            <a:blip r:embed="rId13" cstate="print">
                              <a:extLst>
                                <a:ext uri="{28A0092B-C50C-407E-A947-70E740481C1C}">
                                  <a14:useLocalDpi xmlns:a14="http://schemas.microsoft.com/office/drawing/2010/main" val="0"/>
                                </a:ext>
                              </a:extLst>
                            </a:blip>
                            <a:srcRect t="18541" b="24"/>
                            <a:stretch/>
                          </pic:blipFill>
                          <pic:spPr>
                            <a:xfrm>
                              <a:off x="2590744" y="234371"/>
                              <a:ext cx="2632994" cy="2192834"/>
                            </a:xfrm>
                            <a:prstGeom prst="rect">
                              <a:avLst/>
                            </a:prstGeom>
                          </pic:spPr>
                        </pic:pic>
                      </wpg:grpSp>
                      <pic:pic xmlns:pic="http://schemas.openxmlformats.org/drawingml/2006/picture">
                        <pic:nvPicPr>
                          <pic:cNvPr id="6" name="Picture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649" y="-89858"/>
                            <a:ext cx="2523830" cy="22511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FAD6D" id="Group 2" o:spid="_x0000_s1026" style="position:absolute;left:0;text-align:left;margin-left:25.1pt;margin-top:527.55pt;width:420.15pt;height:228.4pt;z-index:251573248;mso-position-vertical-relative:page;mso-width-relative:margin;mso-height-relative:margin" coordorigin="-1056,-1378" coordsize="53288,256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">
                <v:group id="Group 3" o:spid="_x0000_s1027" style="position:absolute;left:5455;top:-1378;width:46777;height:25685" coordorigin="5455,2343" coordsize="46781,2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4" o:spid="_x0000_s1028" type="#_x0000_t202" style="position:absolute;left:5455;top:24984;width:41447;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3C2B3CF9" w14:textId="28B931B4" w:rsidR="007E2972" w:rsidRPr="007C08B2" w:rsidRDefault="007E2972" w:rsidP="00B832EC">
                          <w:pPr>
                            <w:pStyle w:val="Caption"/>
                            <w:spacing w:before="120" w:after="120"/>
                            <w:rPr>
                              <w:b/>
                              <w:i w:val="0"/>
                              <w:color w:val="auto"/>
                              <w:sz w:val="21"/>
                              <w:szCs w:val="21"/>
                            </w:rPr>
                          </w:pPr>
                          <w:r w:rsidRPr="007C08B2">
                            <w:rPr>
                              <w:i w:val="0"/>
                              <w:color w:val="auto"/>
                              <w:sz w:val="21"/>
                              <w:szCs w:val="21"/>
                            </w:rPr>
                            <w:t xml:space="preserve">Figure </w:t>
                          </w:r>
                          <w:r w:rsidRPr="007C08B2">
                            <w:rPr>
                              <w:i w:val="0"/>
                              <w:color w:val="auto"/>
                              <w:sz w:val="21"/>
                              <w:szCs w:val="21"/>
                            </w:rPr>
                            <w:fldChar w:fldCharType="begin"/>
                          </w:r>
                          <w:r w:rsidRPr="007C08B2">
                            <w:rPr>
                              <w:i w:val="0"/>
                              <w:color w:val="auto"/>
                              <w:sz w:val="21"/>
                              <w:szCs w:val="21"/>
                            </w:rPr>
                            <w:instrText xml:space="preserve"> SEQ Figure \* ARABIC </w:instrText>
                          </w:r>
                          <w:r w:rsidRPr="007C08B2">
                            <w:rPr>
                              <w:i w:val="0"/>
                              <w:color w:val="auto"/>
                              <w:sz w:val="21"/>
                              <w:szCs w:val="21"/>
                            </w:rPr>
                            <w:fldChar w:fldCharType="separate"/>
                          </w:r>
                          <w:r>
                            <w:rPr>
                              <w:i w:val="0"/>
                              <w:noProof/>
                              <w:color w:val="auto"/>
                              <w:sz w:val="21"/>
                              <w:szCs w:val="21"/>
                            </w:rPr>
                            <w:t>1</w:t>
                          </w:r>
                          <w:r w:rsidRPr="007C08B2">
                            <w:rPr>
                              <w:i w:val="0"/>
                              <w:noProof/>
                              <w:color w:val="auto"/>
                              <w:sz w:val="21"/>
                              <w:szCs w:val="21"/>
                            </w:rPr>
                            <w:fldChar w:fldCharType="end"/>
                          </w:r>
                          <w:r w:rsidRPr="007C08B2">
                            <w:rPr>
                              <w:i w:val="0"/>
                              <w:color w:val="auto"/>
                              <w:sz w:val="21"/>
                              <w:szCs w:val="21"/>
                            </w:rPr>
                            <w:t xml:space="preserve"> Data set details (left) &amp; dataset's correlogram (righ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25907;top:2343;width:26330;height:21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">
                    <v:imagedata r:id="rId15" o:title="" croptop="12151f" cropbottom="16f"/>
                    <v:path arrowok="t"/>
                  </v:shape>
                </v:group>
                <v:shape id="Picture 6" o:spid="_x0000_s1030" type="#_x0000_t75" style="position:absolute;left:-1056;top:-898;width:25237;height:22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">
                  <v:imagedata r:id="rId16" o:title=""/>
                  <v:path arrowok="t"/>
                </v:shape>
                <w10:wrap type="topAndBottom" anchory="page"/>
              </v:group>
            </w:pict>
          </mc:Fallback>
        </mc:AlternateContent>
      </w:r>
      <w:r w:rsidR="008007C6">
        <w:t>The</w:t>
      </w:r>
      <w:r w:rsidR="002E45E8">
        <w:t xml:space="preserve"> dataset includes </w:t>
      </w:r>
      <w:r w:rsidR="008007C6">
        <w:t>477</w:t>
      </w:r>
      <w:r w:rsidR="002E45E8">
        <w:t xml:space="preserve"> images, each annotated to demarcate material with bounding boxes, ensuring detailed and accurate training input.</w:t>
      </w:r>
      <w:r w:rsidR="008007C6">
        <w:t xml:space="preserve"> This dataset was </w:t>
      </w:r>
      <w:r w:rsidR="00541A32">
        <w:t xml:space="preserve">collected from the </w:t>
      </w:r>
      <w:r w:rsidR="008007C6">
        <w:t>surveillance camera</w:t>
      </w:r>
      <w:r w:rsidR="00541A32">
        <w:t xml:space="preserve"> to include various backgrou</w:t>
      </w:r>
      <w:r w:rsidR="008007C6">
        <w:t xml:space="preserve">nds such as </w:t>
      </w:r>
      <w:r w:rsidR="00541A32">
        <w:t xml:space="preserve">beach, streets, </w:t>
      </w:r>
      <w:r w:rsidR="008007C6">
        <w:t xml:space="preserve">mining area </w:t>
      </w:r>
      <w:r w:rsidR="00541A32">
        <w:t>etc. It is considered challenging due to variations in many factors includin</w:t>
      </w:r>
      <w:r w:rsidR="008007C6">
        <w:t xml:space="preserve">g human position, instance limitation, </w:t>
      </w:r>
      <w:r w:rsidR="00541A32">
        <w:t xml:space="preserve">and </w:t>
      </w:r>
      <w:r w:rsidR="008007C6">
        <w:t xml:space="preserve">complex </w:t>
      </w:r>
      <w:r w:rsidR="00820A89">
        <w:t xml:space="preserve">backgrounds. </w:t>
      </w:r>
      <w:r w:rsidR="00541A32">
        <w:t xml:space="preserve">The analyzed dataset's correlogram is depicted in </w:t>
      </w:r>
      <w:r w:rsidR="00193842" w:rsidRPr="00493939">
        <w:rPr>
          <w:color w:val="auto"/>
        </w:rPr>
        <w:t xml:space="preserve">Figure </w:t>
      </w:r>
      <w:r w:rsidR="00493939" w:rsidRPr="00493939">
        <w:rPr>
          <w:color w:val="auto"/>
        </w:rPr>
        <w:t>2</w:t>
      </w:r>
      <w:r w:rsidR="00193842" w:rsidRPr="00493939">
        <w:rPr>
          <w:color w:val="auto"/>
        </w:rPr>
        <w:t xml:space="preserve"> </w:t>
      </w:r>
      <w:r w:rsidR="00541A32" w:rsidRPr="00493939">
        <w:rPr>
          <w:color w:val="auto"/>
        </w:rPr>
        <w:t xml:space="preserve">(Right), </w:t>
      </w:r>
      <w:r w:rsidR="00541A32">
        <w:t>providing a clear visual representation of the correlations between different labels. This correlogram serves as an important analytical tool, offering insights into how various labels within t</w:t>
      </w:r>
      <w:r w:rsidR="00C75FBE">
        <w:t>he dataset relate to each other.</w:t>
      </w:r>
      <w:r w:rsidR="008007C6">
        <w:t xml:space="preserve"> Each image in the </w:t>
      </w:r>
      <w:r w:rsidR="002E45E8">
        <w:t xml:space="preserve">dataset is pre-labeled with bounding boxes that accurately. </w:t>
      </w:r>
      <w:r w:rsidR="00541A32">
        <w:t xml:space="preserve">The </w:t>
      </w:r>
      <w:r w:rsidR="008007C6">
        <w:t>dataset</w:t>
      </w:r>
      <w:r w:rsidR="00541A32">
        <w:t xml:space="preserve"> </w:t>
      </w:r>
      <w:r w:rsidR="008007C6">
        <w:t>two</w:t>
      </w:r>
      <w:r w:rsidR="00541A32">
        <w:t xml:space="preserve"> classes </w:t>
      </w:r>
      <w:r w:rsidR="008007C6">
        <w:t xml:space="preserve">person and car </w:t>
      </w:r>
      <w:r w:rsidR="00541A32">
        <w:t xml:space="preserve">have appeared separately in </w:t>
      </w:r>
      <w:r w:rsidR="00193842" w:rsidRPr="008007C6">
        <w:rPr>
          <w:color w:val="auto"/>
        </w:rPr>
        <w:t xml:space="preserve">Figure </w:t>
      </w:r>
      <w:r w:rsidR="00493939" w:rsidRPr="008007C6">
        <w:rPr>
          <w:color w:val="auto"/>
        </w:rPr>
        <w:t>2</w:t>
      </w:r>
      <w:r w:rsidR="00541A32" w:rsidRPr="008007C6">
        <w:rPr>
          <w:color w:val="auto"/>
        </w:rPr>
        <w:t xml:space="preserve"> (left).</w:t>
      </w:r>
      <w:r w:rsidR="00820A89">
        <w:rPr>
          <w:color w:val="auto"/>
        </w:rPr>
        <w:t xml:space="preserve"> The dataset is imbalanced and it has huge person class instances than the car class.</w:t>
      </w:r>
    </w:p>
    <w:p w14:paraId="1DBB9FA9" w14:textId="20FEC0B8" w:rsidR="00F647FE" w:rsidRDefault="008D30D6" w:rsidP="00516B06">
      <w:pPr>
        <w:pStyle w:val="Heading3"/>
      </w:pPr>
      <w:bookmarkStart w:id="13" w:name="_Toc167839595"/>
      <w:bookmarkStart w:id="14" w:name="_Toc167843738"/>
      <w:r>
        <w:lastRenderedPageBreak/>
        <w:t>Testing Data</w:t>
      </w:r>
      <w:bookmarkEnd w:id="13"/>
      <w:bookmarkEnd w:id="14"/>
      <w:r w:rsidR="002949BD">
        <w:t>set</w:t>
      </w:r>
    </w:p>
    <w:p w14:paraId="77C891BF" w14:textId="593C8ABB" w:rsidR="00F96239" w:rsidRDefault="008D30D6" w:rsidP="007B6A34">
      <w:pPr>
        <w:ind w:firstLine="720"/>
      </w:pPr>
      <w:r w:rsidRPr="008D30D6">
        <w:t xml:space="preserve">To evaluate the effectiveness of object detection models in real-world scenarios, a diverse collection of images </w:t>
      </w:r>
      <w:r w:rsidR="008007C6">
        <w:t xml:space="preserve">are </w:t>
      </w:r>
      <w:r w:rsidRPr="008D30D6">
        <w:t>gathered from various sources for testing purposes. Unlike the training dataset,</w:t>
      </w:r>
      <w:r w:rsidR="002949BD">
        <w:t xml:space="preserve"> these images are</w:t>
      </w:r>
      <w:r w:rsidRPr="008D30D6">
        <w:t xml:space="preserve"> </w:t>
      </w:r>
      <w:r w:rsidR="002949BD">
        <w:t>also provided</w:t>
      </w:r>
      <w:r w:rsidRPr="008D30D6">
        <w:t xml:space="preserve"> with </w:t>
      </w:r>
      <w:r w:rsidR="002949BD">
        <w:t>the ground labels for the testing purposes</w:t>
      </w:r>
      <w:r w:rsidRPr="008D30D6">
        <w:t>. They are deliberately excluded from the training process and reserved solely for testing the model's a</w:t>
      </w:r>
      <w:r w:rsidR="002949BD">
        <w:t xml:space="preserve">bility to generalize and detect the </w:t>
      </w:r>
      <w:r w:rsidR="00D051CF">
        <w:t>content in unlabelled</w:t>
      </w:r>
      <w:r w:rsidRPr="008D30D6">
        <w:t>. This approach ensures that the performance and reliability of the models are assessed based on their capability to identify content without having been exposed to these specific images and videos during the training phase.</w:t>
      </w:r>
    </w:p>
    <w:p w14:paraId="2521875D" w14:textId="23AFE9D7" w:rsidR="00533D2E" w:rsidRPr="00252BD6" w:rsidRDefault="002F7509" w:rsidP="00E63F94">
      <w:pPr>
        <w:pStyle w:val="Heading2"/>
      </w:pPr>
      <w:r>
        <w:t>Decompose Training Data</w:t>
      </w:r>
      <w:r w:rsidR="008E1144">
        <w:t xml:space="preserve"> and Cleaning:</w:t>
      </w:r>
    </w:p>
    <w:p w14:paraId="04E614BF" w14:textId="1D62A684" w:rsidR="008E1144" w:rsidRDefault="005D4C4C" w:rsidP="007B6A34">
      <w:pPr>
        <w:ind w:firstLine="720"/>
      </w:pPr>
      <w:r>
        <w:t>In</w:t>
      </w:r>
      <w:r>
        <w:rPr>
          <w:spacing w:val="1"/>
        </w:rPr>
        <w:t xml:space="preserve"> </w:t>
      </w:r>
      <w:r>
        <w:t>order to</w:t>
      </w:r>
      <w:r>
        <w:rPr>
          <w:spacing w:val="1"/>
        </w:rPr>
        <w:t xml:space="preserve"> </w:t>
      </w:r>
      <w:r>
        <w:t>impartially evaluate the performance of neural</w:t>
      </w:r>
      <w:r>
        <w:rPr>
          <w:spacing w:val="1"/>
        </w:rPr>
        <w:t xml:space="preserve"> </w:t>
      </w:r>
      <w:r>
        <w:t>network model,</w:t>
      </w:r>
      <w:r>
        <w:rPr>
          <w:spacing w:val="1"/>
        </w:rPr>
        <w:t xml:space="preserve"> </w:t>
      </w:r>
      <w:r>
        <w:t>a dataset containing the same type of object as the trained object is essential. The dataset has been split</w:t>
      </w:r>
      <w:r>
        <w:rPr>
          <w:spacing w:val="1"/>
        </w:rPr>
        <w:t xml:space="preserve"> </w:t>
      </w:r>
      <w:r>
        <w:rPr>
          <w:spacing w:val="-1"/>
        </w:rPr>
        <w:t>into</w:t>
      </w:r>
      <w:r>
        <w:rPr>
          <w:spacing w:val="-12"/>
        </w:rPr>
        <w:t xml:space="preserve"> </w:t>
      </w:r>
      <w:r>
        <w:rPr>
          <w:spacing w:val="-1"/>
        </w:rPr>
        <w:t>two</w:t>
      </w:r>
      <w:r>
        <w:rPr>
          <w:spacing w:val="-11"/>
        </w:rPr>
        <w:t xml:space="preserve"> </w:t>
      </w:r>
      <w:r>
        <w:t>parts</w:t>
      </w:r>
      <w:r>
        <w:rPr>
          <w:spacing w:val="-11"/>
        </w:rPr>
        <w:t xml:space="preserve"> </w:t>
      </w:r>
      <w:r>
        <w:t>–</w:t>
      </w:r>
      <w:r>
        <w:rPr>
          <w:spacing w:val="-11"/>
        </w:rPr>
        <w:t xml:space="preserve"> </w:t>
      </w:r>
      <w:r>
        <w:t>train</w:t>
      </w:r>
      <w:r>
        <w:rPr>
          <w:spacing w:val="-11"/>
        </w:rPr>
        <w:t xml:space="preserve"> </w:t>
      </w:r>
      <w:r>
        <w:t>dataset,</w:t>
      </w:r>
      <w:r>
        <w:rPr>
          <w:spacing w:val="-11"/>
        </w:rPr>
        <w:t xml:space="preserve"> </w:t>
      </w:r>
      <w:r>
        <w:t>valid</w:t>
      </w:r>
      <w:r>
        <w:rPr>
          <w:spacing w:val="-11"/>
        </w:rPr>
        <w:t xml:space="preserve"> </w:t>
      </w:r>
      <w:r>
        <w:t>dataset.</w:t>
      </w:r>
      <w:r>
        <w:rPr>
          <w:spacing w:val="-15"/>
        </w:rPr>
        <w:t xml:space="preserve"> </w:t>
      </w:r>
      <w:r>
        <w:t>The</w:t>
      </w:r>
      <w:r>
        <w:rPr>
          <w:spacing w:val="-12"/>
        </w:rPr>
        <w:t xml:space="preserve"> </w:t>
      </w:r>
      <w:r>
        <w:t>train</w:t>
      </w:r>
      <w:r>
        <w:rPr>
          <w:spacing w:val="-11"/>
        </w:rPr>
        <w:t xml:space="preserve"> </w:t>
      </w:r>
      <w:r>
        <w:t>dataset</w:t>
      </w:r>
      <w:r>
        <w:rPr>
          <w:spacing w:val="-11"/>
        </w:rPr>
        <w:t xml:space="preserve"> </w:t>
      </w:r>
      <w:r>
        <w:t>consisted</w:t>
      </w:r>
      <w:r>
        <w:rPr>
          <w:spacing w:val="-11"/>
        </w:rPr>
        <w:t xml:space="preserve"> </w:t>
      </w:r>
      <w:r>
        <w:t>of</w:t>
      </w:r>
      <w:r>
        <w:rPr>
          <w:spacing w:val="-12"/>
        </w:rPr>
        <w:t xml:space="preserve"> </w:t>
      </w:r>
      <w:r w:rsidR="00C75FBE">
        <w:t>85</w:t>
      </w:r>
      <w:r>
        <w:t>%</w:t>
      </w:r>
      <w:r>
        <w:rPr>
          <w:spacing w:val="-12"/>
        </w:rPr>
        <w:t xml:space="preserve"> </w:t>
      </w:r>
      <w:r>
        <w:t>images</w:t>
      </w:r>
      <w:r>
        <w:rPr>
          <w:spacing w:val="-9"/>
        </w:rPr>
        <w:t xml:space="preserve"> </w:t>
      </w:r>
      <w:r>
        <w:t>(</w:t>
      </w:r>
      <w:r w:rsidR="00C75FBE">
        <w:t>405</w:t>
      </w:r>
      <w:r>
        <w:t>)</w:t>
      </w:r>
      <w:r>
        <w:rPr>
          <w:spacing w:val="-57"/>
        </w:rPr>
        <w:t xml:space="preserve"> </w:t>
      </w:r>
      <w:r>
        <w:t>while</w:t>
      </w:r>
      <w:r>
        <w:rPr>
          <w:spacing w:val="-12"/>
        </w:rPr>
        <w:t xml:space="preserve"> </w:t>
      </w:r>
      <w:r>
        <w:t>valid</w:t>
      </w:r>
      <w:r>
        <w:rPr>
          <w:spacing w:val="-10"/>
        </w:rPr>
        <w:t xml:space="preserve"> </w:t>
      </w:r>
      <w:r>
        <w:t>dataset</w:t>
      </w:r>
      <w:r>
        <w:rPr>
          <w:spacing w:val="-8"/>
        </w:rPr>
        <w:t xml:space="preserve"> </w:t>
      </w:r>
      <w:r>
        <w:t>consisted</w:t>
      </w:r>
      <w:r>
        <w:rPr>
          <w:spacing w:val="-11"/>
        </w:rPr>
        <w:t xml:space="preserve"> </w:t>
      </w:r>
      <w:r>
        <w:t>of</w:t>
      </w:r>
      <w:r>
        <w:rPr>
          <w:spacing w:val="-11"/>
        </w:rPr>
        <w:t xml:space="preserve"> </w:t>
      </w:r>
      <w:r w:rsidR="00C75FBE">
        <w:t>15</w:t>
      </w:r>
      <w:r>
        <w:t>%</w:t>
      </w:r>
      <w:r>
        <w:rPr>
          <w:spacing w:val="-12"/>
        </w:rPr>
        <w:t xml:space="preserve"> </w:t>
      </w:r>
      <w:r>
        <w:t>images</w:t>
      </w:r>
      <w:r>
        <w:rPr>
          <w:spacing w:val="-10"/>
        </w:rPr>
        <w:t xml:space="preserve"> </w:t>
      </w:r>
      <w:r>
        <w:t>(</w:t>
      </w:r>
      <w:r w:rsidR="00C75FBE">
        <w:t>76</w:t>
      </w:r>
      <w:r>
        <w:t>)</w:t>
      </w:r>
      <w:r>
        <w:rPr>
          <w:spacing w:val="-12"/>
        </w:rPr>
        <w:t xml:space="preserve"> </w:t>
      </w:r>
      <w:r>
        <w:t>from</w:t>
      </w:r>
      <w:r>
        <w:rPr>
          <w:spacing w:val="-10"/>
        </w:rPr>
        <w:t xml:space="preserve"> </w:t>
      </w:r>
      <w:r>
        <w:t>the</w:t>
      </w:r>
      <w:r>
        <w:rPr>
          <w:spacing w:val="-11"/>
        </w:rPr>
        <w:t xml:space="preserve"> </w:t>
      </w:r>
      <w:r>
        <w:t>original</w:t>
      </w:r>
      <w:r>
        <w:rPr>
          <w:spacing w:val="-10"/>
        </w:rPr>
        <w:t xml:space="preserve"> </w:t>
      </w:r>
      <w:r>
        <w:t>dataset.</w:t>
      </w:r>
      <w:r>
        <w:rPr>
          <w:spacing w:val="-6"/>
        </w:rPr>
        <w:t xml:space="preserve"> </w:t>
      </w:r>
      <w:r>
        <w:t>Label</w:t>
      </w:r>
      <w:r>
        <w:rPr>
          <w:spacing w:val="-10"/>
        </w:rPr>
        <w:t xml:space="preserve"> </w:t>
      </w:r>
      <w:r>
        <w:t>text</w:t>
      </w:r>
      <w:r>
        <w:rPr>
          <w:spacing w:val="-11"/>
        </w:rPr>
        <w:t xml:space="preserve"> </w:t>
      </w:r>
      <w:r>
        <w:t>files</w:t>
      </w:r>
      <w:r>
        <w:rPr>
          <w:spacing w:val="-10"/>
        </w:rPr>
        <w:t xml:space="preserve"> </w:t>
      </w:r>
      <w:r>
        <w:t>have</w:t>
      </w:r>
      <w:r>
        <w:rPr>
          <w:spacing w:val="-58"/>
        </w:rPr>
        <w:t xml:space="preserve"> </w:t>
      </w:r>
      <w:r>
        <w:t xml:space="preserve">the same name as the images. </w:t>
      </w:r>
      <w:r w:rsidR="00533D2E">
        <w:t xml:space="preserve">This allows the models to be tested against unseen data, providing a measure of their generalization </w:t>
      </w:r>
      <w:r w:rsidR="008E1144">
        <w:t xml:space="preserve">capabilities. </w:t>
      </w:r>
    </w:p>
    <w:p w14:paraId="7CDB131A" w14:textId="08DC735D" w:rsidR="003B4A2F" w:rsidRDefault="008E1144" w:rsidP="007B6A34">
      <w:pPr>
        <w:ind w:firstLine="720"/>
      </w:pPr>
      <w:r w:rsidRPr="008E1144">
        <w:t>Ensuring all data are correctly formatted and stored in the YOLOv5 and YOLOv8 folder simplifies access and subsequent cleanup post-training. Prior to training, the dataset undergoes verification to check for corrupted files or improper annotations. This ensures the quality and reliability of the data being fed into the models. We ensure the dataset contains no duplicates to prevent bias in model training.</w:t>
      </w:r>
    </w:p>
    <w:p w14:paraId="7A8148B1" w14:textId="181D2605" w:rsidR="00F647FE" w:rsidRDefault="002D74DB" w:rsidP="00C3584D">
      <w:pPr>
        <w:pStyle w:val="Heading2"/>
      </w:pPr>
      <w:bookmarkStart w:id="15" w:name="_Toc167843748"/>
      <w:r>
        <w:t xml:space="preserve">Configuration </w:t>
      </w:r>
      <w:r w:rsidR="00E63F94">
        <w:t>for</w:t>
      </w:r>
      <w:r w:rsidR="00F647FE">
        <w:t xml:space="preserve"> </w:t>
      </w:r>
      <w:r>
        <w:t>Model Training</w:t>
      </w:r>
      <w:bookmarkEnd w:id="15"/>
    </w:p>
    <w:p w14:paraId="40A91A9B" w14:textId="1DC1DCB7" w:rsidR="00E63F94" w:rsidRPr="00E63F94" w:rsidRDefault="0056484A" w:rsidP="00E63F94">
      <w:pPr>
        <w:pStyle w:val="Heading3"/>
      </w:pPr>
      <w:r w:rsidRPr="00E63F94">
        <w:t>Creating Python Virtual Environment</w:t>
      </w:r>
      <w:r w:rsidR="00A0180D" w:rsidRPr="00E63F94">
        <w:t xml:space="preserve"> and YOLO Repository Copy</w:t>
      </w:r>
    </w:p>
    <w:p w14:paraId="31A18989" w14:textId="1195F372" w:rsidR="0056484A" w:rsidRPr="0056484A" w:rsidRDefault="0056484A" w:rsidP="00E63F94">
      <w:pPr>
        <w:ind w:firstLine="720"/>
      </w:pPr>
      <w:r>
        <w:t xml:space="preserve">We kept our libraries and packages into a new python virtual environment. We activate our environment for installing further dependencies. </w:t>
      </w:r>
      <w:r w:rsidR="002D74DB">
        <w:t>The YOLOv5 architecture, like its previous versions, was created conceptually and may be acces</w:t>
      </w:r>
      <w:r>
        <w:t xml:space="preserve">sed through a GitHub </w:t>
      </w:r>
      <w:r w:rsidR="00A0180D">
        <w:t>repository;</w:t>
      </w:r>
      <w:r>
        <w:t xml:space="preserve"> we copied repo into our system.</w:t>
      </w:r>
      <w:r w:rsidR="002D74DB">
        <w:t xml:space="preserve"> YOLOv5 was built by Ultralytics using the PyTorch framework, which is widely respected in the AI world. </w:t>
      </w:r>
      <w:r>
        <w:t xml:space="preserve">Therefore, we installed </w:t>
      </w:r>
      <w:r>
        <w:lastRenderedPageBreak/>
        <w:t xml:space="preserve">Pytorch and OpenCV into our virtual </w:t>
      </w:r>
      <w:r w:rsidR="00A0180D">
        <w:t>environment</w:t>
      </w:r>
      <w:r>
        <w:t xml:space="preserve"> </w:t>
      </w:r>
      <w:r w:rsidR="00A0180D">
        <w:t>and setup our GPU. Furthermore, we</w:t>
      </w:r>
      <w:r>
        <w:t xml:space="preserve"> installed all dependencies required for running yolo mo</w:t>
      </w:r>
      <w:r w:rsidR="00A0180D">
        <w:t>dels by requirements.txt.</w:t>
      </w:r>
    </w:p>
    <w:p w14:paraId="11229A5D" w14:textId="27022AB5" w:rsidR="00E63F94" w:rsidRDefault="00FE55C6" w:rsidP="00E63F94">
      <w:pPr>
        <w:pStyle w:val="Heading3"/>
      </w:pPr>
      <w:r w:rsidRPr="00E63F94">
        <w:t>Initial Testing</w:t>
      </w:r>
      <w:r w:rsidR="0078794C" w:rsidRPr="00E63F94">
        <w:t xml:space="preserve"> and Dataset Folder Structure</w:t>
      </w:r>
    </w:p>
    <w:p w14:paraId="2BB79952" w14:textId="0BA215F0" w:rsidR="00A0180D" w:rsidRPr="009874C4" w:rsidRDefault="00FE55C6" w:rsidP="00E63F94">
      <w:pPr>
        <w:ind w:firstLine="720"/>
      </w:pPr>
      <w:r w:rsidRPr="00FE55C6">
        <w:t>Conducting initial tests to verify the correct setup and functionality of the model. This includes running the detect.py script to perform inference tests using pre-trained models, ensuring</w:t>
      </w:r>
      <w:r>
        <w:t xml:space="preserve"> the model operates as expected</w:t>
      </w:r>
      <w:r w:rsidR="002D74DB" w:rsidRPr="00FE55C6">
        <w:t>.</w:t>
      </w:r>
      <w:r>
        <w:t xml:space="preserve"> </w:t>
      </w:r>
      <w:r w:rsidR="00A0180D" w:rsidRPr="00A0180D">
        <w:t xml:space="preserve">Yolo algorithm have their </w:t>
      </w:r>
      <w:r w:rsidR="002C290E">
        <w:t xml:space="preserve">own </w:t>
      </w:r>
      <w:r w:rsidR="00A0180D" w:rsidRPr="00A0180D">
        <w:t>specific folder structure and format for feeding algorithm.</w:t>
      </w:r>
      <w:r w:rsidR="002C290E">
        <w:t xml:space="preserve"> Snice our data have already normalized into yolo format so we do not have much work onto this. </w:t>
      </w:r>
    </w:p>
    <w:p w14:paraId="1A3B199C" w14:textId="19157706" w:rsidR="00E63F94" w:rsidRDefault="00FE55C6" w:rsidP="00E63F94">
      <w:pPr>
        <w:pStyle w:val="Heading3"/>
      </w:pPr>
      <w:r w:rsidRPr="00E63F94">
        <w:t>Con</w:t>
      </w:r>
      <w:r w:rsidR="00B574DD" w:rsidRPr="00E63F94">
        <w:t>figuration of the data.yaml</w:t>
      </w:r>
    </w:p>
    <w:p w14:paraId="53B925D9" w14:textId="6783D660" w:rsidR="003345EA" w:rsidRPr="00E63F94" w:rsidRDefault="00E63F94" w:rsidP="00E63F94">
      <w:pPr>
        <w:ind w:firstLine="720"/>
        <w:rPr>
          <w:b/>
        </w:rPr>
      </w:pPr>
      <w:r>
        <w:rPr>
          <w:b/>
          <w:noProof/>
          <w:shd w:val="clear" w:color="auto" w:fill="auto"/>
          <w:lang w:eastAsia="en-US" w:bidi="ar-SA"/>
          <w14:ligatures w14:val="none"/>
        </w:rPr>
        <mc:AlternateContent>
          <mc:Choice Requires="wpg">
            <w:drawing>
              <wp:anchor distT="0" distB="0" distL="114300" distR="114300" simplePos="0" relativeHeight="251558912" behindDoc="0" locked="0" layoutInCell="1" allowOverlap="1" wp14:anchorId="0F068BA4" wp14:editId="442106BF">
                <wp:simplePos x="0" y="0"/>
                <wp:positionH relativeFrom="column">
                  <wp:posOffset>1665605</wp:posOffset>
                </wp:positionH>
                <wp:positionV relativeFrom="paragraph">
                  <wp:posOffset>1305560</wp:posOffset>
                </wp:positionV>
                <wp:extent cx="3005455" cy="2486025"/>
                <wp:effectExtent l="0" t="0" r="4445" b="9525"/>
                <wp:wrapTopAndBottom/>
                <wp:docPr id="12" name="Group 12"/>
                <wp:cNvGraphicFramePr/>
                <a:graphic xmlns:a="http://schemas.openxmlformats.org/drawingml/2006/main">
                  <a:graphicData uri="http://schemas.microsoft.com/office/word/2010/wordprocessingGroup">
                    <wpg:wgp>
                      <wpg:cNvGrpSpPr/>
                      <wpg:grpSpPr>
                        <a:xfrm>
                          <a:off x="0" y="0"/>
                          <a:ext cx="3005455" cy="2486025"/>
                          <a:chOff x="0" y="0"/>
                          <a:chExt cx="3730625" cy="3540125"/>
                        </a:xfrm>
                      </wpg:grpSpPr>
                      <wpg:grpSp>
                        <wpg:cNvPr id="9" name="Group 9"/>
                        <wpg:cNvGrpSpPr/>
                        <wpg:grpSpPr>
                          <a:xfrm>
                            <a:off x="0" y="0"/>
                            <a:ext cx="3730625" cy="3173730"/>
                            <a:chOff x="0" y="0"/>
                            <a:chExt cx="3282315" cy="3174257"/>
                          </a:xfrm>
                        </wpg:grpSpPr>
                        <pic:pic xmlns:pic="http://schemas.openxmlformats.org/drawingml/2006/picture">
                          <pic:nvPicPr>
                            <pic:cNvPr id="1" name="Picture 1"/>
                            <pic:cNvPicPr>
                              <a:picLocks noChangeAspect="1"/>
                            </pic:cNvPicPr>
                          </pic:nvPicPr>
                          <pic:blipFill rotWithShape="1">
                            <a:blip r:embed="rId17" cstate="print">
                              <a:extLst>
                                <a:ext uri="{28A0092B-C50C-407E-A947-70E740481C1C}">
                                  <a14:useLocalDpi xmlns:a14="http://schemas.microsoft.com/office/drawing/2010/main" val="0"/>
                                </a:ext>
                              </a:extLst>
                            </a:blip>
                            <a:srcRect b="57660"/>
                            <a:stretch/>
                          </pic:blipFill>
                          <pic:spPr bwMode="auto">
                            <a:xfrm>
                              <a:off x="0" y="0"/>
                              <a:ext cx="3282315" cy="18110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7" cstate="print">
                              <a:extLst>
                                <a:ext uri="{28A0092B-C50C-407E-A947-70E740481C1C}">
                                  <a14:useLocalDpi xmlns:a14="http://schemas.microsoft.com/office/drawing/2010/main" val="0"/>
                                </a:ext>
                              </a:extLst>
                            </a:blip>
                            <a:srcRect t="68146"/>
                            <a:stretch/>
                          </pic:blipFill>
                          <pic:spPr bwMode="auto">
                            <a:xfrm>
                              <a:off x="0" y="1811547"/>
                              <a:ext cx="3282315" cy="1362710"/>
                            </a:xfrm>
                            <a:prstGeom prst="rect">
                              <a:avLst/>
                            </a:prstGeom>
                            <a:ln>
                              <a:noFill/>
                            </a:ln>
                            <a:extLst>
                              <a:ext uri="{53640926-AAD7-44D8-BBD7-CCE9431645EC}">
                                <a14:shadowObscured xmlns:a14="http://schemas.microsoft.com/office/drawing/2010/main"/>
                              </a:ext>
                            </a:extLst>
                          </pic:spPr>
                        </pic:pic>
                      </wpg:grpSp>
                      <wps:wsp>
                        <wps:cNvPr id="10" name="Text Box 10"/>
                        <wps:cNvSpPr txBox="1"/>
                        <wps:spPr>
                          <a:xfrm>
                            <a:off x="0" y="3234690"/>
                            <a:ext cx="3730625" cy="305435"/>
                          </a:xfrm>
                          <a:prstGeom prst="rect">
                            <a:avLst/>
                          </a:prstGeom>
                          <a:solidFill>
                            <a:prstClr val="white"/>
                          </a:solidFill>
                          <a:ln>
                            <a:noFill/>
                          </a:ln>
                        </wps:spPr>
                        <wps:txbx>
                          <w:txbxContent>
                            <w:p w14:paraId="33F54734" w14:textId="736038C5" w:rsidR="007E2972" w:rsidRPr="00E63F94" w:rsidRDefault="007E2972" w:rsidP="00516B06">
                              <w:pPr>
                                <w:pStyle w:val="Caption"/>
                                <w:spacing w:before="120" w:after="120"/>
                                <w:rPr>
                                  <w:b/>
                                  <w:i w:val="0"/>
                                  <w:noProof/>
                                  <w:color w:val="auto"/>
                                  <w:sz w:val="21"/>
                                  <w:szCs w:val="21"/>
                                </w:rPr>
                              </w:pPr>
                              <w:r w:rsidRPr="00E63F94">
                                <w:rPr>
                                  <w:i w:val="0"/>
                                  <w:color w:val="auto"/>
                                  <w:sz w:val="21"/>
                                  <w:szCs w:val="21"/>
                                </w:rPr>
                                <w:t xml:space="preserve">Figure </w:t>
                              </w:r>
                              <w:r w:rsidRPr="00E63F94">
                                <w:rPr>
                                  <w:i w:val="0"/>
                                  <w:color w:val="auto"/>
                                  <w:sz w:val="21"/>
                                  <w:szCs w:val="21"/>
                                </w:rPr>
                                <w:fldChar w:fldCharType="begin"/>
                              </w:r>
                              <w:r w:rsidRPr="00E63F94">
                                <w:rPr>
                                  <w:i w:val="0"/>
                                  <w:color w:val="auto"/>
                                  <w:sz w:val="21"/>
                                  <w:szCs w:val="21"/>
                                </w:rPr>
                                <w:instrText xml:space="preserve"> SEQ Figure \* ARABIC </w:instrText>
                              </w:r>
                              <w:r w:rsidRPr="00E63F94">
                                <w:rPr>
                                  <w:i w:val="0"/>
                                  <w:color w:val="auto"/>
                                  <w:sz w:val="21"/>
                                  <w:szCs w:val="21"/>
                                </w:rPr>
                                <w:fldChar w:fldCharType="separate"/>
                              </w:r>
                              <w:r>
                                <w:rPr>
                                  <w:i w:val="0"/>
                                  <w:noProof/>
                                  <w:color w:val="auto"/>
                                  <w:sz w:val="21"/>
                                  <w:szCs w:val="21"/>
                                </w:rPr>
                                <w:t>2</w:t>
                              </w:r>
                              <w:r w:rsidRPr="00E63F94">
                                <w:rPr>
                                  <w:i w:val="0"/>
                                  <w:noProof/>
                                  <w:color w:val="auto"/>
                                  <w:sz w:val="21"/>
                                  <w:szCs w:val="21"/>
                                </w:rPr>
                                <w:fldChar w:fldCharType="end"/>
                              </w:r>
                              <w:r w:rsidRPr="00E63F94">
                                <w:rPr>
                                  <w:i w:val="0"/>
                                  <w:color w:val="auto"/>
                                  <w:sz w:val="21"/>
                                  <w:szCs w:val="21"/>
                                </w:rPr>
                                <w:t xml:space="preserve"> an Example of dataset structure for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68BA4" id="Group 12" o:spid="_x0000_s1031" style="position:absolute;left:0;text-align:left;margin-left:131.15pt;margin-top:102.8pt;width:236.65pt;height:195.75pt;z-index:251558912;mso-width-relative:margin;mso-height-relative:margin" coordsize="37306,35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">
                <v:group id="Group 9" o:spid="_x0000_s1032" style="position:absolute;width:37306;height:31737" coordsize="32823,31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 o:spid="_x0000_s1033" type="#_x0000_t75" style="position:absolute;width:32823;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">
                    <v:imagedata r:id="rId18" o:title="" cropbottom="37788f"/>
                    <v:path arrowok="t"/>
                  </v:shape>
                  <v:shape id="Picture 8" o:spid="_x0000_s1034" type="#_x0000_t75" style="position:absolute;top:18115;width:32823;height:13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">
                    <v:imagedata r:id="rId18" o:title="" croptop="44660f"/>
                    <v:path arrowok="t"/>
                  </v:shape>
                </v:group>
                <v:shape id="Text Box 10" o:spid="_x0000_s1035" type="#_x0000_t202" style="position:absolute;top:32346;width:37306;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3F54734" w14:textId="736038C5" w:rsidR="007E2972" w:rsidRPr="00E63F94" w:rsidRDefault="007E2972" w:rsidP="00516B06">
                        <w:pPr>
                          <w:pStyle w:val="Caption"/>
                          <w:spacing w:before="120" w:after="120"/>
                          <w:rPr>
                            <w:b/>
                            <w:i w:val="0"/>
                            <w:noProof/>
                            <w:color w:val="auto"/>
                            <w:sz w:val="21"/>
                            <w:szCs w:val="21"/>
                          </w:rPr>
                        </w:pPr>
                        <w:r w:rsidRPr="00E63F94">
                          <w:rPr>
                            <w:i w:val="0"/>
                            <w:color w:val="auto"/>
                            <w:sz w:val="21"/>
                            <w:szCs w:val="21"/>
                          </w:rPr>
                          <w:t xml:space="preserve">Figure </w:t>
                        </w:r>
                        <w:r w:rsidRPr="00E63F94">
                          <w:rPr>
                            <w:i w:val="0"/>
                            <w:color w:val="auto"/>
                            <w:sz w:val="21"/>
                            <w:szCs w:val="21"/>
                          </w:rPr>
                          <w:fldChar w:fldCharType="begin"/>
                        </w:r>
                        <w:r w:rsidRPr="00E63F94">
                          <w:rPr>
                            <w:i w:val="0"/>
                            <w:color w:val="auto"/>
                            <w:sz w:val="21"/>
                            <w:szCs w:val="21"/>
                          </w:rPr>
                          <w:instrText xml:space="preserve"> SEQ Figure \* ARABIC </w:instrText>
                        </w:r>
                        <w:r w:rsidRPr="00E63F94">
                          <w:rPr>
                            <w:i w:val="0"/>
                            <w:color w:val="auto"/>
                            <w:sz w:val="21"/>
                            <w:szCs w:val="21"/>
                          </w:rPr>
                          <w:fldChar w:fldCharType="separate"/>
                        </w:r>
                        <w:r>
                          <w:rPr>
                            <w:i w:val="0"/>
                            <w:noProof/>
                            <w:color w:val="auto"/>
                            <w:sz w:val="21"/>
                            <w:szCs w:val="21"/>
                          </w:rPr>
                          <w:t>2</w:t>
                        </w:r>
                        <w:r w:rsidRPr="00E63F94">
                          <w:rPr>
                            <w:i w:val="0"/>
                            <w:noProof/>
                            <w:color w:val="auto"/>
                            <w:sz w:val="21"/>
                            <w:szCs w:val="21"/>
                          </w:rPr>
                          <w:fldChar w:fldCharType="end"/>
                        </w:r>
                        <w:r w:rsidRPr="00E63F94">
                          <w:rPr>
                            <w:i w:val="0"/>
                            <w:color w:val="auto"/>
                            <w:sz w:val="21"/>
                            <w:szCs w:val="21"/>
                          </w:rPr>
                          <w:t xml:space="preserve"> an Example of dataset structure for yolo</w:t>
                        </w:r>
                      </w:p>
                    </w:txbxContent>
                  </v:textbox>
                </v:shape>
                <w10:wrap type="topAndBottom"/>
              </v:group>
            </w:pict>
          </mc:Fallback>
        </mc:AlternateContent>
      </w:r>
      <w:r w:rsidR="00CE1E4F" w:rsidRPr="00CE1E4F">
        <w:t xml:space="preserve">To facilitate the use of images as input for the YOLO model developed on the PyTorch framework, a `data.yaml` file is essential. </w:t>
      </w:r>
      <w:r w:rsidR="00CE1E4F">
        <w:t>In</w:t>
      </w:r>
      <w:r w:rsidR="00890DE3">
        <w:t xml:space="preserve"> Figure 14</w:t>
      </w:r>
      <w:r w:rsidR="00CE1E4F" w:rsidRPr="00CE1E4F">
        <w:t xml:space="preserve"> contains summary information about the dataset and instructs the model on where to find the training and validation images. The structure of the `data.yaml` file includes entries for the paths to the training and validation set directories (`train` and `val`), the number of classes (`nc`), and the names of these classes (`names`). Since our collected dataset does not inherently include a `data.yaml` file, it is necessary to create one manually. Once created, the file is uploaded to the appropr</w:t>
      </w:r>
      <w:r w:rsidR="00B574DD">
        <w:t>iate directory within the YOLO</w:t>
      </w:r>
      <w:r w:rsidR="00CE1E4F" w:rsidRPr="00CE1E4F">
        <w:t xml:space="preserve"> framework to ensure proper linkage and access during model training.</w:t>
      </w:r>
    </w:p>
    <w:p w14:paraId="391DC0AC" w14:textId="78F5CE80" w:rsidR="00E63F94" w:rsidRDefault="00E63F94" w:rsidP="00E63F94">
      <w:pPr>
        <w:pStyle w:val="Heading3"/>
      </w:pPr>
      <w:r>
        <w:lastRenderedPageBreak/>
        <w:t>Data Augmentation</w:t>
      </w:r>
    </w:p>
    <w:p w14:paraId="149FFB1A" w14:textId="2781C98C" w:rsidR="005F558B" w:rsidRPr="00E63F94" w:rsidRDefault="003345EA" w:rsidP="00E63F94">
      <w:pPr>
        <w:ind w:firstLine="720"/>
        <w:rPr>
          <w:b/>
        </w:rPr>
      </w:pPr>
      <w:r>
        <w:t>Data augmentation techniques applied, such as flipping, rotation, scaling, and color adjustments, to increase the diversity of the training set.</w:t>
      </w:r>
      <w:r w:rsidR="005746AA">
        <w:t xml:space="preserve"> We have applied these techniques into both models YOLOv5 and YOLOv8.</w:t>
      </w:r>
    </w:p>
    <w:p w14:paraId="5C671800" w14:textId="2FFB50E8" w:rsidR="005F558B" w:rsidRPr="00E63F94" w:rsidRDefault="005F558B" w:rsidP="00E63F94">
      <w:pPr>
        <w:pStyle w:val="Heading2"/>
        <w:rPr>
          <w:rStyle w:val="Heading2Char"/>
          <w:b/>
        </w:rPr>
      </w:pPr>
      <w:r w:rsidRPr="00E63F94">
        <w:rPr>
          <w:rStyle w:val="Heading2Char"/>
          <w:b/>
        </w:rPr>
        <w:t>Training YOLOv5 and YOLOv8</w:t>
      </w:r>
      <w:r w:rsidR="00E63F94" w:rsidRPr="00E63F94">
        <w:rPr>
          <w:rStyle w:val="Heading2Char"/>
          <w:b/>
        </w:rPr>
        <w:t xml:space="preserve"> Models</w:t>
      </w:r>
    </w:p>
    <w:p w14:paraId="16080FB3" w14:textId="619EBA94" w:rsidR="005F558B" w:rsidRDefault="005F558B" w:rsidP="007B6A34">
      <w:pPr>
        <w:ind w:firstLine="720"/>
      </w:pPr>
      <w:r w:rsidRPr="005F558B">
        <w:t>Yolo have arguments parser functions as a preliminary framework, allowing researchers the flexibility to customize it according to their own requirements. Possible modifications include adding or removing layers, fine-tuning blocks, integrating novel image processing techniques, and adjusting optimization methods or activation functions to improve performance.</w:t>
      </w:r>
      <w:r w:rsidR="00B03B58">
        <w:t xml:space="preserve"> </w:t>
      </w:r>
    </w:p>
    <w:p w14:paraId="2168BB66" w14:textId="190B54F6" w:rsidR="00512519" w:rsidRDefault="00512519" w:rsidP="00E63F94">
      <w:pPr>
        <w:pStyle w:val="Heading3"/>
      </w:pPr>
      <w:r>
        <w:t xml:space="preserve">First </w:t>
      </w:r>
      <w:r w:rsidR="007C08B2">
        <w:t>Round</w:t>
      </w:r>
      <w:r>
        <w:t xml:space="preserve"> </w:t>
      </w:r>
      <w:r w:rsidR="005A4B1B">
        <w:t>Training (Yolov5</w:t>
      </w:r>
      <w:r w:rsidR="00543E9A">
        <w:t>s</w:t>
      </w:r>
      <w:r w:rsidR="005A4B1B">
        <w:t>)</w:t>
      </w:r>
    </w:p>
    <w:p w14:paraId="52E7A6A7" w14:textId="2AD7CD5D" w:rsidR="006F3FB6" w:rsidRDefault="00512519" w:rsidP="007B6A34">
      <w:pPr>
        <w:ind w:firstLine="720"/>
      </w:pPr>
      <w:r w:rsidRPr="00512519">
        <w:t>I trained YOLOv5s</w:t>
      </w:r>
      <w:r w:rsidR="005A4B1B">
        <w:t xml:space="preserve">, </w:t>
      </w:r>
      <w:r w:rsidR="00543E9A">
        <w:t>a</w:t>
      </w:r>
      <w:r w:rsidRPr="00512519">
        <w:t xml:space="preserve"> lightweight object detection model, using its default settings. The process involved preparing a dataset with annotated images, splitting it into training and validat</w:t>
      </w:r>
      <w:r w:rsidR="005A4B1B">
        <w:t>ion sets, and utilizing YOLOv5</w:t>
      </w:r>
      <w:r w:rsidR="00543E9A">
        <w:t>s’s</w:t>
      </w:r>
      <w:r w:rsidRPr="00512519">
        <w:t xml:space="preserve"> built-in training script. The default settings optimized the model's hyperparameters, leveraging pre-trained weights for faster convergence. During training, the model learned to detect objects within the provided images, improving its performance over epochs by the loss function. Post-training, the model was evaluated on the validation set, achieving satisfactory results. This ex</w:t>
      </w:r>
      <w:r w:rsidR="005A4B1B">
        <w:t>periment demonstrated YOLOv5</w:t>
      </w:r>
      <w:r w:rsidR="00543E9A">
        <w:t>s’s</w:t>
      </w:r>
      <w:r w:rsidR="005A4B1B">
        <w:t xml:space="preserve"> </w:t>
      </w:r>
      <w:r w:rsidRPr="00512519">
        <w:t>efficiency and ease of use in developing robust object detection systems with minimal configuration.</w:t>
      </w:r>
      <w:r w:rsidR="005A4B1B">
        <w:t xml:space="preserve"> </w:t>
      </w:r>
      <w:r w:rsidR="005A4B1B" w:rsidRPr="005A4B1B">
        <w:t>We understood the model's performance by observing its hyperparameters during the initial training. Based on these observations, we then further set up the model's architecture and parameters, adjusting them for a second round of training. This approach allowed us to fine-tune the model, aiming to enhance its detection accuracy and overall performance in subsequent training iterations.</w:t>
      </w:r>
      <w:r w:rsidR="000428EA">
        <w:t xml:space="preserve"> </w:t>
      </w:r>
      <w:r w:rsidR="000428EA" w:rsidRPr="00DD75FE">
        <w:t xml:space="preserve">We conducted a total of </w:t>
      </w:r>
      <w:r w:rsidR="000428EA">
        <w:t>two</w:t>
      </w:r>
      <w:r w:rsidR="000428EA" w:rsidRPr="00DD75FE">
        <w:t xml:space="preserve"> experiments using default settings for each model, comparing those hyperparameters with our tuned parameters for further refinement.</w:t>
      </w:r>
    </w:p>
    <w:p w14:paraId="2AC74C41" w14:textId="65A17E78" w:rsidR="0076237B" w:rsidRPr="00E13A79" w:rsidRDefault="0076237B" w:rsidP="00E63F94">
      <w:pPr>
        <w:pStyle w:val="Heading3"/>
      </w:pPr>
      <w:r w:rsidRPr="00E13A79">
        <w:t xml:space="preserve">Second </w:t>
      </w:r>
      <w:r w:rsidR="007C08B2">
        <w:t>Round</w:t>
      </w:r>
      <w:r w:rsidRPr="00E13A79">
        <w:t xml:space="preserve"> Training (Yolov5</w:t>
      </w:r>
      <w:r w:rsidR="00543E9A">
        <w:t>s_custom</w:t>
      </w:r>
      <w:r w:rsidRPr="00E13A79">
        <w:t>)</w:t>
      </w:r>
    </w:p>
    <w:p w14:paraId="643DA6DE" w14:textId="5C82CB26" w:rsidR="00DD75FE" w:rsidRPr="00E63F94" w:rsidRDefault="00E63F94" w:rsidP="00E63F94">
      <w:pPr>
        <w:pStyle w:val="ListParagraph"/>
        <w:numPr>
          <w:ilvl w:val="0"/>
          <w:numId w:val="36"/>
        </w:numPr>
        <w:ind w:left="0" w:firstLine="0"/>
        <w:rPr>
          <w:b/>
        </w:rPr>
      </w:pPr>
      <w:r w:rsidRPr="00E63F94">
        <w:rPr>
          <w:b/>
        </w:rPr>
        <w:t>Hyperparameters and Settings</w:t>
      </w:r>
      <w:r>
        <w:rPr>
          <w:b/>
        </w:rPr>
        <w:t xml:space="preserve">: </w:t>
      </w:r>
      <w:r w:rsidR="00DD75FE" w:rsidRPr="00DD75FE">
        <w:t>Ini</w:t>
      </w:r>
      <w:r w:rsidR="000428EA">
        <w:t>tially, we ran 30 epochs with 100</w:t>
      </w:r>
      <w:r w:rsidR="00DD75FE" w:rsidRPr="00DD75FE">
        <w:t xml:space="preserve"> iterations each to tune the hyperparameters for our custom models. However, after 10 epochs, we halted the </w:t>
      </w:r>
      <w:r w:rsidR="00DD75FE" w:rsidRPr="00DD75FE">
        <w:lastRenderedPageBreak/>
        <w:t>hyperparameter tuning due to the time-consuming nature of the process. Within those 10 epochs, we identified promising hyperparameters. We then combined these insights with previously trained parameters for our experiment. These parameters included image size, batch size, number of epochs, weights, worker configurations, and optimizer choices. Understanding these distinctions is crucial for practitioners aiming to select the most suitable model for their specific object detection tasks.</w:t>
      </w:r>
      <w:r w:rsidR="000428EA">
        <w:t xml:space="preserve"> We can fit hyper parameter if we wait longer time for our models best fitness. Since it is our learning purpose, so we just kept 10 iterations.</w:t>
      </w:r>
    </w:p>
    <w:p w14:paraId="2A074617" w14:textId="1A07F264" w:rsidR="0043591A" w:rsidRPr="00E63F94" w:rsidRDefault="006F3FB6" w:rsidP="00E63F94">
      <w:pPr>
        <w:pStyle w:val="ListParagraph"/>
        <w:numPr>
          <w:ilvl w:val="0"/>
          <w:numId w:val="36"/>
        </w:numPr>
        <w:ind w:left="0" w:firstLine="0"/>
        <w:rPr>
          <w:b/>
        </w:rPr>
      </w:pPr>
      <w:r w:rsidRPr="00E13A79">
        <w:rPr>
          <w:rStyle w:val="Heading3Char"/>
        </w:rPr>
        <w:t>Adjustment and O</w:t>
      </w:r>
      <w:r w:rsidR="0076237B" w:rsidRPr="00E13A79">
        <w:rPr>
          <w:rStyle w:val="Heading3Char"/>
        </w:rPr>
        <w:t>ptimization</w:t>
      </w:r>
      <w:r w:rsidR="00413151" w:rsidRPr="00E13A79">
        <w:rPr>
          <w:rStyle w:val="Heading3Char"/>
        </w:rPr>
        <w:t>:</w:t>
      </w:r>
      <w:r w:rsidR="00413151">
        <w:t xml:space="preserve"> The</w:t>
      </w:r>
      <w:r w:rsidR="0043591A">
        <w:t xml:space="preserve"> following table presents </w:t>
      </w:r>
      <w:r w:rsidR="00DD75FE">
        <w:t>an</w:t>
      </w:r>
      <w:r w:rsidR="0043591A">
        <w:t xml:space="preserve"> </w:t>
      </w:r>
      <w:r w:rsidR="00DD75FE">
        <w:t>adjustment</w:t>
      </w:r>
      <w:r w:rsidR="0043591A">
        <w:t xml:space="preserve"> overview of key parameters between YOLOv5 models, four prominent object detection architectures. </w:t>
      </w:r>
      <w:r w:rsidR="00413151">
        <w:t xml:space="preserve">We have defined confidence score 0.20 and early stopping 100 (patience) for each model. </w:t>
      </w:r>
      <w:r w:rsidR="000428EA">
        <w:t xml:space="preserve">We have added dropout layer in both models. </w:t>
      </w:r>
    </w:p>
    <w:p w14:paraId="7418B16D" w14:textId="17550C1F" w:rsidR="0043591A" w:rsidRPr="00C3584D" w:rsidRDefault="0043591A" w:rsidP="001B23CC">
      <w:pPr>
        <w:jc w:val="center"/>
        <w:rPr>
          <w:sz w:val="21"/>
          <w:szCs w:val="21"/>
        </w:rPr>
      </w:pPr>
      <w:r w:rsidRPr="00C3584D">
        <w:rPr>
          <w:sz w:val="21"/>
          <w:szCs w:val="21"/>
        </w:rPr>
        <w:t>Yolov5 hyper parameter tuning for each model</w:t>
      </w:r>
    </w:p>
    <w:tbl>
      <w:tblPr>
        <w:tblStyle w:val="MediumShading2-Accent5"/>
        <w:tblW w:w="9351" w:type="dxa"/>
        <w:jc w:val="center"/>
        <w:tblLayout w:type="fixed"/>
        <w:tblLook w:val="04A0" w:firstRow="1" w:lastRow="0" w:firstColumn="1" w:lastColumn="0" w:noHBand="0" w:noVBand="1"/>
      </w:tblPr>
      <w:tblGrid>
        <w:gridCol w:w="1342"/>
        <w:gridCol w:w="1719"/>
        <w:gridCol w:w="6290"/>
      </w:tblGrid>
      <w:tr w:rsidR="00543E9A" w:rsidRPr="00C3584D" w14:paraId="76F12CA0" w14:textId="77777777" w:rsidTr="006A4EFC">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100" w:firstRow="0" w:lastRow="0" w:firstColumn="1" w:lastColumn="0" w:oddVBand="0" w:evenVBand="0" w:oddHBand="0" w:evenHBand="0" w:firstRowFirstColumn="1" w:firstRowLastColumn="0" w:lastRowFirstColumn="0" w:lastRowLastColumn="0"/>
            <w:tcW w:w="1342" w:type="dxa"/>
            <w:tcBorders>
              <w:top w:val="single" w:sz="12" w:space="0" w:color="auto"/>
              <w:bottom w:val="single" w:sz="12" w:space="0" w:color="auto"/>
            </w:tcBorders>
            <w:shd w:val="clear" w:color="auto" w:fill="auto"/>
            <w:noWrap/>
            <w:hideMark/>
          </w:tcPr>
          <w:p w14:paraId="725B90F7" w14:textId="77777777" w:rsidR="00543E9A" w:rsidRPr="00C3584D" w:rsidRDefault="00543E9A" w:rsidP="001B23CC">
            <w:pPr>
              <w:jc w:val="center"/>
              <w:rPr>
                <w:sz w:val="21"/>
                <w:szCs w:val="21"/>
                <w:shd w:val="clear" w:color="auto" w:fill="auto"/>
              </w:rPr>
            </w:pPr>
            <w:r w:rsidRPr="00C3584D">
              <w:rPr>
                <w:sz w:val="21"/>
                <w:szCs w:val="21"/>
                <w:shd w:val="clear" w:color="auto" w:fill="auto"/>
              </w:rPr>
              <w:t>Feature</w:t>
            </w:r>
          </w:p>
        </w:tc>
        <w:tc>
          <w:tcPr>
            <w:tcW w:w="1719" w:type="dxa"/>
            <w:tcBorders>
              <w:top w:val="single" w:sz="12" w:space="0" w:color="auto"/>
              <w:bottom w:val="single" w:sz="12" w:space="0" w:color="auto"/>
            </w:tcBorders>
            <w:shd w:val="clear" w:color="auto" w:fill="auto"/>
            <w:noWrap/>
            <w:hideMark/>
          </w:tcPr>
          <w:p w14:paraId="51754B1B" w14:textId="3C949FC1" w:rsidR="00543E9A" w:rsidRPr="00C3584D" w:rsidRDefault="00543E9A" w:rsidP="001B23CC">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 xml:space="preserve">Exp.: </w:t>
            </w:r>
            <w:r>
              <w:rPr>
                <w:sz w:val="21"/>
                <w:szCs w:val="21"/>
                <w:shd w:val="clear" w:color="auto" w:fill="auto"/>
              </w:rPr>
              <w:t>1</w:t>
            </w:r>
            <w:r w:rsidRPr="00C3584D">
              <w:rPr>
                <w:sz w:val="21"/>
                <w:szCs w:val="21"/>
                <w:shd w:val="clear" w:color="auto" w:fill="auto"/>
              </w:rPr>
              <w:t xml:space="preserve"> (default)</w:t>
            </w:r>
          </w:p>
        </w:tc>
        <w:tc>
          <w:tcPr>
            <w:tcW w:w="6290" w:type="dxa"/>
            <w:tcBorders>
              <w:top w:val="single" w:sz="12" w:space="0" w:color="auto"/>
              <w:bottom w:val="single" w:sz="12" w:space="0" w:color="auto"/>
            </w:tcBorders>
            <w:shd w:val="clear" w:color="auto" w:fill="auto"/>
            <w:noWrap/>
            <w:hideMark/>
          </w:tcPr>
          <w:p w14:paraId="1BCF3356" w14:textId="4821166D" w:rsidR="00543E9A" w:rsidRPr="00C3584D" w:rsidRDefault="00543E9A" w:rsidP="00DD75FE">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 xml:space="preserve">Exp.: </w:t>
            </w:r>
            <w:r>
              <w:rPr>
                <w:sz w:val="21"/>
                <w:szCs w:val="21"/>
                <w:shd w:val="clear" w:color="auto" w:fill="auto"/>
              </w:rPr>
              <w:t>2</w:t>
            </w:r>
            <w:r w:rsidRPr="00C3584D">
              <w:rPr>
                <w:sz w:val="21"/>
                <w:szCs w:val="21"/>
                <w:shd w:val="clear" w:color="auto" w:fill="auto"/>
              </w:rPr>
              <w:t xml:space="preserve"> (custom)</w:t>
            </w:r>
          </w:p>
        </w:tc>
      </w:tr>
      <w:tr w:rsidR="00543E9A" w:rsidRPr="00C3584D" w14:paraId="43481932" w14:textId="77777777" w:rsidTr="006A4EFC">
        <w:trPr>
          <w:cnfStyle w:val="000000100000" w:firstRow="0" w:lastRow="0" w:firstColumn="0" w:lastColumn="0" w:oddVBand="0" w:evenVBand="0" w:oddHBand="1"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1342" w:type="dxa"/>
            <w:tcBorders>
              <w:top w:val="single" w:sz="12" w:space="0" w:color="auto"/>
            </w:tcBorders>
            <w:shd w:val="clear" w:color="auto" w:fill="auto"/>
            <w:noWrap/>
            <w:hideMark/>
          </w:tcPr>
          <w:p w14:paraId="1D49F3C8" w14:textId="77777777" w:rsidR="00543E9A" w:rsidRPr="00C3584D" w:rsidRDefault="00543E9A" w:rsidP="001B23CC">
            <w:pPr>
              <w:jc w:val="center"/>
              <w:rPr>
                <w:sz w:val="21"/>
                <w:szCs w:val="21"/>
                <w:shd w:val="clear" w:color="auto" w:fill="auto"/>
              </w:rPr>
            </w:pPr>
            <w:r w:rsidRPr="00C3584D">
              <w:rPr>
                <w:sz w:val="21"/>
                <w:szCs w:val="21"/>
                <w:shd w:val="clear" w:color="auto" w:fill="auto"/>
              </w:rPr>
              <w:t>Model</w:t>
            </w:r>
          </w:p>
        </w:tc>
        <w:tc>
          <w:tcPr>
            <w:tcW w:w="1719" w:type="dxa"/>
            <w:tcBorders>
              <w:top w:val="single" w:sz="12" w:space="0" w:color="auto"/>
            </w:tcBorders>
            <w:shd w:val="clear" w:color="auto" w:fill="auto"/>
            <w:noWrap/>
            <w:hideMark/>
          </w:tcPr>
          <w:p w14:paraId="75DEA551"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YOLOv8s</w:t>
            </w:r>
          </w:p>
          <w:p w14:paraId="7979141A"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pretrained)</w:t>
            </w:r>
          </w:p>
        </w:tc>
        <w:tc>
          <w:tcPr>
            <w:tcW w:w="6290" w:type="dxa"/>
            <w:tcBorders>
              <w:top w:val="single" w:sz="12" w:space="0" w:color="auto"/>
            </w:tcBorders>
            <w:shd w:val="clear" w:color="auto" w:fill="auto"/>
            <w:noWrap/>
            <w:hideMark/>
          </w:tcPr>
          <w:p w14:paraId="35051711"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YOLOv8s</w:t>
            </w:r>
          </w:p>
          <w:p w14:paraId="1F52B720"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pretrained)</w:t>
            </w:r>
          </w:p>
        </w:tc>
      </w:tr>
      <w:tr w:rsidR="00543E9A" w:rsidRPr="00C3584D" w14:paraId="673514E2" w14:textId="77777777" w:rsidTr="006A4EFC">
        <w:trPr>
          <w:trHeight w:val="214"/>
          <w:jc w:val="center"/>
        </w:trPr>
        <w:tc>
          <w:tcPr>
            <w:cnfStyle w:val="001000000000" w:firstRow="0" w:lastRow="0" w:firstColumn="1" w:lastColumn="0" w:oddVBand="0" w:evenVBand="0" w:oddHBand="0" w:evenHBand="0" w:firstRowFirstColumn="0" w:firstRowLastColumn="0" w:lastRowFirstColumn="0" w:lastRowLastColumn="0"/>
            <w:tcW w:w="1342" w:type="dxa"/>
            <w:tcBorders>
              <w:top w:val="nil"/>
            </w:tcBorders>
            <w:shd w:val="clear" w:color="auto" w:fill="auto"/>
            <w:noWrap/>
            <w:hideMark/>
          </w:tcPr>
          <w:p w14:paraId="3FFB7372" w14:textId="77777777" w:rsidR="00543E9A" w:rsidRPr="00C3584D" w:rsidRDefault="00543E9A" w:rsidP="001B23CC">
            <w:pPr>
              <w:jc w:val="center"/>
              <w:rPr>
                <w:sz w:val="21"/>
                <w:szCs w:val="21"/>
                <w:shd w:val="clear" w:color="auto" w:fill="auto"/>
              </w:rPr>
            </w:pPr>
            <w:r w:rsidRPr="00C3584D">
              <w:rPr>
                <w:sz w:val="21"/>
                <w:szCs w:val="21"/>
                <w:shd w:val="clear" w:color="auto" w:fill="auto"/>
              </w:rPr>
              <w:t>Epochs</w:t>
            </w:r>
          </w:p>
        </w:tc>
        <w:tc>
          <w:tcPr>
            <w:tcW w:w="1719" w:type="dxa"/>
            <w:tcBorders>
              <w:top w:val="nil"/>
              <w:bottom w:val="nil"/>
            </w:tcBorders>
            <w:shd w:val="clear" w:color="auto" w:fill="auto"/>
            <w:noWrap/>
            <w:hideMark/>
          </w:tcPr>
          <w:p w14:paraId="02B51610" w14:textId="77777777" w:rsidR="00543E9A" w:rsidRPr="00C3584D" w:rsidRDefault="00543E9A" w:rsidP="001B23CC">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300</w:t>
            </w:r>
          </w:p>
        </w:tc>
        <w:tc>
          <w:tcPr>
            <w:tcW w:w="6290" w:type="dxa"/>
            <w:tcBorders>
              <w:top w:val="nil"/>
              <w:bottom w:val="nil"/>
            </w:tcBorders>
            <w:shd w:val="clear" w:color="auto" w:fill="auto"/>
            <w:noWrap/>
            <w:hideMark/>
          </w:tcPr>
          <w:p w14:paraId="781C0D3F" w14:textId="77777777" w:rsidR="00543E9A" w:rsidRPr="00C3584D" w:rsidRDefault="00543E9A" w:rsidP="001B23CC">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300</w:t>
            </w:r>
          </w:p>
        </w:tc>
      </w:tr>
      <w:tr w:rsidR="00543E9A" w:rsidRPr="00C3584D" w14:paraId="35DA885F" w14:textId="77777777" w:rsidTr="006A4EFC">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342" w:type="dxa"/>
            <w:tcBorders>
              <w:top w:val="nil"/>
            </w:tcBorders>
            <w:shd w:val="clear" w:color="auto" w:fill="auto"/>
            <w:noWrap/>
            <w:hideMark/>
          </w:tcPr>
          <w:p w14:paraId="7A6F21B4" w14:textId="77777777" w:rsidR="00543E9A" w:rsidRPr="00C3584D" w:rsidRDefault="00543E9A" w:rsidP="001B23CC">
            <w:pPr>
              <w:jc w:val="center"/>
              <w:rPr>
                <w:sz w:val="21"/>
                <w:szCs w:val="21"/>
                <w:shd w:val="clear" w:color="auto" w:fill="auto"/>
              </w:rPr>
            </w:pPr>
            <w:r w:rsidRPr="00C3584D">
              <w:rPr>
                <w:sz w:val="21"/>
                <w:szCs w:val="21"/>
                <w:shd w:val="clear" w:color="auto" w:fill="auto"/>
              </w:rPr>
              <w:t>Image Size (imgsz)</w:t>
            </w:r>
          </w:p>
        </w:tc>
        <w:tc>
          <w:tcPr>
            <w:tcW w:w="1719" w:type="dxa"/>
            <w:tcBorders>
              <w:top w:val="nil"/>
              <w:bottom w:val="nil"/>
            </w:tcBorders>
            <w:shd w:val="clear" w:color="auto" w:fill="auto"/>
            <w:noWrap/>
            <w:hideMark/>
          </w:tcPr>
          <w:p w14:paraId="6113153E"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640</w:t>
            </w:r>
          </w:p>
        </w:tc>
        <w:tc>
          <w:tcPr>
            <w:tcW w:w="6290" w:type="dxa"/>
            <w:tcBorders>
              <w:top w:val="nil"/>
              <w:bottom w:val="nil"/>
            </w:tcBorders>
            <w:shd w:val="clear" w:color="auto" w:fill="auto"/>
            <w:noWrap/>
            <w:hideMark/>
          </w:tcPr>
          <w:p w14:paraId="3422CB35" w14:textId="77777777" w:rsidR="00543E9A" w:rsidRPr="00C3584D" w:rsidRDefault="00543E9A"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3584D">
              <w:rPr>
                <w:sz w:val="21"/>
                <w:szCs w:val="21"/>
                <w:shd w:val="clear" w:color="auto" w:fill="auto"/>
              </w:rPr>
              <w:t>640</w:t>
            </w:r>
          </w:p>
        </w:tc>
      </w:tr>
      <w:tr w:rsidR="00543E9A" w:rsidRPr="00C3584D" w14:paraId="4DF8C11C" w14:textId="77777777" w:rsidTr="006A4EFC">
        <w:trPr>
          <w:trHeight w:val="214"/>
          <w:jc w:val="center"/>
        </w:trPr>
        <w:tc>
          <w:tcPr>
            <w:cnfStyle w:val="001000000000" w:firstRow="0" w:lastRow="0" w:firstColumn="1" w:lastColumn="0" w:oddVBand="0" w:evenVBand="0" w:oddHBand="0" w:evenHBand="0" w:firstRowFirstColumn="0" w:firstRowLastColumn="0" w:lastRowFirstColumn="0" w:lastRowLastColumn="0"/>
            <w:tcW w:w="1342" w:type="dxa"/>
            <w:tcBorders>
              <w:top w:val="nil"/>
            </w:tcBorders>
            <w:shd w:val="clear" w:color="auto" w:fill="auto"/>
            <w:noWrap/>
            <w:hideMark/>
          </w:tcPr>
          <w:p w14:paraId="1BAE6F5E" w14:textId="77777777" w:rsidR="00543E9A" w:rsidRPr="00C3584D" w:rsidRDefault="00543E9A" w:rsidP="001B23CC">
            <w:pPr>
              <w:jc w:val="center"/>
              <w:rPr>
                <w:sz w:val="21"/>
                <w:szCs w:val="21"/>
                <w:shd w:val="clear" w:color="auto" w:fill="auto"/>
              </w:rPr>
            </w:pPr>
            <w:r w:rsidRPr="00C3584D">
              <w:rPr>
                <w:sz w:val="21"/>
                <w:szCs w:val="21"/>
                <w:shd w:val="clear" w:color="auto" w:fill="auto"/>
              </w:rPr>
              <w:t>Batch Size (batch)</w:t>
            </w:r>
          </w:p>
        </w:tc>
        <w:tc>
          <w:tcPr>
            <w:tcW w:w="1719" w:type="dxa"/>
            <w:tcBorders>
              <w:top w:val="nil"/>
              <w:bottom w:val="nil"/>
            </w:tcBorders>
            <w:shd w:val="clear" w:color="auto" w:fill="auto"/>
            <w:noWrap/>
            <w:hideMark/>
          </w:tcPr>
          <w:p w14:paraId="7BDB5ACD" w14:textId="77777777" w:rsidR="00543E9A" w:rsidRPr="00C3584D" w:rsidRDefault="00543E9A" w:rsidP="001B23CC">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16</w:t>
            </w:r>
          </w:p>
        </w:tc>
        <w:tc>
          <w:tcPr>
            <w:tcW w:w="6290" w:type="dxa"/>
            <w:tcBorders>
              <w:top w:val="nil"/>
              <w:bottom w:val="nil"/>
            </w:tcBorders>
            <w:shd w:val="clear" w:color="auto" w:fill="auto"/>
            <w:noWrap/>
            <w:hideMark/>
          </w:tcPr>
          <w:p w14:paraId="29376A61" w14:textId="77777777" w:rsidR="00543E9A" w:rsidRPr="00C3584D" w:rsidRDefault="00543E9A" w:rsidP="001B23CC">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32</w:t>
            </w:r>
          </w:p>
        </w:tc>
      </w:tr>
      <w:tr w:rsidR="00543E9A" w:rsidRPr="00C3584D" w14:paraId="06E235D0" w14:textId="77777777" w:rsidTr="006A4EFC">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342" w:type="dxa"/>
            <w:tcBorders>
              <w:top w:val="nil"/>
            </w:tcBorders>
            <w:shd w:val="clear" w:color="auto" w:fill="auto"/>
            <w:noWrap/>
          </w:tcPr>
          <w:p w14:paraId="669A28B6" w14:textId="77777777" w:rsidR="00543E9A" w:rsidRPr="00C3584D" w:rsidRDefault="00543E9A" w:rsidP="001B23CC">
            <w:pPr>
              <w:jc w:val="center"/>
              <w:rPr>
                <w:sz w:val="21"/>
                <w:szCs w:val="21"/>
                <w:shd w:val="clear" w:color="auto" w:fill="auto"/>
              </w:rPr>
            </w:pPr>
            <w:r w:rsidRPr="00C3584D">
              <w:rPr>
                <w:sz w:val="21"/>
                <w:szCs w:val="21"/>
                <w:shd w:val="clear" w:color="auto" w:fill="auto"/>
              </w:rPr>
              <w:t>Optimizer</w:t>
            </w:r>
          </w:p>
        </w:tc>
        <w:tc>
          <w:tcPr>
            <w:tcW w:w="1719" w:type="dxa"/>
            <w:tcBorders>
              <w:top w:val="nil"/>
            </w:tcBorders>
            <w:shd w:val="clear" w:color="auto" w:fill="auto"/>
            <w:noWrap/>
          </w:tcPr>
          <w:p w14:paraId="1BAF6DCE" w14:textId="1C7DC7F1" w:rsidR="00543E9A" w:rsidRPr="00C3584D" w:rsidRDefault="006A4EFC"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Pr>
                <w:sz w:val="21"/>
                <w:szCs w:val="21"/>
                <w:shd w:val="clear" w:color="auto" w:fill="auto"/>
              </w:rPr>
              <w:t>SGD</w:t>
            </w:r>
          </w:p>
        </w:tc>
        <w:tc>
          <w:tcPr>
            <w:tcW w:w="6290" w:type="dxa"/>
            <w:tcBorders>
              <w:top w:val="nil"/>
            </w:tcBorders>
            <w:shd w:val="clear" w:color="auto" w:fill="auto"/>
            <w:noWrap/>
          </w:tcPr>
          <w:p w14:paraId="3414392D" w14:textId="27422A1B" w:rsidR="00543E9A" w:rsidRPr="00C3584D" w:rsidRDefault="006A4EFC" w:rsidP="001B23CC">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Pr>
                <w:sz w:val="21"/>
                <w:szCs w:val="21"/>
                <w:shd w:val="clear" w:color="auto" w:fill="auto"/>
              </w:rPr>
              <w:t>AdamW</w:t>
            </w:r>
          </w:p>
        </w:tc>
      </w:tr>
      <w:tr w:rsidR="00543E9A" w:rsidRPr="00C3584D" w14:paraId="0F4961E5" w14:textId="77777777" w:rsidTr="006A4EFC">
        <w:trPr>
          <w:trHeight w:val="214"/>
          <w:jc w:val="center"/>
        </w:trPr>
        <w:tc>
          <w:tcPr>
            <w:cnfStyle w:val="001000000000" w:firstRow="0" w:lastRow="0" w:firstColumn="1" w:lastColumn="0" w:oddVBand="0" w:evenVBand="0" w:oddHBand="0" w:evenHBand="0" w:firstRowFirstColumn="0" w:firstRowLastColumn="0" w:lastRowFirstColumn="0" w:lastRowLastColumn="0"/>
            <w:tcW w:w="1342" w:type="dxa"/>
            <w:tcBorders>
              <w:bottom w:val="single" w:sz="12" w:space="0" w:color="auto"/>
            </w:tcBorders>
            <w:shd w:val="clear" w:color="auto" w:fill="auto"/>
            <w:noWrap/>
          </w:tcPr>
          <w:p w14:paraId="2F372476" w14:textId="77777777" w:rsidR="00543E9A" w:rsidRPr="00C3584D" w:rsidRDefault="00543E9A" w:rsidP="001B23CC">
            <w:pPr>
              <w:jc w:val="center"/>
              <w:rPr>
                <w:sz w:val="21"/>
                <w:szCs w:val="21"/>
                <w:shd w:val="clear" w:color="auto" w:fill="auto"/>
              </w:rPr>
            </w:pPr>
            <w:r w:rsidRPr="00C3584D">
              <w:rPr>
                <w:sz w:val="21"/>
                <w:szCs w:val="21"/>
                <w:shd w:val="clear" w:color="auto" w:fill="auto"/>
              </w:rPr>
              <w:t>Hyper-parameters</w:t>
            </w:r>
          </w:p>
        </w:tc>
        <w:tc>
          <w:tcPr>
            <w:tcW w:w="1719" w:type="dxa"/>
            <w:tcBorders>
              <w:bottom w:val="single" w:sz="12" w:space="0" w:color="auto"/>
            </w:tcBorders>
            <w:shd w:val="clear" w:color="auto" w:fill="auto"/>
            <w:noWrap/>
          </w:tcPr>
          <w:p w14:paraId="761D27C1" w14:textId="77777777" w:rsidR="00543E9A" w:rsidRPr="00C3584D" w:rsidRDefault="00543E9A" w:rsidP="001B23CC">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3584D">
              <w:rPr>
                <w:sz w:val="21"/>
                <w:szCs w:val="21"/>
                <w:shd w:val="clear" w:color="auto" w:fill="auto"/>
              </w:rPr>
              <w:t>Default</w:t>
            </w:r>
          </w:p>
        </w:tc>
        <w:tc>
          <w:tcPr>
            <w:tcW w:w="6290" w:type="dxa"/>
            <w:tcBorders>
              <w:bottom w:val="single" w:sz="12" w:space="0" w:color="auto"/>
            </w:tcBorders>
            <w:shd w:val="clear" w:color="auto" w:fill="auto"/>
            <w:noWrap/>
          </w:tcPr>
          <w:p w14:paraId="578B1FA2" w14:textId="32004C1B" w:rsidR="00543E9A" w:rsidRPr="00C3584D" w:rsidRDefault="00FB0B56" w:rsidP="00FB0B56">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Pr>
                <w:sz w:val="21"/>
                <w:szCs w:val="21"/>
                <w:shd w:val="clear" w:color="auto" w:fill="auto"/>
              </w:rPr>
              <w:t xml:space="preserve">lr0: 0.00258; lrf: 0.17; momentum: 0.779; weight_decay: 0.00058; warmup_epochs: 1.33; warmup_momentum: 0.86; warmup_bias_lr: 0.0711; box: 0.0539; cls: 0.299; cls_pw: 0.825; obj: 0.632; obj_pw: 1.0; iou_t: 0.2; anchor_t: 3.44; anchors: 3.2; fl_gamma: 0.0; hsv_h: 0.0188; hsv_s: 0.704; hsv_v: 0.36; degrees: 0.0; translate: 0.0902; scale: 0.491; shear: 0.0; perspective: 0.0; flipud: 0.0; fliplr: 0.5; mosaic: 1.0; mixup: 0.0; </w:t>
            </w:r>
            <w:r w:rsidRPr="00FB0B56">
              <w:rPr>
                <w:sz w:val="21"/>
                <w:szCs w:val="21"/>
                <w:shd w:val="clear" w:color="auto" w:fill="auto"/>
              </w:rPr>
              <w:t>copy_paste: 0.0</w:t>
            </w:r>
          </w:p>
        </w:tc>
      </w:tr>
    </w:tbl>
    <w:p w14:paraId="3D767CA9" w14:textId="7B3D5884" w:rsidR="00C3584D" w:rsidRPr="00C3584D" w:rsidRDefault="00C3584D" w:rsidP="00E13A79">
      <w:pPr>
        <w:pStyle w:val="Heading3"/>
      </w:pPr>
      <w:r>
        <w:t xml:space="preserve">First </w:t>
      </w:r>
      <w:r w:rsidR="00E63F94">
        <w:t>Round</w:t>
      </w:r>
      <w:r>
        <w:t xml:space="preserve"> Training (Yolov8)</w:t>
      </w:r>
    </w:p>
    <w:p w14:paraId="585235A7" w14:textId="3E70F8A0" w:rsidR="00C3584D" w:rsidRPr="00C3584D" w:rsidRDefault="00C3584D" w:rsidP="00C3584D">
      <w:pPr>
        <w:ind w:firstLine="720"/>
      </w:pPr>
      <w:r w:rsidRPr="00C3584D">
        <w:t xml:space="preserve">I trained YOLOv8n and YOLOv8s models, both with default settings and custom adjustments. For YOLOv8n with default settings, the model was trained using the standard hyperparameters, demonstrating robust performance out-of-the-box. I then trained YOLOv8n with custom adjustments, fine-tuning parameters like learning rate, batch size, and epochs, </w:t>
      </w:r>
      <w:r w:rsidRPr="00C3584D">
        <w:lastRenderedPageBreak/>
        <w:t>which led to improved detection accuracy. Similarly, YOLOv8s was trained using its default settings, showing good initial results. The custom-trained YOLOv8s involved adjusting parameters based on initial observations, enhancing the model's precision and recall. These experiments highlight the flexibility of YOLOv8 in adapting to specific object detection tasks with both standard and customized configurations.</w:t>
      </w:r>
    </w:p>
    <w:p w14:paraId="6603FD00" w14:textId="25C3C4DB" w:rsidR="00E13A79" w:rsidRPr="00E13A79" w:rsidRDefault="00E13A79" w:rsidP="00E13A79">
      <w:pPr>
        <w:pStyle w:val="Heading3"/>
        <w:rPr>
          <w:rStyle w:val="Heading3Char"/>
          <w:b/>
        </w:rPr>
      </w:pPr>
      <w:r>
        <w:t xml:space="preserve">Second </w:t>
      </w:r>
      <w:r w:rsidR="009D3EEB">
        <w:t>Round</w:t>
      </w:r>
      <w:r>
        <w:t xml:space="preserve"> Training (Yolov8)</w:t>
      </w:r>
    </w:p>
    <w:p w14:paraId="269C802F" w14:textId="5961B885" w:rsidR="00C64123" w:rsidRPr="009D3EEB" w:rsidRDefault="00E13A79" w:rsidP="009D3EEB">
      <w:pPr>
        <w:pStyle w:val="ListParagraph"/>
        <w:numPr>
          <w:ilvl w:val="0"/>
          <w:numId w:val="37"/>
        </w:numPr>
        <w:ind w:left="0" w:firstLine="0"/>
        <w:rPr>
          <w:b/>
        </w:rPr>
      </w:pPr>
      <w:r w:rsidRPr="009D3EEB">
        <w:rPr>
          <w:b/>
        </w:rPr>
        <w:t xml:space="preserve">Hyperparameters </w:t>
      </w:r>
      <w:r w:rsidR="00122482" w:rsidRPr="009D3EEB">
        <w:rPr>
          <w:b/>
        </w:rPr>
        <w:t>Settings</w:t>
      </w:r>
      <w:r w:rsidRPr="009D3EEB">
        <w:rPr>
          <w:b/>
        </w:rPr>
        <w:t xml:space="preserve"> and Adjustment</w:t>
      </w:r>
      <w:r w:rsidR="001841DC" w:rsidRPr="009D3EEB">
        <w:rPr>
          <w:b/>
        </w:rPr>
        <w:t xml:space="preserve">: </w:t>
      </w:r>
      <w:r w:rsidR="001841DC">
        <w:t xml:space="preserve">The following table presents a comparative overview of key parameters between YOLOv8 </w:t>
      </w:r>
      <w:r w:rsidR="008B52BB">
        <w:t>models</w:t>
      </w:r>
      <w:r w:rsidR="001841DC">
        <w:t xml:space="preserve">, </w:t>
      </w:r>
      <w:r w:rsidR="008B52BB">
        <w:t>four</w:t>
      </w:r>
      <w:r w:rsidR="001841DC">
        <w:t xml:space="preserve"> prominent object detection architectures. </w:t>
      </w:r>
      <w:r w:rsidR="00C53399">
        <w:t>We have defined confidence score 0.20 and early stopping 100 (patience) for each model. We have generalized hyper parameters upto 30 epoch with 300 iterations. It is time consuming that is why we interrupting within 10 epochs so that we can have a nearest hyper parameters. We can fit hyper parameter if we wait longer time for our models best fitness. Since it is our learning purpose, so we just kept 10 iterations.</w:t>
      </w:r>
    </w:p>
    <w:p w14:paraId="52B91AF5" w14:textId="542D53D7" w:rsidR="00C64123" w:rsidRPr="00CE4BF3" w:rsidRDefault="00C64123" w:rsidP="001B23CC">
      <w:pPr>
        <w:jc w:val="center"/>
        <w:rPr>
          <w:sz w:val="21"/>
          <w:szCs w:val="21"/>
        </w:rPr>
      </w:pPr>
      <w:r w:rsidRPr="00CE4BF3">
        <w:rPr>
          <w:sz w:val="21"/>
          <w:szCs w:val="21"/>
        </w:rPr>
        <w:t>Y</w:t>
      </w:r>
      <w:r w:rsidR="00701E81" w:rsidRPr="00CE4BF3">
        <w:rPr>
          <w:sz w:val="21"/>
          <w:szCs w:val="21"/>
        </w:rPr>
        <w:t xml:space="preserve">olov8 hyper parameter </w:t>
      </w:r>
      <w:r w:rsidR="00223B1D" w:rsidRPr="00CE4BF3">
        <w:rPr>
          <w:sz w:val="21"/>
          <w:szCs w:val="21"/>
        </w:rPr>
        <w:t>tuning</w:t>
      </w:r>
      <w:r w:rsidR="00701E81" w:rsidRPr="00CE4BF3">
        <w:rPr>
          <w:sz w:val="21"/>
          <w:szCs w:val="21"/>
        </w:rPr>
        <w:t xml:space="preserve"> for each model</w:t>
      </w:r>
    </w:p>
    <w:tbl>
      <w:tblPr>
        <w:tblStyle w:val="MediumShading2-Accent5"/>
        <w:tblW w:w="9737" w:type="dxa"/>
        <w:jc w:val="center"/>
        <w:tblLayout w:type="fixed"/>
        <w:tblLook w:val="04A0" w:firstRow="1" w:lastRow="0" w:firstColumn="1" w:lastColumn="0" w:noHBand="0" w:noVBand="1"/>
      </w:tblPr>
      <w:tblGrid>
        <w:gridCol w:w="1315"/>
        <w:gridCol w:w="1354"/>
        <w:gridCol w:w="3024"/>
        <w:gridCol w:w="1354"/>
        <w:gridCol w:w="2690"/>
      </w:tblGrid>
      <w:tr w:rsidR="00CE4BF3" w:rsidRPr="00CE4BF3" w14:paraId="191692A7" w14:textId="77777777" w:rsidTr="00BD145B">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100" w:firstRow="0" w:lastRow="0" w:firstColumn="1" w:lastColumn="0" w:oddVBand="0" w:evenVBand="0" w:oddHBand="0" w:evenHBand="0" w:firstRowFirstColumn="1" w:firstRowLastColumn="0" w:lastRowFirstColumn="0" w:lastRowLastColumn="0"/>
            <w:tcW w:w="1315" w:type="dxa"/>
            <w:tcBorders>
              <w:top w:val="single" w:sz="12" w:space="0" w:color="auto"/>
              <w:bottom w:val="single" w:sz="12" w:space="0" w:color="auto"/>
            </w:tcBorders>
            <w:shd w:val="clear" w:color="auto" w:fill="auto"/>
            <w:noWrap/>
            <w:hideMark/>
          </w:tcPr>
          <w:p w14:paraId="7CB9AA8A" w14:textId="3E99E9BD" w:rsidR="00CE4BF3" w:rsidRPr="00CE4BF3" w:rsidRDefault="00CE4BF3" w:rsidP="00CE4BF3">
            <w:pPr>
              <w:jc w:val="center"/>
              <w:rPr>
                <w:sz w:val="21"/>
                <w:szCs w:val="21"/>
                <w:shd w:val="clear" w:color="auto" w:fill="auto"/>
              </w:rPr>
            </w:pPr>
            <w:r w:rsidRPr="00CE4BF3">
              <w:rPr>
                <w:sz w:val="21"/>
                <w:szCs w:val="21"/>
                <w:shd w:val="clear" w:color="auto" w:fill="auto"/>
              </w:rPr>
              <w:t>Feature</w:t>
            </w:r>
          </w:p>
        </w:tc>
        <w:tc>
          <w:tcPr>
            <w:tcW w:w="1354" w:type="dxa"/>
            <w:tcBorders>
              <w:top w:val="single" w:sz="12" w:space="0" w:color="auto"/>
              <w:bottom w:val="single" w:sz="12" w:space="0" w:color="auto"/>
            </w:tcBorders>
            <w:shd w:val="clear" w:color="auto" w:fill="auto"/>
            <w:noWrap/>
            <w:hideMark/>
          </w:tcPr>
          <w:p w14:paraId="79D06A6A" w14:textId="316370BD" w:rsidR="00CE4BF3" w:rsidRPr="00CE4BF3" w:rsidRDefault="00CE4BF3" w:rsidP="00CE4BF3">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Exp.: 1 (default)</w:t>
            </w:r>
          </w:p>
        </w:tc>
        <w:tc>
          <w:tcPr>
            <w:tcW w:w="3024" w:type="dxa"/>
            <w:tcBorders>
              <w:top w:val="single" w:sz="12" w:space="0" w:color="auto"/>
              <w:bottom w:val="single" w:sz="12" w:space="0" w:color="auto"/>
            </w:tcBorders>
            <w:shd w:val="clear" w:color="auto" w:fill="auto"/>
            <w:noWrap/>
            <w:hideMark/>
          </w:tcPr>
          <w:p w14:paraId="4B8F4F21" w14:textId="53AB2B57" w:rsidR="00CE4BF3" w:rsidRPr="00CE4BF3" w:rsidRDefault="00CE4BF3" w:rsidP="00CE4BF3">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Exp.: 2 (custom)</w:t>
            </w:r>
          </w:p>
        </w:tc>
        <w:tc>
          <w:tcPr>
            <w:tcW w:w="1354" w:type="dxa"/>
            <w:tcBorders>
              <w:top w:val="single" w:sz="12" w:space="0" w:color="auto"/>
              <w:bottom w:val="single" w:sz="12" w:space="0" w:color="auto"/>
            </w:tcBorders>
            <w:shd w:val="clear" w:color="auto" w:fill="auto"/>
            <w:noWrap/>
            <w:hideMark/>
          </w:tcPr>
          <w:p w14:paraId="53DB911C" w14:textId="6FA6093B" w:rsidR="00CE4BF3" w:rsidRPr="00CE4BF3" w:rsidRDefault="00CE4BF3" w:rsidP="00CE4BF3">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Exp.: 3 (default)</w:t>
            </w:r>
          </w:p>
        </w:tc>
        <w:tc>
          <w:tcPr>
            <w:tcW w:w="2690" w:type="dxa"/>
            <w:tcBorders>
              <w:top w:val="single" w:sz="12" w:space="0" w:color="auto"/>
              <w:bottom w:val="single" w:sz="12" w:space="0" w:color="auto"/>
            </w:tcBorders>
            <w:shd w:val="clear" w:color="auto" w:fill="auto"/>
            <w:noWrap/>
            <w:hideMark/>
          </w:tcPr>
          <w:p w14:paraId="295ABD22" w14:textId="23991B34" w:rsidR="00CE4BF3" w:rsidRPr="00CE4BF3" w:rsidRDefault="00CE4BF3" w:rsidP="00CE4BF3">
            <w:pPr>
              <w:jc w:val="center"/>
              <w:cnfStyle w:val="100000000000" w:firstRow="1"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Exp.: 4 (custom)</w:t>
            </w:r>
          </w:p>
        </w:tc>
      </w:tr>
      <w:tr w:rsidR="001B23CC" w:rsidRPr="00CE4BF3" w14:paraId="5372D23C" w14:textId="77777777" w:rsidTr="00BD145B">
        <w:trPr>
          <w:cnfStyle w:val="000000100000" w:firstRow="0" w:lastRow="0" w:firstColumn="0" w:lastColumn="0" w:oddVBand="0" w:evenVBand="0" w:oddHBand="1" w:evenHBand="0" w:firstRowFirstColumn="0" w:firstRowLastColumn="0" w:lastRowFirstColumn="0" w:lastRowLastColumn="0"/>
          <w:trHeight w:val="167"/>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12" w:space="0" w:color="auto"/>
            </w:tcBorders>
            <w:shd w:val="clear" w:color="auto" w:fill="auto"/>
            <w:noWrap/>
            <w:hideMark/>
          </w:tcPr>
          <w:p w14:paraId="1204C738" w14:textId="77777777" w:rsidR="001B23CC" w:rsidRPr="00CE4BF3" w:rsidRDefault="001B23CC" w:rsidP="00BD145B">
            <w:pPr>
              <w:jc w:val="center"/>
              <w:rPr>
                <w:sz w:val="21"/>
                <w:szCs w:val="21"/>
                <w:shd w:val="clear" w:color="auto" w:fill="auto"/>
              </w:rPr>
            </w:pPr>
            <w:r w:rsidRPr="00CE4BF3">
              <w:rPr>
                <w:sz w:val="21"/>
                <w:szCs w:val="21"/>
                <w:shd w:val="clear" w:color="auto" w:fill="auto"/>
              </w:rPr>
              <w:t>Model</w:t>
            </w:r>
          </w:p>
        </w:tc>
        <w:tc>
          <w:tcPr>
            <w:tcW w:w="1354" w:type="dxa"/>
            <w:tcBorders>
              <w:top w:val="single" w:sz="12" w:space="0" w:color="auto"/>
            </w:tcBorders>
            <w:shd w:val="clear" w:color="auto" w:fill="auto"/>
            <w:noWrap/>
            <w:hideMark/>
          </w:tcPr>
          <w:p w14:paraId="5C5B6BCF"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YOLOv8n</w:t>
            </w:r>
          </w:p>
          <w:p w14:paraId="3A43D471"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pretrained)</w:t>
            </w:r>
          </w:p>
        </w:tc>
        <w:tc>
          <w:tcPr>
            <w:tcW w:w="3024" w:type="dxa"/>
            <w:tcBorders>
              <w:top w:val="single" w:sz="12" w:space="0" w:color="auto"/>
            </w:tcBorders>
            <w:shd w:val="clear" w:color="auto" w:fill="auto"/>
            <w:noWrap/>
            <w:hideMark/>
          </w:tcPr>
          <w:p w14:paraId="5739D0A3"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YOLOv8n</w:t>
            </w:r>
          </w:p>
          <w:p w14:paraId="6005D208"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pretrained)</w:t>
            </w:r>
          </w:p>
        </w:tc>
        <w:tc>
          <w:tcPr>
            <w:tcW w:w="1354" w:type="dxa"/>
            <w:tcBorders>
              <w:top w:val="single" w:sz="12" w:space="0" w:color="auto"/>
            </w:tcBorders>
            <w:shd w:val="clear" w:color="auto" w:fill="auto"/>
            <w:noWrap/>
            <w:hideMark/>
          </w:tcPr>
          <w:p w14:paraId="5A576E6C"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YOLOv8s</w:t>
            </w:r>
          </w:p>
          <w:p w14:paraId="67340631"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pretrained)</w:t>
            </w:r>
          </w:p>
        </w:tc>
        <w:tc>
          <w:tcPr>
            <w:tcW w:w="2690" w:type="dxa"/>
            <w:tcBorders>
              <w:top w:val="single" w:sz="12" w:space="0" w:color="auto"/>
            </w:tcBorders>
            <w:shd w:val="clear" w:color="auto" w:fill="auto"/>
            <w:noWrap/>
            <w:hideMark/>
          </w:tcPr>
          <w:p w14:paraId="51DE614A"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YOLOv8s</w:t>
            </w:r>
          </w:p>
          <w:p w14:paraId="5B472567"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pretrained)</w:t>
            </w:r>
          </w:p>
        </w:tc>
      </w:tr>
      <w:tr w:rsidR="001B23CC" w:rsidRPr="00CE4BF3" w14:paraId="42E35A52" w14:textId="77777777" w:rsidTr="00BD145B">
        <w:trPr>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hideMark/>
          </w:tcPr>
          <w:p w14:paraId="76F81E43" w14:textId="77777777" w:rsidR="001B23CC" w:rsidRPr="00CE4BF3" w:rsidRDefault="001B23CC" w:rsidP="00BD145B">
            <w:pPr>
              <w:jc w:val="center"/>
              <w:rPr>
                <w:sz w:val="21"/>
                <w:szCs w:val="21"/>
                <w:shd w:val="clear" w:color="auto" w:fill="auto"/>
              </w:rPr>
            </w:pPr>
            <w:r w:rsidRPr="00CE4BF3">
              <w:rPr>
                <w:sz w:val="21"/>
                <w:szCs w:val="21"/>
                <w:shd w:val="clear" w:color="auto" w:fill="auto"/>
              </w:rPr>
              <w:t>Epochs</w:t>
            </w:r>
          </w:p>
        </w:tc>
        <w:tc>
          <w:tcPr>
            <w:tcW w:w="1354" w:type="dxa"/>
            <w:tcBorders>
              <w:top w:val="nil"/>
              <w:bottom w:val="nil"/>
            </w:tcBorders>
            <w:shd w:val="clear" w:color="auto" w:fill="auto"/>
            <w:noWrap/>
            <w:hideMark/>
          </w:tcPr>
          <w:p w14:paraId="27ADE1B5"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00</w:t>
            </w:r>
          </w:p>
        </w:tc>
        <w:tc>
          <w:tcPr>
            <w:tcW w:w="3024" w:type="dxa"/>
            <w:tcBorders>
              <w:top w:val="nil"/>
              <w:bottom w:val="nil"/>
            </w:tcBorders>
            <w:shd w:val="clear" w:color="auto" w:fill="auto"/>
            <w:noWrap/>
            <w:hideMark/>
          </w:tcPr>
          <w:p w14:paraId="54B8AFD9"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00</w:t>
            </w:r>
          </w:p>
        </w:tc>
        <w:tc>
          <w:tcPr>
            <w:tcW w:w="1354" w:type="dxa"/>
            <w:tcBorders>
              <w:top w:val="nil"/>
              <w:bottom w:val="nil"/>
            </w:tcBorders>
            <w:shd w:val="clear" w:color="auto" w:fill="auto"/>
            <w:noWrap/>
            <w:hideMark/>
          </w:tcPr>
          <w:p w14:paraId="4C3F0288"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00</w:t>
            </w:r>
          </w:p>
        </w:tc>
        <w:tc>
          <w:tcPr>
            <w:tcW w:w="2690" w:type="dxa"/>
            <w:tcBorders>
              <w:top w:val="nil"/>
              <w:bottom w:val="nil"/>
            </w:tcBorders>
            <w:shd w:val="clear" w:color="auto" w:fill="auto"/>
            <w:noWrap/>
            <w:hideMark/>
          </w:tcPr>
          <w:p w14:paraId="2850E80F"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00</w:t>
            </w:r>
          </w:p>
        </w:tc>
      </w:tr>
      <w:tr w:rsidR="001B23CC" w:rsidRPr="00CE4BF3" w14:paraId="3FFBDA1C" w14:textId="77777777" w:rsidTr="00BD145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hideMark/>
          </w:tcPr>
          <w:p w14:paraId="270CD195" w14:textId="77777777" w:rsidR="001B23CC" w:rsidRPr="00CE4BF3" w:rsidRDefault="001B23CC" w:rsidP="00BD145B">
            <w:pPr>
              <w:jc w:val="center"/>
              <w:rPr>
                <w:sz w:val="21"/>
                <w:szCs w:val="21"/>
                <w:shd w:val="clear" w:color="auto" w:fill="auto"/>
              </w:rPr>
            </w:pPr>
            <w:r w:rsidRPr="00CE4BF3">
              <w:rPr>
                <w:sz w:val="21"/>
                <w:szCs w:val="21"/>
                <w:shd w:val="clear" w:color="auto" w:fill="auto"/>
              </w:rPr>
              <w:t>Image Size (imgsz)</w:t>
            </w:r>
          </w:p>
        </w:tc>
        <w:tc>
          <w:tcPr>
            <w:tcW w:w="1354" w:type="dxa"/>
            <w:tcBorders>
              <w:top w:val="nil"/>
              <w:bottom w:val="nil"/>
            </w:tcBorders>
            <w:shd w:val="clear" w:color="auto" w:fill="auto"/>
            <w:noWrap/>
            <w:hideMark/>
          </w:tcPr>
          <w:p w14:paraId="31D11A25"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640</w:t>
            </w:r>
          </w:p>
        </w:tc>
        <w:tc>
          <w:tcPr>
            <w:tcW w:w="3024" w:type="dxa"/>
            <w:tcBorders>
              <w:top w:val="nil"/>
              <w:bottom w:val="nil"/>
            </w:tcBorders>
            <w:shd w:val="clear" w:color="auto" w:fill="auto"/>
            <w:noWrap/>
            <w:hideMark/>
          </w:tcPr>
          <w:p w14:paraId="3DE4CF30"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640</w:t>
            </w:r>
          </w:p>
        </w:tc>
        <w:tc>
          <w:tcPr>
            <w:tcW w:w="1354" w:type="dxa"/>
            <w:tcBorders>
              <w:top w:val="nil"/>
              <w:bottom w:val="nil"/>
            </w:tcBorders>
            <w:shd w:val="clear" w:color="auto" w:fill="auto"/>
            <w:noWrap/>
            <w:hideMark/>
          </w:tcPr>
          <w:p w14:paraId="0DED44CC"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640</w:t>
            </w:r>
          </w:p>
        </w:tc>
        <w:tc>
          <w:tcPr>
            <w:tcW w:w="2690" w:type="dxa"/>
            <w:tcBorders>
              <w:top w:val="nil"/>
              <w:bottom w:val="nil"/>
            </w:tcBorders>
            <w:shd w:val="clear" w:color="auto" w:fill="auto"/>
            <w:noWrap/>
            <w:hideMark/>
          </w:tcPr>
          <w:p w14:paraId="62751036"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640</w:t>
            </w:r>
          </w:p>
        </w:tc>
      </w:tr>
      <w:tr w:rsidR="001B23CC" w:rsidRPr="00CE4BF3" w14:paraId="640BEF7C" w14:textId="77777777" w:rsidTr="00BD145B">
        <w:trPr>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hideMark/>
          </w:tcPr>
          <w:p w14:paraId="3BEB2CA1" w14:textId="77777777" w:rsidR="001B23CC" w:rsidRPr="00CE4BF3" w:rsidRDefault="001B23CC" w:rsidP="00BD145B">
            <w:pPr>
              <w:jc w:val="center"/>
              <w:rPr>
                <w:sz w:val="21"/>
                <w:szCs w:val="21"/>
                <w:shd w:val="clear" w:color="auto" w:fill="auto"/>
              </w:rPr>
            </w:pPr>
            <w:r w:rsidRPr="00CE4BF3">
              <w:rPr>
                <w:sz w:val="21"/>
                <w:szCs w:val="21"/>
                <w:shd w:val="clear" w:color="auto" w:fill="auto"/>
              </w:rPr>
              <w:t>Batch Size (batch)</w:t>
            </w:r>
          </w:p>
        </w:tc>
        <w:tc>
          <w:tcPr>
            <w:tcW w:w="1354" w:type="dxa"/>
            <w:tcBorders>
              <w:top w:val="nil"/>
              <w:bottom w:val="nil"/>
            </w:tcBorders>
            <w:shd w:val="clear" w:color="auto" w:fill="auto"/>
            <w:noWrap/>
            <w:hideMark/>
          </w:tcPr>
          <w:p w14:paraId="481BE8C4"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16</w:t>
            </w:r>
          </w:p>
        </w:tc>
        <w:tc>
          <w:tcPr>
            <w:tcW w:w="3024" w:type="dxa"/>
            <w:tcBorders>
              <w:top w:val="nil"/>
              <w:bottom w:val="nil"/>
            </w:tcBorders>
            <w:shd w:val="clear" w:color="auto" w:fill="auto"/>
            <w:noWrap/>
            <w:hideMark/>
          </w:tcPr>
          <w:p w14:paraId="71BD7D98"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2</w:t>
            </w:r>
          </w:p>
        </w:tc>
        <w:tc>
          <w:tcPr>
            <w:tcW w:w="1354" w:type="dxa"/>
            <w:tcBorders>
              <w:top w:val="nil"/>
              <w:bottom w:val="nil"/>
            </w:tcBorders>
            <w:shd w:val="clear" w:color="auto" w:fill="auto"/>
            <w:noWrap/>
            <w:hideMark/>
          </w:tcPr>
          <w:p w14:paraId="0D881A9F"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16</w:t>
            </w:r>
          </w:p>
        </w:tc>
        <w:tc>
          <w:tcPr>
            <w:tcW w:w="2690" w:type="dxa"/>
            <w:tcBorders>
              <w:top w:val="nil"/>
              <w:bottom w:val="nil"/>
            </w:tcBorders>
            <w:shd w:val="clear" w:color="auto" w:fill="auto"/>
            <w:noWrap/>
            <w:hideMark/>
          </w:tcPr>
          <w:p w14:paraId="3971F68A"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32</w:t>
            </w:r>
          </w:p>
        </w:tc>
      </w:tr>
      <w:tr w:rsidR="001B23CC" w:rsidRPr="00CE4BF3" w14:paraId="091688A5" w14:textId="77777777" w:rsidTr="00BD145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tcPr>
          <w:p w14:paraId="38EF62B5" w14:textId="77777777" w:rsidR="001B23CC" w:rsidRPr="00CE4BF3" w:rsidRDefault="001B23CC" w:rsidP="00BD145B">
            <w:pPr>
              <w:jc w:val="center"/>
              <w:rPr>
                <w:sz w:val="21"/>
                <w:szCs w:val="21"/>
                <w:shd w:val="clear" w:color="auto" w:fill="auto"/>
              </w:rPr>
            </w:pPr>
            <w:r w:rsidRPr="00CE4BF3">
              <w:rPr>
                <w:sz w:val="21"/>
                <w:szCs w:val="21"/>
                <w:shd w:val="clear" w:color="auto" w:fill="auto"/>
              </w:rPr>
              <w:t>Freeze</w:t>
            </w:r>
          </w:p>
        </w:tc>
        <w:tc>
          <w:tcPr>
            <w:tcW w:w="1354" w:type="dxa"/>
            <w:tcBorders>
              <w:top w:val="nil"/>
              <w:bottom w:val="nil"/>
            </w:tcBorders>
            <w:shd w:val="clear" w:color="auto" w:fill="auto"/>
            <w:noWrap/>
          </w:tcPr>
          <w:p w14:paraId="52AA7A7E"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w:t>
            </w:r>
          </w:p>
        </w:tc>
        <w:tc>
          <w:tcPr>
            <w:tcW w:w="3024" w:type="dxa"/>
            <w:tcBorders>
              <w:top w:val="nil"/>
              <w:bottom w:val="nil"/>
            </w:tcBorders>
            <w:shd w:val="clear" w:color="auto" w:fill="auto"/>
            <w:noWrap/>
          </w:tcPr>
          <w:p w14:paraId="712A0B36"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0]</w:t>
            </w:r>
          </w:p>
          <w:p w14:paraId="74FD15D8"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freeze first layer)</w:t>
            </w:r>
          </w:p>
        </w:tc>
        <w:tc>
          <w:tcPr>
            <w:tcW w:w="1354" w:type="dxa"/>
            <w:tcBorders>
              <w:top w:val="nil"/>
              <w:bottom w:val="nil"/>
            </w:tcBorders>
            <w:shd w:val="clear" w:color="auto" w:fill="auto"/>
            <w:noWrap/>
          </w:tcPr>
          <w:p w14:paraId="2C3BE9CB"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w:t>
            </w:r>
          </w:p>
        </w:tc>
        <w:tc>
          <w:tcPr>
            <w:tcW w:w="2690" w:type="dxa"/>
            <w:tcBorders>
              <w:top w:val="nil"/>
              <w:bottom w:val="nil"/>
            </w:tcBorders>
            <w:shd w:val="clear" w:color="auto" w:fill="auto"/>
            <w:noWrap/>
          </w:tcPr>
          <w:p w14:paraId="1184E0FF"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0]</w:t>
            </w:r>
          </w:p>
          <w:p w14:paraId="31B85EB8"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freeze first layer)</w:t>
            </w:r>
          </w:p>
        </w:tc>
      </w:tr>
      <w:tr w:rsidR="001B23CC" w:rsidRPr="00CE4BF3" w14:paraId="2243F6A4" w14:textId="77777777" w:rsidTr="00BD145B">
        <w:trPr>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tcPr>
          <w:p w14:paraId="4084E693" w14:textId="77777777" w:rsidR="001B23CC" w:rsidRPr="00CE4BF3" w:rsidRDefault="001B23CC" w:rsidP="00BD145B">
            <w:pPr>
              <w:jc w:val="center"/>
              <w:rPr>
                <w:sz w:val="21"/>
                <w:szCs w:val="21"/>
                <w:shd w:val="clear" w:color="auto" w:fill="auto"/>
              </w:rPr>
            </w:pPr>
            <w:r w:rsidRPr="00CE4BF3">
              <w:rPr>
                <w:sz w:val="21"/>
                <w:szCs w:val="21"/>
                <w:shd w:val="clear" w:color="auto" w:fill="auto"/>
              </w:rPr>
              <w:t>Dropout</w:t>
            </w:r>
          </w:p>
        </w:tc>
        <w:tc>
          <w:tcPr>
            <w:tcW w:w="1354" w:type="dxa"/>
            <w:tcBorders>
              <w:top w:val="nil"/>
              <w:bottom w:val="nil"/>
            </w:tcBorders>
            <w:shd w:val="clear" w:color="auto" w:fill="auto"/>
            <w:noWrap/>
          </w:tcPr>
          <w:p w14:paraId="458E7DED"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w:t>
            </w:r>
          </w:p>
        </w:tc>
        <w:tc>
          <w:tcPr>
            <w:tcW w:w="3024" w:type="dxa"/>
            <w:tcBorders>
              <w:top w:val="nil"/>
              <w:bottom w:val="nil"/>
            </w:tcBorders>
            <w:shd w:val="clear" w:color="auto" w:fill="auto"/>
            <w:noWrap/>
          </w:tcPr>
          <w:p w14:paraId="0681D5DA"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0.1</w:t>
            </w:r>
          </w:p>
        </w:tc>
        <w:tc>
          <w:tcPr>
            <w:tcW w:w="1354" w:type="dxa"/>
            <w:tcBorders>
              <w:top w:val="nil"/>
              <w:bottom w:val="nil"/>
            </w:tcBorders>
            <w:shd w:val="clear" w:color="auto" w:fill="auto"/>
            <w:noWrap/>
          </w:tcPr>
          <w:p w14:paraId="3DF5BD20"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w:t>
            </w:r>
          </w:p>
        </w:tc>
        <w:tc>
          <w:tcPr>
            <w:tcW w:w="2690" w:type="dxa"/>
            <w:tcBorders>
              <w:top w:val="nil"/>
              <w:bottom w:val="nil"/>
            </w:tcBorders>
            <w:shd w:val="clear" w:color="auto" w:fill="auto"/>
            <w:noWrap/>
          </w:tcPr>
          <w:p w14:paraId="17653F8E"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0.1</w:t>
            </w:r>
          </w:p>
        </w:tc>
      </w:tr>
      <w:tr w:rsidR="001B23CC" w:rsidRPr="00CE4BF3" w14:paraId="79C6EA77" w14:textId="77777777" w:rsidTr="00BD145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top w:val="nil"/>
            </w:tcBorders>
            <w:shd w:val="clear" w:color="auto" w:fill="auto"/>
            <w:noWrap/>
          </w:tcPr>
          <w:p w14:paraId="2459B311" w14:textId="77777777" w:rsidR="001B23CC" w:rsidRPr="00CE4BF3" w:rsidRDefault="001B23CC" w:rsidP="00BD145B">
            <w:pPr>
              <w:jc w:val="center"/>
              <w:rPr>
                <w:sz w:val="21"/>
                <w:szCs w:val="21"/>
                <w:shd w:val="clear" w:color="auto" w:fill="auto"/>
              </w:rPr>
            </w:pPr>
            <w:r w:rsidRPr="00CE4BF3">
              <w:rPr>
                <w:sz w:val="21"/>
                <w:szCs w:val="21"/>
                <w:shd w:val="clear" w:color="auto" w:fill="auto"/>
              </w:rPr>
              <w:t>Optimizer</w:t>
            </w:r>
          </w:p>
        </w:tc>
        <w:tc>
          <w:tcPr>
            <w:tcW w:w="1354" w:type="dxa"/>
            <w:tcBorders>
              <w:top w:val="nil"/>
            </w:tcBorders>
            <w:shd w:val="clear" w:color="auto" w:fill="auto"/>
            <w:noWrap/>
          </w:tcPr>
          <w:p w14:paraId="20376393"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AdamW</w:t>
            </w:r>
          </w:p>
        </w:tc>
        <w:tc>
          <w:tcPr>
            <w:tcW w:w="3024" w:type="dxa"/>
            <w:tcBorders>
              <w:top w:val="nil"/>
            </w:tcBorders>
            <w:shd w:val="clear" w:color="auto" w:fill="auto"/>
            <w:noWrap/>
          </w:tcPr>
          <w:p w14:paraId="07F3D46C"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SGD</w:t>
            </w:r>
          </w:p>
        </w:tc>
        <w:tc>
          <w:tcPr>
            <w:tcW w:w="1354" w:type="dxa"/>
            <w:tcBorders>
              <w:top w:val="nil"/>
            </w:tcBorders>
            <w:shd w:val="clear" w:color="auto" w:fill="auto"/>
            <w:noWrap/>
          </w:tcPr>
          <w:p w14:paraId="3028FACB"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AdamW</w:t>
            </w:r>
          </w:p>
        </w:tc>
        <w:tc>
          <w:tcPr>
            <w:tcW w:w="2690" w:type="dxa"/>
            <w:tcBorders>
              <w:top w:val="nil"/>
            </w:tcBorders>
            <w:shd w:val="clear" w:color="auto" w:fill="auto"/>
            <w:noWrap/>
          </w:tcPr>
          <w:p w14:paraId="2F2A0322" w14:textId="77777777" w:rsidR="001B23CC" w:rsidRPr="00CE4BF3" w:rsidRDefault="001B23CC" w:rsidP="00BD145B">
            <w:pPr>
              <w:jc w:val="center"/>
              <w:cnfStyle w:val="000000100000" w:firstRow="0" w:lastRow="0" w:firstColumn="0" w:lastColumn="0" w:oddVBand="0" w:evenVBand="0" w:oddHBand="1" w:evenHBand="0" w:firstRowFirstColumn="0" w:firstRowLastColumn="0" w:lastRowFirstColumn="0" w:lastRowLastColumn="0"/>
              <w:rPr>
                <w:sz w:val="21"/>
                <w:szCs w:val="21"/>
                <w:shd w:val="clear" w:color="auto" w:fill="auto"/>
              </w:rPr>
            </w:pPr>
            <w:r w:rsidRPr="00CE4BF3">
              <w:rPr>
                <w:sz w:val="21"/>
                <w:szCs w:val="21"/>
                <w:shd w:val="clear" w:color="auto" w:fill="auto"/>
              </w:rPr>
              <w:t>SGD</w:t>
            </w:r>
          </w:p>
        </w:tc>
      </w:tr>
      <w:tr w:rsidR="001B23CC" w:rsidRPr="00CE4BF3" w14:paraId="7AF3FEB3" w14:textId="77777777" w:rsidTr="00BD145B">
        <w:trPr>
          <w:trHeight w:val="224"/>
          <w:jc w:val="center"/>
        </w:trPr>
        <w:tc>
          <w:tcPr>
            <w:cnfStyle w:val="001000000000" w:firstRow="0" w:lastRow="0" w:firstColumn="1" w:lastColumn="0" w:oddVBand="0" w:evenVBand="0" w:oddHBand="0" w:evenHBand="0" w:firstRowFirstColumn="0" w:firstRowLastColumn="0" w:lastRowFirstColumn="0" w:lastRowLastColumn="0"/>
            <w:tcW w:w="1315" w:type="dxa"/>
            <w:tcBorders>
              <w:bottom w:val="single" w:sz="12" w:space="0" w:color="auto"/>
            </w:tcBorders>
            <w:shd w:val="clear" w:color="auto" w:fill="auto"/>
            <w:noWrap/>
          </w:tcPr>
          <w:p w14:paraId="5F1DE37F" w14:textId="77777777" w:rsidR="001B23CC" w:rsidRPr="00CE4BF3" w:rsidRDefault="001B23CC" w:rsidP="00BD145B">
            <w:pPr>
              <w:jc w:val="center"/>
              <w:rPr>
                <w:sz w:val="21"/>
                <w:szCs w:val="21"/>
                <w:shd w:val="clear" w:color="auto" w:fill="auto"/>
              </w:rPr>
            </w:pPr>
            <w:r w:rsidRPr="00CE4BF3">
              <w:rPr>
                <w:sz w:val="21"/>
                <w:szCs w:val="21"/>
                <w:shd w:val="clear" w:color="auto" w:fill="auto"/>
              </w:rPr>
              <w:t>Hyper-parameters</w:t>
            </w:r>
          </w:p>
        </w:tc>
        <w:tc>
          <w:tcPr>
            <w:tcW w:w="1354" w:type="dxa"/>
            <w:tcBorders>
              <w:bottom w:val="single" w:sz="12" w:space="0" w:color="auto"/>
            </w:tcBorders>
            <w:shd w:val="clear" w:color="auto" w:fill="auto"/>
            <w:noWrap/>
          </w:tcPr>
          <w:p w14:paraId="18AD5A2D"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Default</w:t>
            </w:r>
          </w:p>
        </w:tc>
        <w:tc>
          <w:tcPr>
            <w:tcW w:w="3024" w:type="dxa"/>
            <w:tcBorders>
              <w:bottom w:val="single" w:sz="12" w:space="0" w:color="auto"/>
            </w:tcBorders>
            <w:shd w:val="clear" w:color="auto" w:fill="auto"/>
            <w:noWrap/>
          </w:tcPr>
          <w:p w14:paraId="4D693E6C"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 xml:space="preserve">lr0=0.00938, lrf=0.00875, momentum=0.93099, weight_decay=0.00057, warmup_epochs=3.0, warmup_momentum=0.75579, box=7.02336, cls=0.44188, dfl=1.40956, hsv_h=0.0154, </w:t>
            </w:r>
            <w:r w:rsidRPr="00CE4BF3">
              <w:rPr>
                <w:sz w:val="21"/>
                <w:szCs w:val="21"/>
                <w:shd w:val="clear" w:color="auto" w:fill="auto"/>
              </w:rPr>
              <w:lastRenderedPageBreak/>
              <w:t>hsv_s=0.73327, hsv_v=0.36094, degrees=0.0, translate=0.09004, scale=0.5, shear=0.0, perspective=0.0, flipud=0.0, fliplr=0.48808, bgr=0.0, mosaic=1.0, mixup=0.0, copy_paste=0.0</w:t>
            </w:r>
          </w:p>
        </w:tc>
        <w:tc>
          <w:tcPr>
            <w:tcW w:w="1354" w:type="dxa"/>
            <w:tcBorders>
              <w:bottom w:val="single" w:sz="12" w:space="0" w:color="auto"/>
            </w:tcBorders>
            <w:shd w:val="clear" w:color="auto" w:fill="auto"/>
            <w:noWrap/>
          </w:tcPr>
          <w:p w14:paraId="598C996A"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lastRenderedPageBreak/>
              <w:t>Default</w:t>
            </w:r>
          </w:p>
        </w:tc>
        <w:tc>
          <w:tcPr>
            <w:tcW w:w="2690" w:type="dxa"/>
            <w:tcBorders>
              <w:bottom w:val="single" w:sz="12" w:space="0" w:color="auto"/>
            </w:tcBorders>
            <w:shd w:val="clear" w:color="auto" w:fill="auto"/>
            <w:noWrap/>
          </w:tcPr>
          <w:p w14:paraId="01E64BBB" w14:textId="77777777" w:rsidR="001B23CC" w:rsidRPr="00CE4BF3" w:rsidRDefault="001B23CC" w:rsidP="00BD145B">
            <w:pPr>
              <w:jc w:val="center"/>
              <w:cnfStyle w:val="000000000000" w:firstRow="0" w:lastRow="0" w:firstColumn="0" w:lastColumn="0" w:oddVBand="0" w:evenVBand="0" w:oddHBand="0" w:evenHBand="0" w:firstRowFirstColumn="0" w:firstRowLastColumn="0" w:lastRowFirstColumn="0" w:lastRowLastColumn="0"/>
              <w:rPr>
                <w:sz w:val="21"/>
                <w:szCs w:val="21"/>
                <w:shd w:val="clear" w:color="auto" w:fill="auto"/>
              </w:rPr>
            </w:pPr>
            <w:r w:rsidRPr="00CE4BF3">
              <w:rPr>
                <w:sz w:val="21"/>
                <w:szCs w:val="21"/>
                <w:shd w:val="clear" w:color="auto" w:fill="auto"/>
              </w:rPr>
              <w:t xml:space="preserve">lr0=0.00933, lrf=0.0102, momentum=0.938, weight_decay=0.0005, warmup_epochs=3.05, warmup_momentum=0.85, box=7.6, cls=0.55, dfl=1.5, hsv_h=0.017, hsv_s=0.69, </w:t>
            </w:r>
            <w:r w:rsidRPr="00CE4BF3">
              <w:rPr>
                <w:sz w:val="21"/>
                <w:szCs w:val="21"/>
                <w:shd w:val="clear" w:color="auto" w:fill="auto"/>
              </w:rPr>
              <w:lastRenderedPageBreak/>
              <w:t>hsv_v=0.45, degrees=0.0, translate=0.10, pose=12.5, kobj=1.1, scale=0.55, shear=0.0,perspective=0.0, flipud=0.0, fliplr=0.55, bgr=0.0, mosaic=1.0, mixup=0.0,copy_paste=0.0</w:t>
            </w:r>
          </w:p>
        </w:tc>
      </w:tr>
    </w:tbl>
    <w:p w14:paraId="21109862" w14:textId="6F3C2455" w:rsidR="00F647FE" w:rsidRPr="00083A0C" w:rsidRDefault="00127B96" w:rsidP="00083A0C">
      <w:pPr>
        <w:pStyle w:val="Heading2"/>
      </w:pPr>
      <w:bookmarkStart w:id="16" w:name="_Toc167843751"/>
      <w:r w:rsidRPr="00083A0C">
        <w:lastRenderedPageBreak/>
        <w:t xml:space="preserve">Model </w:t>
      </w:r>
      <w:r w:rsidR="004E0AC5" w:rsidRPr="00083A0C">
        <w:t>Evaluation</w:t>
      </w:r>
      <w:bookmarkEnd w:id="16"/>
    </w:p>
    <w:p w14:paraId="65A5752B" w14:textId="1DF5943B" w:rsidR="00F00532" w:rsidRDefault="00F00532" w:rsidP="00516B06">
      <w:r>
        <w:t xml:space="preserve">The YOLO algorithm's classification performance evaluates using two key metrics: accuracy and F1 score. </w:t>
      </w:r>
    </w:p>
    <w:p w14:paraId="178CE39E" w14:textId="738A3811" w:rsidR="00F00532" w:rsidRDefault="00F00532" w:rsidP="00083A0C">
      <w:pPr>
        <w:pStyle w:val="ListParagraph"/>
        <w:numPr>
          <w:ilvl w:val="0"/>
          <w:numId w:val="38"/>
        </w:numPr>
        <w:ind w:left="0" w:firstLine="0"/>
      </w:pPr>
      <w:r w:rsidRPr="00083A0C">
        <w:rPr>
          <w:rStyle w:val="Heading3Char"/>
        </w:rPr>
        <w:t>Accuracy:</w:t>
      </w:r>
      <w:r w:rsidRPr="00083A0C">
        <w:rPr>
          <w:b/>
        </w:rPr>
        <w:t xml:space="preserve"> </w:t>
      </w:r>
      <w:r w:rsidRPr="00F00532">
        <w:t>Accuracy</w:t>
      </w:r>
      <w:r>
        <w:t xml:space="preserve"> is defined as the number of correct predictions over the total number of predictions, particularly effective when target classes are balanced.</w:t>
      </w:r>
    </w:p>
    <w:p w14:paraId="5A6EAA0D" w14:textId="2A03C840" w:rsidR="00F00532" w:rsidRDefault="00F00532" w:rsidP="00083A0C">
      <w:pPr>
        <w:pStyle w:val="ListParagraph"/>
        <w:numPr>
          <w:ilvl w:val="0"/>
          <w:numId w:val="38"/>
        </w:numPr>
        <w:ind w:left="0" w:firstLine="0"/>
      </w:pPr>
      <w:r w:rsidRPr="00083A0C">
        <w:rPr>
          <w:rStyle w:val="Heading3Char"/>
        </w:rPr>
        <w:t>F1 Score:</w:t>
      </w:r>
      <w:r>
        <w:t xml:space="preserve"> F1 Score is the harmonic mean of precision and recall, useful for assessing accuracy when false positives and false negatives are important. Moreover, Precision is the ratio of true positives to the total predicted positives. Recall is the ratio of true positives to the sum of true positives and false negatives.</w:t>
      </w:r>
    </w:p>
    <w:p w14:paraId="5731B11F" w14:textId="40F7503E" w:rsidR="006B3B15" w:rsidRDefault="001D0EC8" w:rsidP="00516B06">
      <w:pPr>
        <w:pStyle w:val="Heading1"/>
      </w:pPr>
      <w:bookmarkStart w:id="17" w:name="_Toc167843752"/>
      <w:r>
        <w:t xml:space="preserve">Experiment </w:t>
      </w:r>
      <w:r w:rsidR="00415305">
        <w:t xml:space="preserve">Results </w:t>
      </w:r>
      <w:r>
        <w:t xml:space="preserve">&amp; </w:t>
      </w:r>
      <w:r w:rsidR="00415305">
        <w:t>Performance</w:t>
      </w:r>
      <w:r w:rsidR="00DC49C4">
        <w:t xml:space="preserve"> Analysis</w:t>
      </w:r>
      <w:bookmarkEnd w:id="17"/>
    </w:p>
    <w:p w14:paraId="78DA25BC" w14:textId="13CADDC2" w:rsidR="00127B96" w:rsidRDefault="00127B96" w:rsidP="00FD5463">
      <w:pPr>
        <w:ind w:firstLine="720"/>
      </w:pPr>
      <w:r w:rsidRPr="00127B96">
        <w:t xml:space="preserve">This </w:t>
      </w:r>
      <w:r w:rsidR="00FD5463">
        <w:t>section</w:t>
      </w:r>
      <w:r w:rsidRPr="00127B96">
        <w:t xml:space="preserve"> details the outcomes of experiments conducted using the YOLOv5 and YOLOv8 frameworks, providing a comprehensive analysis of general findings,</w:t>
      </w:r>
      <w:r w:rsidR="00FD5463">
        <w:t xml:space="preserve"> and</w:t>
      </w:r>
      <w:r w:rsidRPr="00127B96">
        <w:t xml:space="preserve"> </w:t>
      </w:r>
      <w:r w:rsidR="002A7CF5">
        <w:t xml:space="preserve">class </w:t>
      </w:r>
      <w:r w:rsidR="00FD5463">
        <w:t>comparisons.</w:t>
      </w:r>
    </w:p>
    <w:p w14:paraId="5603BE04" w14:textId="526DB80B" w:rsidR="00127C3D" w:rsidRDefault="00415305" w:rsidP="00C3584D">
      <w:pPr>
        <w:pStyle w:val="Heading2"/>
      </w:pPr>
      <w:r w:rsidRPr="00A84F6C">
        <w:t xml:space="preserve">Training </w:t>
      </w:r>
      <w:r w:rsidR="00A84F6C" w:rsidRPr="00A84F6C">
        <w:t>Performance</w:t>
      </w:r>
      <w:r w:rsidR="00804896">
        <w:t xml:space="preserve"> of YOLOv5</w:t>
      </w:r>
    </w:p>
    <w:p w14:paraId="1FF201F6" w14:textId="674B24C8" w:rsidR="004D200A" w:rsidRDefault="00415305" w:rsidP="00061ECF">
      <w:pPr>
        <w:ind w:firstLine="720"/>
      </w:pPr>
      <w:r>
        <w:t>The results obtained by YOLOv5 after fini</w:t>
      </w:r>
      <w:r w:rsidR="00517470">
        <w:t xml:space="preserve">shed the training process. </w:t>
      </w:r>
      <w:r w:rsidR="00FD5463">
        <w:t>One</w:t>
      </w:r>
      <w:r w:rsidR="00517470">
        <w:t xml:space="preserve"> to 300 epochs</w:t>
      </w:r>
      <w:r>
        <w:t xml:space="preserve"> are the</w:t>
      </w:r>
      <w:r w:rsidRPr="00517470">
        <w:rPr>
          <w:spacing w:val="1"/>
        </w:rPr>
        <w:t xml:space="preserve"> </w:t>
      </w:r>
      <w:r>
        <w:t>representation</w:t>
      </w:r>
      <w:r w:rsidRPr="00517470">
        <w:rPr>
          <w:spacing w:val="-1"/>
        </w:rPr>
        <w:t xml:space="preserve"> </w:t>
      </w:r>
      <w:r>
        <w:t>of the</w:t>
      </w:r>
      <w:r w:rsidRPr="00517470">
        <w:rPr>
          <w:spacing w:val="-1"/>
        </w:rPr>
        <w:t xml:space="preserve"> </w:t>
      </w:r>
      <w:r>
        <w:t>results</w:t>
      </w:r>
      <w:r w:rsidRPr="00517470">
        <w:rPr>
          <w:spacing w:val="-1"/>
        </w:rPr>
        <w:t xml:space="preserve"> </w:t>
      </w:r>
      <w:r>
        <w:t>obtained by</w:t>
      </w:r>
      <w:r w:rsidRPr="00517470">
        <w:rPr>
          <w:spacing w:val="-6"/>
        </w:rPr>
        <w:t xml:space="preserve"> </w:t>
      </w:r>
      <w:r>
        <w:t>the algorithms</w:t>
      </w:r>
      <w:r w:rsidRPr="00517470">
        <w:rPr>
          <w:spacing w:val="-1"/>
        </w:rPr>
        <w:t xml:space="preserve"> </w:t>
      </w:r>
      <w:r>
        <w:t>after evaluating.</w:t>
      </w:r>
    </w:p>
    <w:p w14:paraId="54A55AB3" w14:textId="1B84B1BB" w:rsidR="00804896" w:rsidRDefault="00804896" w:rsidP="00516B06">
      <w:pPr>
        <w:pStyle w:val="Heading3"/>
        <w:rPr>
          <w:noProof/>
          <w:lang w:eastAsia="en-US" w:bidi="ar-SA"/>
          <w14:ligatures w14:val="none"/>
        </w:rPr>
      </w:pPr>
      <w:r w:rsidRPr="00804896">
        <w:t>Training Metrics Comparison</w:t>
      </w:r>
    </w:p>
    <w:p w14:paraId="6A2609FC" w14:textId="562431CC" w:rsidR="00061ECF" w:rsidRPr="00061ECF" w:rsidRDefault="00061ECF" w:rsidP="00061ECF">
      <w:pPr>
        <w:ind w:firstLine="720"/>
        <w:rPr>
          <w:lang w:eastAsia="en-US" w:bidi="ar-SA"/>
        </w:rPr>
      </w:pPr>
      <w:r w:rsidRPr="00061ECF">
        <w:rPr>
          <w:lang w:eastAsia="en-US" w:bidi="ar-SA"/>
        </w:rPr>
        <w:t xml:space="preserve">The </w:t>
      </w:r>
      <w:r>
        <w:rPr>
          <w:lang w:eastAsia="en-US" w:bidi="ar-SA"/>
        </w:rPr>
        <w:t>below</w:t>
      </w:r>
      <w:r w:rsidRPr="00061ECF">
        <w:rPr>
          <w:lang w:eastAsia="en-US" w:bidi="ar-SA"/>
        </w:rPr>
        <w:t xml:space="preserve"> graphs illustrate a comparative analysis of training metrics between YOLOv5 models with default settings and custom configurations. The metrics evaluated include mAP@0.5, mAP@0.5:0.95, precision, and recall. The custom model (represented by the red line) generally shows improved performance over the default model (represented by the blue line) across all metrics. Specifically, the mAP@0.5 and precision metrics show significant improvement with the custom model, indicating enhanced accuracy and detection capability. Both models converge after around 200 epochs, but the custom model consistently </w:t>
      </w:r>
      <w:r w:rsidRPr="00061ECF">
        <w:rPr>
          <w:lang w:eastAsia="en-US" w:bidi="ar-SA"/>
        </w:rPr>
        <w:lastRenderedPageBreak/>
        <w:t xml:space="preserve">outperforms the default model. This comparison underscores the benefits of fine-tuning </w:t>
      </w:r>
      <w:r w:rsidR="00D334BE">
        <w:rPr>
          <w:noProof/>
          <w:shd w:val="clear" w:color="auto" w:fill="auto"/>
          <w:lang w:eastAsia="en-US" w:bidi="ar-SA"/>
          <w14:ligatures w14:val="none"/>
        </w:rPr>
        <mc:AlternateContent>
          <mc:Choice Requires="wpg">
            <w:drawing>
              <wp:anchor distT="0" distB="0" distL="114300" distR="114300" simplePos="0" relativeHeight="251576320" behindDoc="0" locked="0" layoutInCell="1" allowOverlap="1" wp14:anchorId="4C9F68C6" wp14:editId="420CAC79">
                <wp:simplePos x="0" y="0"/>
                <wp:positionH relativeFrom="column">
                  <wp:posOffset>120650</wp:posOffset>
                </wp:positionH>
                <wp:positionV relativeFrom="paragraph">
                  <wp:posOffset>715645</wp:posOffset>
                </wp:positionV>
                <wp:extent cx="5481955" cy="4071620"/>
                <wp:effectExtent l="0" t="0" r="4445" b="5080"/>
                <wp:wrapTopAndBottom/>
                <wp:docPr id="51" name="Group 51"/>
                <wp:cNvGraphicFramePr/>
                <a:graphic xmlns:a="http://schemas.openxmlformats.org/drawingml/2006/main">
                  <a:graphicData uri="http://schemas.microsoft.com/office/word/2010/wordprocessingGroup">
                    <wpg:wgp>
                      <wpg:cNvGrpSpPr/>
                      <wpg:grpSpPr>
                        <a:xfrm>
                          <a:off x="0" y="0"/>
                          <a:ext cx="5481955" cy="4071620"/>
                          <a:chOff x="0" y="0"/>
                          <a:chExt cx="5481955" cy="3315335"/>
                        </a:xfrm>
                      </wpg:grpSpPr>
                      <wpg:grpSp>
                        <wpg:cNvPr id="15" name="Group 15"/>
                        <wpg:cNvGrpSpPr/>
                        <wpg:grpSpPr>
                          <a:xfrm>
                            <a:off x="0" y="0"/>
                            <a:ext cx="5323205" cy="3048000"/>
                            <a:chOff x="0" y="0"/>
                            <a:chExt cx="5323205" cy="3048000"/>
                          </a:xfrm>
                        </wpg:grpSpPr>
                        <pic:pic xmlns:pic="http://schemas.openxmlformats.org/drawingml/2006/picture">
                          <pic:nvPicPr>
                            <pic:cNvPr id="7" name="Picture 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4760" cy="1511300"/>
                            </a:xfrm>
                            <a:prstGeom prst="rect">
                              <a:avLst/>
                            </a:prstGeom>
                          </pic:spPr>
                        </pic:pic>
                        <pic:pic xmlns:pic="http://schemas.openxmlformats.org/drawingml/2006/picture">
                          <pic:nvPicPr>
                            <pic:cNvPr id="11" name="Picture 1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743200" y="0"/>
                              <a:ext cx="2580005" cy="1511300"/>
                            </a:xfrm>
                            <a:prstGeom prst="rect">
                              <a:avLst/>
                            </a:prstGeom>
                          </pic:spPr>
                        </pic:pic>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6200" y="1657350"/>
                              <a:ext cx="2410460" cy="1352550"/>
                            </a:xfrm>
                            <a:prstGeom prst="rect">
                              <a:avLst/>
                            </a:prstGeom>
                          </pic:spPr>
                        </pic:pic>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743200" y="1568450"/>
                              <a:ext cx="2580005" cy="1479550"/>
                            </a:xfrm>
                            <a:prstGeom prst="rect">
                              <a:avLst/>
                            </a:prstGeom>
                          </pic:spPr>
                        </pic:pic>
                      </wpg:grpSp>
                      <wps:wsp>
                        <wps:cNvPr id="48" name="Text Box 48"/>
                        <wps:cNvSpPr txBox="1"/>
                        <wps:spPr>
                          <a:xfrm>
                            <a:off x="158750" y="3009900"/>
                            <a:ext cx="5323205" cy="305435"/>
                          </a:xfrm>
                          <a:prstGeom prst="rect">
                            <a:avLst/>
                          </a:prstGeom>
                          <a:solidFill>
                            <a:prstClr val="white"/>
                          </a:solidFill>
                          <a:ln>
                            <a:noFill/>
                          </a:ln>
                        </wps:spPr>
                        <wps:txbx>
                          <w:txbxContent>
                            <w:p w14:paraId="1419D182" w14:textId="4D86B9BF" w:rsidR="007E2972" w:rsidRPr="00061ECF" w:rsidRDefault="007E2972" w:rsidP="00061ECF">
                              <w:pPr>
                                <w:pStyle w:val="Caption"/>
                                <w:spacing w:before="120" w:after="120"/>
                                <w:jc w:val="center"/>
                                <w:rPr>
                                  <w:b/>
                                  <w:i w:val="0"/>
                                  <w:noProof/>
                                  <w:color w:val="auto"/>
                                  <w:sz w:val="21"/>
                                  <w:szCs w:val="21"/>
                                </w:rPr>
                              </w:pPr>
                              <w:r w:rsidRPr="00061ECF">
                                <w:rPr>
                                  <w:i w:val="0"/>
                                  <w:color w:val="auto"/>
                                  <w:sz w:val="21"/>
                                  <w:szCs w:val="21"/>
                                </w:rPr>
                                <w:t xml:space="preserve">Figure </w:t>
                              </w:r>
                              <w:r w:rsidRPr="00061ECF">
                                <w:rPr>
                                  <w:i w:val="0"/>
                                  <w:color w:val="auto"/>
                                  <w:sz w:val="21"/>
                                  <w:szCs w:val="21"/>
                                </w:rPr>
                                <w:fldChar w:fldCharType="begin"/>
                              </w:r>
                              <w:r w:rsidRPr="00061ECF">
                                <w:rPr>
                                  <w:i w:val="0"/>
                                  <w:color w:val="auto"/>
                                  <w:sz w:val="21"/>
                                  <w:szCs w:val="21"/>
                                </w:rPr>
                                <w:instrText xml:space="preserve"> SEQ Figure \* ARABIC </w:instrText>
                              </w:r>
                              <w:r w:rsidRPr="00061ECF">
                                <w:rPr>
                                  <w:i w:val="0"/>
                                  <w:color w:val="auto"/>
                                  <w:sz w:val="21"/>
                                  <w:szCs w:val="21"/>
                                </w:rPr>
                                <w:fldChar w:fldCharType="separate"/>
                              </w:r>
                              <w:r>
                                <w:rPr>
                                  <w:i w:val="0"/>
                                  <w:noProof/>
                                  <w:color w:val="auto"/>
                                  <w:sz w:val="21"/>
                                  <w:szCs w:val="21"/>
                                </w:rPr>
                                <w:t>3</w:t>
                              </w:r>
                              <w:r w:rsidRPr="00061ECF">
                                <w:rPr>
                                  <w:i w:val="0"/>
                                  <w:color w:val="auto"/>
                                  <w:sz w:val="21"/>
                                  <w:szCs w:val="21"/>
                                </w:rPr>
                                <w:fldChar w:fldCharType="end"/>
                              </w:r>
                              <w:r w:rsidRPr="00061ECF">
                                <w:rPr>
                                  <w:i w:val="0"/>
                                  <w:color w:val="auto"/>
                                  <w:sz w:val="21"/>
                                  <w:szCs w:val="21"/>
                                </w:rPr>
                                <w:t xml:space="preserve"> Training Matrices Comparison between default and custom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9F68C6" id="Group 51" o:spid="_x0000_s1036" style="position:absolute;left:0;text-align:left;margin-left:9.5pt;margin-top:56.35pt;width:431.65pt;height:320.6pt;z-index:251576320;mso-height-relative:margin" coordsize="54819,33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">
                <v:group id="Group 15" o:spid="_x0000_s1037" style="position:absolute;width:53232;height:30480" coordsize="53232,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7" o:spid="_x0000_s1038" type="#_x0000_t75" style="position:absolute;width:25247;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">
                    <v:imagedata r:id="rId23" o:title=""/>
                    <v:path arrowok="t"/>
                  </v:shape>
                  <v:shape id="Picture 11" o:spid="_x0000_s1039" type="#_x0000_t75" style="position:absolute;left:27432;width:25800;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">
                    <v:imagedata r:id="rId24" o:title=""/>
                    <v:path arrowok="t"/>
                  </v:shape>
                  <v:shape id="Picture 13" o:spid="_x0000_s1040" type="#_x0000_t75" style="position:absolute;left:762;top:16573;width:24104;height:1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">
                    <v:imagedata r:id="rId25" o:title=""/>
                    <v:path arrowok="t"/>
                  </v:shape>
                  <v:shape id="Picture 14" o:spid="_x0000_s1041" type="#_x0000_t75" style="position:absolute;left:27432;top:15684;width:25800;height:14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">
                    <v:imagedata r:id="rId26" o:title=""/>
                    <v:path arrowok="t"/>
                  </v:shape>
                </v:group>
                <v:shape id="Text Box 48" o:spid="_x0000_s1042" type="#_x0000_t202" style="position:absolute;left:1587;top:30099;width:53232;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1419D182" w14:textId="4D86B9BF" w:rsidR="007E2972" w:rsidRPr="00061ECF" w:rsidRDefault="007E2972" w:rsidP="00061ECF">
                        <w:pPr>
                          <w:pStyle w:val="Caption"/>
                          <w:spacing w:before="120" w:after="120"/>
                          <w:jc w:val="center"/>
                          <w:rPr>
                            <w:b/>
                            <w:i w:val="0"/>
                            <w:noProof/>
                            <w:color w:val="auto"/>
                            <w:sz w:val="21"/>
                            <w:szCs w:val="21"/>
                          </w:rPr>
                        </w:pPr>
                        <w:r w:rsidRPr="00061ECF">
                          <w:rPr>
                            <w:i w:val="0"/>
                            <w:color w:val="auto"/>
                            <w:sz w:val="21"/>
                            <w:szCs w:val="21"/>
                          </w:rPr>
                          <w:t xml:space="preserve">Figure </w:t>
                        </w:r>
                        <w:r w:rsidRPr="00061ECF">
                          <w:rPr>
                            <w:i w:val="0"/>
                            <w:color w:val="auto"/>
                            <w:sz w:val="21"/>
                            <w:szCs w:val="21"/>
                          </w:rPr>
                          <w:fldChar w:fldCharType="begin"/>
                        </w:r>
                        <w:r w:rsidRPr="00061ECF">
                          <w:rPr>
                            <w:i w:val="0"/>
                            <w:color w:val="auto"/>
                            <w:sz w:val="21"/>
                            <w:szCs w:val="21"/>
                          </w:rPr>
                          <w:instrText xml:space="preserve"> SEQ Figure \* ARABIC </w:instrText>
                        </w:r>
                        <w:r w:rsidRPr="00061ECF">
                          <w:rPr>
                            <w:i w:val="0"/>
                            <w:color w:val="auto"/>
                            <w:sz w:val="21"/>
                            <w:szCs w:val="21"/>
                          </w:rPr>
                          <w:fldChar w:fldCharType="separate"/>
                        </w:r>
                        <w:r>
                          <w:rPr>
                            <w:i w:val="0"/>
                            <w:noProof/>
                            <w:color w:val="auto"/>
                            <w:sz w:val="21"/>
                            <w:szCs w:val="21"/>
                          </w:rPr>
                          <w:t>3</w:t>
                        </w:r>
                        <w:r w:rsidRPr="00061ECF">
                          <w:rPr>
                            <w:i w:val="0"/>
                            <w:color w:val="auto"/>
                            <w:sz w:val="21"/>
                            <w:szCs w:val="21"/>
                          </w:rPr>
                          <w:fldChar w:fldCharType="end"/>
                        </w:r>
                        <w:r w:rsidRPr="00061ECF">
                          <w:rPr>
                            <w:i w:val="0"/>
                            <w:color w:val="auto"/>
                            <w:sz w:val="21"/>
                            <w:szCs w:val="21"/>
                          </w:rPr>
                          <w:t xml:space="preserve"> Training Matrices Comparison between default and custom Models</w:t>
                        </w:r>
                      </w:p>
                    </w:txbxContent>
                  </v:textbox>
                </v:shape>
                <w10:wrap type="topAndBottom"/>
              </v:group>
            </w:pict>
          </mc:Fallback>
        </mc:AlternateContent>
      </w:r>
      <w:r w:rsidRPr="00061ECF">
        <w:rPr>
          <w:lang w:eastAsia="en-US" w:bidi="ar-SA"/>
        </w:rPr>
        <w:t>hyperparameters to achieve better performance in object detection tasks.</w:t>
      </w:r>
    </w:p>
    <w:p w14:paraId="5A76233E" w14:textId="12B40D6A" w:rsidR="00EB6690" w:rsidRDefault="00EB6690" w:rsidP="00516B06">
      <w:pPr>
        <w:pStyle w:val="Heading3"/>
      </w:pPr>
      <w:r>
        <w:t>Training Loss Comparison</w:t>
      </w:r>
    </w:p>
    <w:p w14:paraId="16FE2D14" w14:textId="352011DE" w:rsidR="00E90305" w:rsidRPr="00E90305" w:rsidRDefault="00D334BE" w:rsidP="00E90305">
      <w:pPr>
        <w:ind w:firstLine="720"/>
        <w:rPr>
          <w:shd w:val="clear" w:color="auto" w:fill="auto"/>
          <w:lang w:eastAsia="en-US" w:bidi="ar-SA"/>
        </w:rPr>
      </w:pPr>
      <w:r>
        <w:rPr>
          <w:shd w:val="clear" w:color="auto" w:fill="auto"/>
          <w:lang w:eastAsia="en-US" w:bidi="ar-SA"/>
        </w:rPr>
        <w:t>The graphs in Figure 4</w:t>
      </w:r>
      <w:r w:rsidR="00E90305" w:rsidRPr="00E90305">
        <w:rPr>
          <w:shd w:val="clear" w:color="auto" w:fill="auto"/>
          <w:lang w:eastAsia="en-US" w:bidi="ar-SA"/>
        </w:rPr>
        <w:t xml:space="preserve"> display the training loss of two models, YOLOv5_custom and YOLOv5_default, across three metrics: box loss, class loss, and objectness loss.</w:t>
      </w:r>
    </w:p>
    <w:p w14:paraId="30141CAD" w14:textId="522A8A5A" w:rsidR="00E90305" w:rsidRPr="00E90305" w:rsidRDefault="00E90305" w:rsidP="00E90305">
      <w:pPr>
        <w:ind w:firstLine="720"/>
        <w:rPr>
          <w:shd w:val="clear" w:color="auto" w:fill="auto"/>
          <w:lang w:eastAsia="en-US" w:bidi="ar-SA"/>
        </w:rPr>
      </w:pPr>
      <w:r w:rsidRPr="00E90305">
        <w:rPr>
          <w:shd w:val="clear" w:color="auto" w:fill="auto"/>
          <w:lang w:eastAsia="en-US" w:bidi="ar-SA"/>
        </w:rPr>
        <w:t>For the train/box_loss graph, the YOLOv5_custom model (red) shows a consistently lower loss than the YOLOv5_default model (blue), indicating better performance in predicting bounding boxes. In the train/cls_loss graph, both models exhibit rapid initial decline, with the YOLOv5_custom model stabilizing at a lower loss level compared to the YOLOv5_default model, suggesting improved classification accuracy.</w:t>
      </w:r>
    </w:p>
    <w:p w14:paraId="0E9CEC79" w14:textId="60C6D75A" w:rsidR="00E90305" w:rsidRPr="00E90305" w:rsidRDefault="00E90305" w:rsidP="00E90305">
      <w:pPr>
        <w:ind w:firstLine="720"/>
        <w:rPr>
          <w:shd w:val="clear" w:color="auto" w:fill="auto"/>
          <w:lang w:eastAsia="en-US" w:bidi="ar-SA"/>
        </w:rPr>
      </w:pPr>
      <w:r w:rsidRPr="00E90305">
        <w:rPr>
          <w:shd w:val="clear" w:color="auto" w:fill="auto"/>
          <w:lang w:eastAsia="en-US" w:bidi="ar-SA"/>
        </w:rPr>
        <w:t>The train/obj_loss graph reveals a more distinct difference; the YOLOv5_custom model achieves significantly lower and more stable objectness loss, demonstrating superior object detection capabilities. Overall, the YOLOv5_custom model outperforms the YOLOv5_default model in all three metrics, as evidenced by the consistently lower loss values across training iterations.</w:t>
      </w:r>
    </w:p>
    <w:p w14:paraId="1094EB7C" w14:textId="1838B1A2" w:rsidR="00EB6690" w:rsidRDefault="00D334BE" w:rsidP="00516B06">
      <w:pPr>
        <w:pStyle w:val="Heading3"/>
      </w:pPr>
      <w:r>
        <w:rPr>
          <w:noProof/>
          <w:shd w:val="clear" w:color="auto" w:fill="auto"/>
          <w:lang w:eastAsia="en-US" w:bidi="ar-SA"/>
          <w14:ligatures w14:val="none"/>
        </w:rPr>
        <w:lastRenderedPageBreak/>
        <mc:AlternateContent>
          <mc:Choice Requires="wpg">
            <w:drawing>
              <wp:anchor distT="0" distB="0" distL="114300" distR="114300" simplePos="0" relativeHeight="251582464" behindDoc="0" locked="0" layoutInCell="1" allowOverlap="1" wp14:anchorId="54B4C997" wp14:editId="7B417026">
                <wp:simplePos x="0" y="0"/>
                <wp:positionH relativeFrom="column">
                  <wp:posOffset>163830</wp:posOffset>
                </wp:positionH>
                <wp:positionV relativeFrom="paragraph">
                  <wp:posOffset>267335</wp:posOffset>
                </wp:positionV>
                <wp:extent cx="5322570" cy="4304030"/>
                <wp:effectExtent l="0" t="0" r="0" b="1270"/>
                <wp:wrapTopAndBottom/>
                <wp:docPr id="63" name="Group 63"/>
                <wp:cNvGraphicFramePr/>
                <a:graphic xmlns:a="http://schemas.openxmlformats.org/drawingml/2006/main">
                  <a:graphicData uri="http://schemas.microsoft.com/office/word/2010/wordprocessingGroup">
                    <wpg:wgp>
                      <wpg:cNvGrpSpPr/>
                      <wpg:grpSpPr>
                        <a:xfrm>
                          <a:off x="0" y="0"/>
                          <a:ext cx="5322570" cy="4304030"/>
                          <a:chOff x="0" y="0"/>
                          <a:chExt cx="5406390" cy="3731895"/>
                        </a:xfrm>
                      </wpg:grpSpPr>
                      <wpg:grpSp>
                        <wpg:cNvPr id="59" name="Group 59"/>
                        <wpg:cNvGrpSpPr/>
                        <wpg:grpSpPr>
                          <a:xfrm>
                            <a:off x="0" y="0"/>
                            <a:ext cx="5406390" cy="3365500"/>
                            <a:chOff x="0" y="0"/>
                            <a:chExt cx="5406390" cy="3365500"/>
                          </a:xfrm>
                        </wpg:grpSpPr>
                        <pic:pic xmlns:pic="http://schemas.openxmlformats.org/drawingml/2006/picture">
                          <pic:nvPicPr>
                            <pic:cNvPr id="53" name="Picture 5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686050" cy="1680210"/>
                            </a:xfrm>
                            <a:prstGeom prst="rect">
                              <a:avLst/>
                            </a:prstGeom>
                          </pic:spPr>
                        </pic:pic>
                        <pic:pic xmlns:pic="http://schemas.openxmlformats.org/drawingml/2006/picture">
                          <pic:nvPicPr>
                            <pic:cNvPr id="55" name="Picture 5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774950" y="6350"/>
                              <a:ext cx="2631440" cy="1673860"/>
                            </a:xfrm>
                            <a:prstGeom prst="rect">
                              <a:avLst/>
                            </a:prstGeom>
                          </pic:spPr>
                        </pic:pic>
                        <pic:pic xmlns:pic="http://schemas.openxmlformats.org/drawingml/2006/picture">
                          <pic:nvPicPr>
                            <pic:cNvPr id="57" name="Picture 57"/>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1758950"/>
                              <a:ext cx="2686050" cy="1606550"/>
                            </a:xfrm>
                            <a:prstGeom prst="rect">
                              <a:avLst/>
                            </a:prstGeom>
                          </pic:spPr>
                        </pic:pic>
                      </wpg:grpSp>
                      <wps:wsp>
                        <wps:cNvPr id="61" name="Text Box 61"/>
                        <wps:cNvSpPr txBox="1"/>
                        <wps:spPr>
                          <a:xfrm>
                            <a:off x="0" y="3426460"/>
                            <a:ext cx="5406390" cy="305435"/>
                          </a:xfrm>
                          <a:prstGeom prst="rect">
                            <a:avLst/>
                          </a:prstGeom>
                          <a:solidFill>
                            <a:prstClr val="white"/>
                          </a:solidFill>
                          <a:ln>
                            <a:noFill/>
                          </a:ln>
                        </wps:spPr>
                        <wps:txbx>
                          <w:txbxContent>
                            <w:p w14:paraId="6AD2BAC4" w14:textId="5D211740" w:rsidR="007E2972" w:rsidRPr="005A492A" w:rsidRDefault="007E2972" w:rsidP="005A492A">
                              <w:pPr>
                                <w:pStyle w:val="Caption"/>
                                <w:spacing w:before="120" w:after="120"/>
                                <w:jc w:val="center"/>
                                <w:rPr>
                                  <w:b/>
                                  <w:i w:val="0"/>
                                  <w:noProof/>
                                  <w:color w:val="auto"/>
                                  <w:sz w:val="21"/>
                                  <w:szCs w:val="21"/>
                                </w:rPr>
                              </w:pPr>
                              <w:r w:rsidRPr="005A492A">
                                <w:rPr>
                                  <w:i w:val="0"/>
                                  <w:color w:val="auto"/>
                                  <w:sz w:val="21"/>
                                  <w:szCs w:val="21"/>
                                </w:rPr>
                                <w:t xml:space="preserve">Figure </w:t>
                              </w:r>
                              <w:r w:rsidRPr="005A492A">
                                <w:rPr>
                                  <w:i w:val="0"/>
                                  <w:color w:val="auto"/>
                                  <w:sz w:val="21"/>
                                  <w:szCs w:val="21"/>
                                </w:rPr>
                                <w:fldChar w:fldCharType="begin"/>
                              </w:r>
                              <w:r w:rsidRPr="005A492A">
                                <w:rPr>
                                  <w:i w:val="0"/>
                                  <w:color w:val="auto"/>
                                  <w:sz w:val="21"/>
                                  <w:szCs w:val="21"/>
                                </w:rPr>
                                <w:instrText xml:space="preserve"> SEQ Figure \* ARABIC </w:instrText>
                              </w:r>
                              <w:r w:rsidRPr="005A492A">
                                <w:rPr>
                                  <w:i w:val="0"/>
                                  <w:color w:val="auto"/>
                                  <w:sz w:val="21"/>
                                  <w:szCs w:val="21"/>
                                </w:rPr>
                                <w:fldChar w:fldCharType="separate"/>
                              </w:r>
                              <w:r>
                                <w:rPr>
                                  <w:i w:val="0"/>
                                  <w:noProof/>
                                  <w:color w:val="auto"/>
                                  <w:sz w:val="21"/>
                                  <w:szCs w:val="21"/>
                                </w:rPr>
                                <w:t>4</w:t>
                              </w:r>
                              <w:r w:rsidRPr="005A492A">
                                <w:rPr>
                                  <w:i w:val="0"/>
                                  <w:color w:val="auto"/>
                                  <w:sz w:val="21"/>
                                  <w:szCs w:val="21"/>
                                </w:rPr>
                                <w:fldChar w:fldCharType="end"/>
                              </w:r>
                              <w:r>
                                <w:rPr>
                                  <w:i w:val="0"/>
                                  <w:color w:val="auto"/>
                                  <w:sz w:val="21"/>
                                  <w:szCs w:val="21"/>
                                </w:rPr>
                                <w:t xml:space="preserve"> </w:t>
                              </w:r>
                              <w:r w:rsidRPr="005A492A">
                                <w:rPr>
                                  <w:i w:val="0"/>
                                  <w:color w:val="auto"/>
                                  <w:sz w:val="21"/>
                                  <w:szCs w:val="21"/>
                                </w:rPr>
                                <w:t xml:space="preserve">Training Loss </w:t>
                              </w:r>
                              <w:r>
                                <w:rPr>
                                  <w:i w:val="0"/>
                                  <w:color w:val="auto"/>
                                  <w:sz w:val="21"/>
                                  <w:szCs w:val="21"/>
                                </w:rPr>
                                <w:t>between two</w:t>
                              </w:r>
                              <w:r w:rsidRPr="005A492A">
                                <w:rPr>
                                  <w:i w:val="0"/>
                                  <w:color w:val="auto"/>
                                  <w:sz w:val="21"/>
                                  <w:szCs w:val="21"/>
                                </w:rPr>
                                <w:t xml:space="preserve">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B4C997" id="Group 63" o:spid="_x0000_s1043" style="position:absolute;left:0;text-align:left;margin-left:12.9pt;margin-top:21.05pt;width:419.1pt;height:338.9pt;z-index:251582464;mso-width-relative:margin;mso-height-relative:margin" coordsize="54063,37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&#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">
                <v:group id="Group 59" o:spid="_x0000_s1044" style="position:absolute;width:54063;height:33655" coordsize="54063,33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53" o:spid="_x0000_s1045" type="#_x0000_t75" style="position:absolute;width:26860;height:1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">
                    <v:imagedata r:id="rId30" o:title=""/>
                    <v:path arrowok="t"/>
                  </v:shape>
                  <v:shape id="Picture 55" o:spid="_x0000_s1046" type="#_x0000_t75" style="position:absolute;left:27749;top:63;width:26314;height:16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">
                    <v:imagedata r:id="rId31" o:title=""/>
                    <v:path arrowok="t"/>
                  </v:shape>
                  <v:shape id="Picture 57" o:spid="_x0000_s1047" type="#_x0000_t75" style="position:absolute;top:17589;width:26860;height:16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">
                    <v:imagedata r:id="rId32" o:title=""/>
                    <v:path arrowok="t"/>
                  </v:shape>
                </v:group>
                <v:shape id="Text Box 61" o:spid="_x0000_s1048" type="#_x0000_t202" style="position:absolute;top:34264;width:54063;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6AD2BAC4" w14:textId="5D211740" w:rsidR="007E2972" w:rsidRPr="005A492A" w:rsidRDefault="007E2972" w:rsidP="005A492A">
                        <w:pPr>
                          <w:pStyle w:val="Caption"/>
                          <w:spacing w:before="120" w:after="120"/>
                          <w:jc w:val="center"/>
                          <w:rPr>
                            <w:b/>
                            <w:i w:val="0"/>
                            <w:noProof/>
                            <w:color w:val="auto"/>
                            <w:sz w:val="21"/>
                            <w:szCs w:val="21"/>
                          </w:rPr>
                        </w:pPr>
                        <w:r w:rsidRPr="005A492A">
                          <w:rPr>
                            <w:i w:val="0"/>
                            <w:color w:val="auto"/>
                            <w:sz w:val="21"/>
                            <w:szCs w:val="21"/>
                          </w:rPr>
                          <w:t xml:space="preserve">Figure </w:t>
                        </w:r>
                        <w:r w:rsidRPr="005A492A">
                          <w:rPr>
                            <w:i w:val="0"/>
                            <w:color w:val="auto"/>
                            <w:sz w:val="21"/>
                            <w:szCs w:val="21"/>
                          </w:rPr>
                          <w:fldChar w:fldCharType="begin"/>
                        </w:r>
                        <w:r w:rsidRPr="005A492A">
                          <w:rPr>
                            <w:i w:val="0"/>
                            <w:color w:val="auto"/>
                            <w:sz w:val="21"/>
                            <w:szCs w:val="21"/>
                          </w:rPr>
                          <w:instrText xml:space="preserve"> SEQ Figure \* ARABIC </w:instrText>
                        </w:r>
                        <w:r w:rsidRPr="005A492A">
                          <w:rPr>
                            <w:i w:val="0"/>
                            <w:color w:val="auto"/>
                            <w:sz w:val="21"/>
                            <w:szCs w:val="21"/>
                          </w:rPr>
                          <w:fldChar w:fldCharType="separate"/>
                        </w:r>
                        <w:r>
                          <w:rPr>
                            <w:i w:val="0"/>
                            <w:noProof/>
                            <w:color w:val="auto"/>
                            <w:sz w:val="21"/>
                            <w:szCs w:val="21"/>
                          </w:rPr>
                          <w:t>4</w:t>
                        </w:r>
                        <w:r w:rsidRPr="005A492A">
                          <w:rPr>
                            <w:i w:val="0"/>
                            <w:color w:val="auto"/>
                            <w:sz w:val="21"/>
                            <w:szCs w:val="21"/>
                          </w:rPr>
                          <w:fldChar w:fldCharType="end"/>
                        </w:r>
                        <w:r>
                          <w:rPr>
                            <w:i w:val="0"/>
                            <w:color w:val="auto"/>
                            <w:sz w:val="21"/>
                            <w:szCs w:val="21"/>
                          </w:rPr>
                          <w:t xml:space="preserve"> </w:t>
                        </w:r>
                        <w:r w:rsidRPr="005A492A">
                          <w:rPr>
                            <w:i w:val="0"/>
                            <w:color w:val="auto"/>
                            <w:sz w:val="21"/>
                            <w:szCs w:val="21"/>
                          </w:rPr>
                          <w:t xml:space="preserve">Training Loss </w:t>
                        </w:r>
                        <w:r>
                          <w:rPr>
                            <w:i w:val="0"/>
                            <w:color w:val="auto"/>
                            <w:sz w:val="21"/>
                            <w:szCs w:val="21"/>
                          </w:rPr>
                          <w:t>between two</w:t>
                        </w:r>
                        <w:r w:rsidRPr="005A492A">
                          <w:rPr>
                            <w:i w:val="0"/>
                            <w:color w:val="auto"/>
                            <w:sz w:val="21"/>
                            <w:szCs w:val="21"/>
                          </w:rPr>
                          <w:t xml:space="preserve"> models</w:t>
                        </w:r>
                      </w:p>
                    </w:txbxContent>
                  </v:textbox>
                </v:shape>
                <w10:wrap type="topAndBottom"/>
              </v:group>
            </w:pict>
          </mc:Fallback>
        </mc:AlternateContent>
      </w:r>
      <w:r w:rsidR="00EB6690">
        <w:t>Validation Loss Comparison</w:t>
      </w:r>
    </w:p>
    <w:p w14:paraId="5422EB5F" w14:textId="4B00B288" w:rsidR="00787CBE" w:rsidRPr="00787CBE" w:rsidRDefault="00D334BE" w:rsidP="00787CBE">
      <w:pPr>
        <w:ind w:firstLine="720"/>
        <w:rPr>
          <w:shd w:val="clear" w:color="auto" w:fill="auto"/>
          <w:lang w:eastAsia="en-US" w:bidi="ar-SA"/>
        </w:rPr>
      </w:pPr>
      <w:r>
        <w:rPr>
          <w:shd w:val="clear" w:color="auto" w:fill="auto"/>
          <w:lang w:eastAsia="en-US" w:bidi="ar-SA"/>
        </w:rPr>
        <w:t>The graphs in Figure 5</w:t>
      </w:r>
      <w:r w:rsidR="00787CBE" w:rsidRPr="00787CBE">
        <w:rPr>
          <w:shd w:val="clear" w:color="auto" w:fill="auto"/>
          <w:lang w:eastAsia="en-US" w:bidi="ar-SA"/>
        </w:rPr>
        <w:t xml:space="preserve"> present the validation loss of two models, YOLOv5_custom and YOLOv5_default, across three metrics: box loss, class loss, and objectness loss.</w:t>
      </w:r>
    </w:p>
    <w:p w14:paraId="5AAC8130" w14:textId="58EC8793" w:rsidR="00787CBE" w:rsidRPr="00787CBE" w:rsidRDefault="00787CBE" w:rsidP="00787CBE">
      <w:pPr>
        <w:ind w:firstLine="720"/>
        <w:rPr>
          <w:shd w:val="clear" w:color="auto" w:fill="auto"/>
          <w:lang w:eastAsia="en-US" w:bidi="ar-SA"/>
        </w:rPr>
      </w:pPr>
      <w:r w:rsidRPr="00787CBE">
        <w:rPr>
          <w:shd w:val="clear" w:color="auto" w:fill="auto"/>
          <w:lang w:eastAsia="en-US" w:bidi="ar-SA"/>
        </w:rPr>
        <w:t>In the val/box_loss graph, the YOLOv5_custom model (red) demonstrates a lower and more rapidly decreasing loss compared to the YOLOv5_default model (blue), indicating better generalization in predicting bounding boxes on validation data. The val/cls_loss graph shows that the YOLOv5_custom model achieves a consistently lower loss after initial fluctuations, suggesting improved classification accuracy over the YOLOv5_default model, which has higher and more variable loss values.</w:t>
      </w:r>
    </w:p>
    <w:p w14:paraId="52EDE60F" w14:textId="61D1E809" w:rsidR="006808B3" w:rsidRPr="00787CBE" w:rsidRDefault="00787CBE" w:rsidP="00787CBE">
      <w:pPr>
        <w:ind w:firstLine="720"/>
        <w:rPr>
          <w:shd w:val="clear" w:color="auto" w:fill="auto"/>
          <w:lang w:eastAsia="en-US" w:bidi="ar-SA"/>
        </w:rPr>
      </w:pPr>
      <w:r w:rsidRPr="00787CBE">
        <w:rPr>
          <w:shd w:val="clear" w:color="auto" w:fill="auto"/>
          <w:lang w:eastAsia="en-US" w:bidi="ar-SA"/>
        </w:rPr>
        <w:t>The val/obj_loss graph highlights a significant difference; the YOLOv5_custom model achieves a notably lower and more stable objectness loss throughout the validation process compared to the YOLOv5_default model. Overall, the YOLOv5_custom model outperforms the YOLOv5_default model in all three metrics, reflecting its superior performance and generalization ability on validation data.</w:t>
      </w:r>
    </w:p>
    <w:p w14:paraId="3F3B6A13" w14:textId="7EECC8B4" w:rsidR="00517470" w:rsidRDefault="00D334BE" w:rsidP="00516B06">
      <w:pPr>
        <w:pStyle w:val="Heading3"/>
      </w:pPr>
      <w:r>
        <w:rPr>
          <w:noProof/>
          <w:shd w:val="clear" w:color="auto" w:fill="auto"/>
          <w:lang w:eastAsia="en-US" w:bidi="ar-SA"/>
          <w14:ligatures w14:val="none"/>
        </w:rPr>
        <w:lastRenderedPageBreak/>
        <mc:AlternateContent>
          <mc:Choice Requires="wpg">
            <w:drawing>
              <wp:anchor distT="0" distB="0" distL="114300" distR="114300" simplePos="0" relativeHeight="251588608" behindDoc="0" locked="0" layoutInCell="1" allowOverlap="1" wp14:anchorId="3C485C9D" wp14:editId="18786BFA">
                <wp:simplePos x="0" y="0"/>
                <wp:positionH relativeFrom="column">
                  <wp:posOffset>146050</wp:posOffset>
                </wp:positionH>
                <wp:positionV relativeFrom="paragraph">
                  <wp:posOffset>154940</wp:posOffset>
                </wp:positionV>
                <wp:extent cx="5404485" cy="3329305"/>
                <wp:effectExtent l="0" t="0" r="5715" b="4445"/>
                <wp:wrapTopAndBottom/>
                <wp:docPr id="501975941" name="Group 501975941"/>
                <wp:cNvGraphicFramePr/>
                <a:graphic xmlns:a="http://schemas.openxmlformats.org/drawingml/2006/main">
                  <a:graphicData uri="http://schemas.microsoft.com/office/word/2010/wordprocessingGroup">
                    <wpg:wgp>
                      <wpg:cNvGrpSpPr/>
                      <wpg:grpSpPr>
                        <a:xfrm>
                          <a:off x="0" y="0"/>
                          <a:ext cx="5404485" cy="3329305"/>
                          <a:chOff x="-1" y="-1"/>
                          <a:chExt cx="5995731" cy="3939017"/>
                        </a:xfrm>
                      </wpg:grpSpPr>
                      <wpg:grpSp>
                        <wpg:cNvPr id="501975939" name="Group 501975939"/>
                        <wpg:cNvGrpSpPr/>
                        <wpg:grpSpPr>
                          <a:xfrm>
                            <a:off x="-1" y="-1"/>
                            <a:ext cx="5995731" cy="3625797"/>
                            <a:chOff x="-1" y="-1"/>
                            <a:chExt cx="5995731" cy="3625797"/>
                          </a:xfrm>
                        </wpg:grpSpPr>
                        <pic:pic xmlns:pic="http://schemas.openxmlformats.org/drawingml/2006/picture">
                          <pic:nvPicPr>
                            <pic:cNvPr id="501975936" name="Picture 50197593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1" y="-1"/>
                              <a:ext cx="3118571" cy="1773141"/>
                            </a:xfrm>
                            <a:prstGeom prst="rect">
                              <a:avLst/>
                            </a:prstGeom>
                          </pic:spPr>
                        </pic:pic>
                        <pic:pic xmlns:pic="http://schemas.openxmlformats.org/drawingml/2006/picture">
                          <pic:nvPicPr>
                            <pic:cNvPr id="501975937" name="Picture 50197593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180520" y="0"/>
                              <a:ext cx="2815210" cy="1773175"/>
                            </a:xfrm>
                            <a:prstGeom prst="rect">
                              <a:avLst/>
                            </a:prstGeom>
                          </pic:spPr>
                        </pic:pic>
                        <pic:pic xmlns:pic="http://schemas.openxmlformats.org/drawingml/2006/picture">
                          <pic:nvPicPr>
                            <pic:cNvPr id="501975938" name="Picture 50197593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79513" y="1868557"/>
                              <a:ext cx="2926715" cy="1757239"/>
                            </a:xfrm>
                            <a:prstGeom prst="rect">
                              <a:avLst/>
                            </a:prstGeom>
                          </pic:spPr>
                        </pic:pic>
                      </wpg:grpSp>
                      <wps:wsp>
                        <wps:cNvPr id="501975940" name="Text Box 501975940"/>
                        <wps:cNvSpPr txBox="1"/>
                        <wps:spPr>
                          <a:xfrm>
                            <a:off x="0" y="3633581"/>
                            <a:ext cx="5893435" cy="305435"/>
                          </a:xfrm>
                          <a:prstGeom prst="rect">
                            <a:avLst/>
                          </a:prstGeom>
                          <a:solidFill>
                            <a:prstClr val="white"/>
                          </a:solidFill>
                          <a:ln>
                            <a:noFill/>
                          </a:ln>
                        </wps:spPr>
                        <wps:txbx>
                          <w:txbxContent>
                            <w:p w14:paraId="22F42D3D" w14:textId="70AA782D" w:rsidR="007E2972" w:rsidRPr="00787CBE" w:rsidRDefault="007E2972" w:rsidP="00787CBE">
                              <w:pPr>
                                <w:pStyle w:val="Caption"/>
                                <w:spacing w:before="120" w:after="120"/>
                                <w:jc w:val="center"/>
                                <w:rPr>
                                  <w:b/>
                                  <w:i w:val="0"/>
                                  <w:noProof/>
                                  <w:color w:val="auto"/>
                                  <w:sz w:val="21"/>
                                  <w:szCs w:val="21"/>
                                </w:rPr>
                              </w:pPr>
                              <w:r w:rsidRPr="00787CBE">
                                <w:rPr>
                                  <w:i w:val="0"/>
                                  <w:color w:val="auto"/>
                                  <w:sz w:val="21"/>
                                  <w:szCs w:val="21"/>
                                </w:rPr>
                                <w:t xml:space="preserve">Figure </w:t>
                              </w:r>
                              <w:r w:rsidRPr="00787CBE">
                                <w:rPr>
                                  <w:i w:val="0"/>
                                  <w:color w:val="auto"/>
                                  <w:sz w:val="21"/>
                                  <w:szCs w:val="21"/>
                                </w:rPr>
                                <w:fldChar w:fldCharType="begin"/>
                              </w:r>
                              <w:r w:rsidRPr="00787CBE">
                                <w:rPr>
                                  <w:i w:val="0"/>
                                  <w:color w:val="auto"/>
                                  <w:sz w:val="21"/>
                                  <w:szCs w:val="21"/>
                                </w:rPr>
                                <w:instrText xml:space="preserve"> SEQ Figure \* ARABIC </w:instrText>
                              </w:r>
                              <w:r w:rsidRPr="00787CBE">
                                <w:rPr>
                                  <w:i w:val="0"/>
                                  <w:color w:val="auto"/>
                                  <w:sz w:val="21"/>
                                  <w:szCs w:val="21"/>
                                </w:rPr>
                                <w:fldChar w:fldCharType="separate"/>
                              </w:r>
                              <w:r>
                                <w:rPr>
                                  <w:i w:val="0"/>
                                  <w:noProof/>
                                  <w:color w:val="auto"/>
                                  <w:sz w:val="21"/>
                                  <w:szCs w:val="21"/>
                                </w:rPr>
                                <w:t>5</w:t>
                              </w:r>
                              <w:r w:rsidRPr="00787CBE">
                                <w:rPr>
                                  <w:i w:val="0"/>
                                  <w:color w:val="auto"/>
                                  <w:sz w:val="21"/>
                                  <w:szCs w:val="21"/>
                                </w:rPr>
                                <w:fldChar w:fldCharType="end"/>
                              </w:r>
                              <w:r w:rsidRPr="00787CBE">
                                <w:rPr>
                                  <w:i w:val="0"/>
                                  <w:color w:val="auto"/>
                                  <w:sz w:val="21"/>
                                  <w:szCs w:val="21"/>
                                </w:rPr>
                                <w:t xml:space="preserve"> Validation Loss between two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485C9D" id="Group 501975941" o:spid="_x0000_s1049" style="position:absolute;left:0;text-align:left;margin-left:11.5pt;margin-top:12.2pt;width:425.55pt;height:262.15pt;z-index:251588608;mso-width-relative:margin;mso-height-relative:margin" coordorigin="" coordsize="59957,39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&#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">
                <v:group id="Group 501975939" o:spid="_x0000_s1050" style="position:absolute;width:59957;height:36257" coordorigin="" coordsize="59957,3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">
                  <v:shape id="Picture 501975936" o:spid="_x0000_s1051" type="#_x0000_t75" style="position:absolute;width:31185;height:17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">
                    <v:imagedata r:id="rId36" o:title=""/>
                    <v:path arrowok="t"/>
                  </v:shape>
                  <v:shape id="Picture 501975937" o:spid="_x0000_s1052" type="#_x0000_t75" style="position:absolute;left:31805;width:28152;height:17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">
                    <v:imagedata r:id="rId37" o:title=""/>
                    <v:path arrowok="t"/>
                  </v:shape>
                  <v:shape id="Picture 501975938" o:spid="_x0000_s1053" type="#_x0000_t75" style="position:absolute;left:795;top:18685;width:29267;height:17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">
                    <v:imagedata r:id="rId38" o:title=""/>
                    <v:path arrowok="t"/>
                  </v:shape>
                </v:group>
                <v:shape id="Text Box 501975940" o:spid="_x0000_s1054" type="#_x0000_t202" style="position:absolute;top:36335;width:58934;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" stroked="f">
                  <v:textbox inset="0,0,0,0">
                    <w:txbxContent>
                      <w:p w14:paraId="22F42D3D" w14:textId="70AA782D" w:rsidR="007E2972" w:rsidRPr="00787CBE" w:rsidRDefault="007E2972" w:rsidP="00787CBE">
                        <w:pPr>
                          <w:pStyle w:val="Caption"/>
                          <w:spacing w:before="120" w:after="120"/>
                          <w:jc w:val="center"/>
                          <w:rPr>
                            <w:b/>
                            <w:i w:val="0"/>
                            <w:noProof/>
                            <w:color w:val="auto"/>
                            <w:sz w:val="21"/>
                            <w:szCs w:val="21"/>
                          </w:rPr>
                        </w:pPr>
                        <w:r w:rsidRPr="00787CBE">
                          <w:rPr>
                            <w:i w:val="0"/>
                            <w:color w:val="auto"/>
                            <w:sz w:val="21"/>
                            <w:szCs w:val="21"/>
                          </w:rPr>
                          <w:t xml:space="preserve">Figure </w:t>
                        </w:r>
                        <w:r w:rsidRPr="00787CBE">
                          <w:rPr>
                            <w:i w:val="0"/>
                            <w:color w:val="auto"/>
                            <w:sz w:val="21"/>
                            <w:szCs w:val="21"/>
                          </w:rPr>
                          <w:fldChar w:fldCharType="begin"/>
                        </w:r>
                        <w:r w:rsidRPr="00787CBE">
                          <w:rPr>
                            <w:i w:val="0"/>
                            <w:color w:val="auto"/>
                            <w:sz w:val="21"/>
                            <w:szCs w:val="21"/>
                          </w:rPr>
                          <w:instrText xml:space="preserve"> SEQ Figure \* ARABIC </w:instrText>
                        </w:r>
                        <w:r w:rsidRPr="00787CBE">
                          <w:rPr>
                            <w:i w:val="0"/>
                            <w:color w:val="auto"/>
                            <w:sz w:val="21"/>
                            <w:szCs w:val="21"/>
                          </w:rPr>
                          <w:fldChar w:fldCharType="separate"/>
                        </w:r>
                        <w:r>
                          <w:rPr>
                            <w:i w:val="0"/>
                            <w:noProof/>
                            <w:color w:val="auto"/>
                            <w:sz w:val="21"/>
                            <w:szCs w:val="21"/>
                          </w:rPr>
                          <w:t>5</w:t>
                        </w:r>
                        <w:r w:rsidRPr="00787CBE">
                          <w:rPr>
                            <w:i w:val="0"/>
                            <w:color w:val="auto"/>
                            <w:sz w:val="21"/>
                            <w:szCs w:val="21"/>
                          </w:rPr>
                          <w:fldChar w:fldCharType="end"/>
                        </w:r>
                        <w:r w:rsidRPr="00787CBE">
                          <w:rPr>
                            <w:i w:val="0"/>
                            <w:color w:val="auto"/>
                            <w:sz w:val="21"/>
                            <w:szCs w:val="21"/>
                          </w:rPr>
                          <w:t xml:space="preserve"> Validation Loss between two models</w:t>
                        </w:r>
                      </w:p>
                    </w:txbxContent>
                  </v:textbox>
                </v:shape>
                <w10:wrap type="topAndBottom"/>
              </v:group>
            </w:pict>
          </mc:Fallback>
        </mc:AlternateContent>
      </w:r>
      <w:r w:rsidR="00766B89">
        <w:t xml:space="preserve">F1 </w:t>
      </w:r>
      <w:r w:rsidR="00415305" w:rsidRPr="00517470">
        <w:t xml:space="preserve">Confidence </w:t>
      </w:r>
      <w:r w:rsidR="006808B3">
        <w:t>of Each Model</w:t>
      </w:r>
      <w:r w:rsidR="00517470">
        <w:t xml:space="preserve"> </w:t>
      </w:r>
    </w:p>
    <w:p w14:paraId="63C334BE" w14:textId="639FA794" w:rsidR="00144954" w:rsidRPr="00144954" w:rsidRDefault="00D334BE" w:rsidP="006B26C6">
      <w:pPr>
        <w:spacing w:beforeLines="0" w:before="100" w:beforeAutospacing="1" w:afterLines="0" w:after="100" w:afterAutospacing="1" w:line="480" w:lineRule="exact"/>
        <w:ind w:firstLine="720"/>
        <w:rPr>
          <w:rFonts w:eastAsia="Times New Roman"/>
          <w:color w:val="auto"/>
          <w:kern w:val="0"/>
          <w:shd w:val="clear" w:color="auto" w:fill="auto"/>
          <w:lang w:eastAsia="en-US" w:bidi="ar-SA"/>
          <w14:ligatures w14:val="none"/>
        </w:rPr>
      </w:pPr>
      <w:r>
        <w:rPr>
          <w:rFonts w:eastAsia="Times New Roman"/>
          <w:noProof/>
          <w:color w:val="auto"/>
          <w:kern w:val="0"/>
          <w:shd w:val="clear" w:color="auto" w:fill="auto"/>
          <w:lang w:eastAsia="en-US" w:bidi="ar-SA"/>
          <w14:ligatures w14:val="none"/>
        </w:rPr>
        <mc:AlternateContent>
          <mc:Choice Requires="wpg">
            <w:drawing>
              <wp:anchor distT="0" distB="0" distL="114300" distR="114300" simplePos="0" relativeHeight="251592704" behindDoc="0" locked="0" layoutInCell="1" allowOverlap="1" wp14:anchorId="12088C89" wp14:editId="5ED30732">
                <wp:simplePos x="0" y="0"/>
                <wp:positionH relativeFrom="column">
                  <wp:posOffset>386990</wp:posOffset>
                </wp:positionH>
                <wp:positionV relativeFrom="paragraph">
                  <wp:posOffset>2672080</wp:posOffset>
                </wp:positionV>
                <wp:extent cx="5071745" cy="2311400"/>
                <wp:effectExtent l="0" t="0" r="0" b="0"/>
                <wp:wrapTopAndBottom/>
                <wp:docPr id="501975946" name="Group 501975946"/>
                <wp:cNvGraphicFramePr/>
                <a:graphic xmlns:a="http://schemas.openxmlformats.org/drawingml/2006/main">
                  <a:graphicData uri="http://schemas.microsoft.com/office/word/2010/wordprocessingGroup">
                    <wpg:wgp>
                      <wpg:cNvGrpSpPr/>
                      <wpg:grpSpPr>
                        <a:xfrm>
                          <a:off x="0" y="0"/>
                          <a:ext cx="5071745" cy="2311400"/>
                          <a:chOff x="0" y="0"/>
                          <a:chExt cx="5931535" cy="3286760"/>
                        </a:xfrm>
                      </wpg:grpSpPr>
                      <wpg:grpSp>
                        <wpg:cNvPr id="501975944" name="Group 501975944"/>
                        <wpg:cNvGrpSpPr/>
                        <wpg:grpSpPr>
                          <a:xfrm>
                            <a:off x="0" y="0"/>
                            <a:ext cx="5931535" cy="2917825"/>
                            <a:chOff x="0" y="0"/>
                            <a:chExt cx="6316179" cy="3116580"/>
                          </a:xfrm>
                        </wpg:grpSpPr>
                        <pic:pic xmlns:pic="http://schemas.openxmlformats.org/drawingml/2006/picture">
                          <pic:nvPicPr>
                            <pic:cNvPr id="501975943" name="Picture 50197594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64535" cy="3107055"/>
                            </a:xfrm>
                            <a:prstGeom prst="rect">
                              <a:avLst/>
                            </a:prstGeom>
                          </pic:spPr>
                        </pic:pic>
                        <pic:pic xmlns:pic="http://schemas.openxmlformats.org/drawingml/2006/picture">
                          <pic:nvPicPr>
                            <pic:cNvPr id="501975942" name="Picture 501975942"/>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196424" y="0"/>
                              <a:ext cx="3119755" cy="3116580"/>
                            </a:xfrm>
                            <a:prstGeom prst="rect">
                              <a:avLst/>
                            </a:prstGeom>
                          </pic:spPr>
                        </pic:pic>
                      </wpg:grpSp>
                      <wps:wsp>
                        <wps:cNvPr id="501975945" name="Text Box 501975945"/>
                        <wps:cNvSpPr txBox="1"/>
                        <wps:spPr>
                          <a:xfrm>
                            <a:off x="0" y="2981325"/>
                            <a:ext cx="5931535" cy="305435"/>
                          </a:xfrm>
                          <a:prstGeom prst="rect">
                            <a:avLst/>
                          </a:prstGeom>
                          <a:solidFill>
                            <a:prstClr val="white"/>
                          </a:solidFill>
                          <a:ln>
                            <a:noFill/>
                          </a:ln>
                        </wps:spPr>
                        <wps:txbx>
                          <w:txbxContent>
                            <w:p w14:paraId="72AC36AF" w14:textId="773B39EC" w:rsidR="007E2972" w:rsidRPr="009254C2" w:rsidRDefault="007E2972" w:rsidP="009254C2">
                              <w:pPr>
                                <w:pStyle w:val="Caption"/>
                                <w:spacing w:before="120" w:after="120"/>
                                <w:jc w:val="center"/>
                                <w:rPr>
                                  <w:rFonts w:eastAsia="Times New Roman"/>
                                  <w:i w:val="0"/>
                                  <w:color w:val="auto"/>
                                  <w:sz w:val="21"/>
                                  <w:szCs w:val="21"/>
                                </w:rPr>
                              </w:pPr>
                              <w:r w:rsidRPr="009254C2">
                                <w:rPr>
                                  <w:i w:val="0"/>
                                  <w:color w:val="auto"/>
                                  <w:sz w:val="21"/>
                                  <w:szCs w:val="21"/>
                                </w:rPr>
                                <w:t xml:space="preserve">Figure </w:t>
                              </w:r>
                              <w:r w:rsidRPr="009254C2">
                                <w:rPr>
                                  <w:i w:val="0"/>
                                  <w:color w:val="auto"/>
                                  <w:sz w:val="21"/>
                                  <w:szCs w:val="21"/>
                                </w:rPr>
                                <w:fldChar w:fldCharType="begin"/>
                              </w:r>
                              <w:r w:rsidRPr="009254C2">
                                <w:rPr>
                                  <w:i w:val="0"/>
                                  <w:color w:val="auto"/>
                                  <w:sz w:val="21"/>
                                  <w:szCs w:val="21"/>
                                </w:rPr>
                                <w:instrText xml:space="preserve"> SEQ Figure \* ARABIC </w:instrText>
                              </w:r>
                              <w:r w:rsidRPr="009254C2">
                                <w:rPr>
                                  <w:i w:val="0"/>
                                  <w:color w:val="auto"/>
                                  <w:sz w:val="21"/>
                                  <w:szCs w:val="21"/>
                                </w:rPr>
                                <w:fldChar w:fldCharType="separate"/>
                              </w:r>
                              <w:r>
                                <w:rPr>
                                  <w:i w:val="0"/>
                                  <w:noProof/>
                                  <w:color w:val="auto"/>
                                  <w:sz w:val="21"/>
                                  <w:szCs w:val="21"/>
                                </w:rPr>
                                <w:t>6</w:t>
                              </w:r>
                              <w:r w:rsidRPr="009254C2">
                                <w:rPr>
                                  <w:i w:val="0"/>
                                  <w:color w:val="auto"/>
                                  <w:sz w:val="21"/>
                                  <w:szCs w:val="21"/>
                                </w:rPr>
                                <w:fldChar w:fldCharType="end"/>
                              </w:r>
                              <w:r w:rsidRPr="009254C2">
                                <w:rPr>
                                  <w:i w:val="0"/>
                                  <w:color w:val="auto"/>
                                  <w:sz w:val="21"/>
                                  <w:szCs w:val="21"/>
                                </w:rPr>
                                <w:t xml:space="preserve"> F1-Confidence Curve between two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88C89" id="Group 501975946" o:spid="_x0000_s1055" style="position:absolute;left:0;text-align:left;margin-left:30.45pt;margin-top:210.4pt;width:399.35pt;height:182pt;z-index:251592704;mso-width-relative:margin;mso-height-relative:margin" coordsize="59315,32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">
                <v:group id="Group 501975944" o:spid="_x0000_s1056" style="position:absolute;width:59315;height:29178" coordsize="63161,3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">
                  <v:shape id="Picture 501975943" o:spid="_x0000_s1057" type="#_x0000_t75" style="position:absolute;width:32645;height:3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">
                    <v:imagedata r:id="rId41" o:title=""/>
                    <v:path arrowok="t"/>
                  </v:shape>
                  <v:shape id="Picture 501975942" o:spid="_x0000_s1058" type="#_x0000_t75" style="position:absolute;left:31964;width:31197;height:3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">
                    <v:imagedata r:id="rId42" o:title=""/>
                    <v:path arrowok="t"/>
                  </v:shape>
                </v:group>
                <v:shape id="Text Box 501975945" o:spid="_x0000_s1059" type="#_x0000_t202" style="position:absolute;top:29813;width:59315;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" stroked="f">
                  <v:textbox inset="0,0,0,0">
                    <w:txbxContent>
                      <w:p w14:paraId="72AC36AF" w14:textId="773B39EC" w:rsidR="007E2972" w:rsidRPr="009254C2" w:rsidRDefault="007E2972" w:rsidP="009254C2">
                        <w:pPr>
                          <w:pStyle w:val="Caption"/>
                          <w:spacing w:before="120" w:after="120"/>
                          <w:jc w:val="center"/>
                          <w:rPr>
                            <w:rFonts w:eastAsia="Times New Roman"/>
                            <w:i w:val="0"/>
                            <w:color w:val="auto"/>
                            <w:sz w:val="21"/>
                            <w:szCs w:val="21"/>
                          </w:rPr>
                        </w:pPr>
                        <w:r w:rsidRPr="009254C2">
                          <w:rPr>
                            <w:i w:val="0"/>
                            <w:color w:val="auto"/>
                            <w:sz w:val="21"/>
                            <w:szCs w:val="21"/>
                          </w:rPr>
                          <w:t xml:space="preserve">Figure </w:t>
                        </w:r>
                        <w:r w:rsidRPr="009254C2">
                          <w:rPr>
                            <w:i w:val="0"/>
                            <w:color w:val="auto"/>
                            <w:sz w:val="21"/>
                            <w:szCs w:val="21"/>
                          </w:rPr>
                          <w:fldChar w:fldCharType="begin"/>
                        </w:r>
                        <w:r w:rsidRPr="009254C2">
                          <w:rPr>
                            <w:i w:val="0"/>
                            <w:color w:val="auto"/>
                            <w:sz w:val="21"/>
                            <w:szCs w:val="21"/>
                          </w:rPr>
                          <w:instrText xml:space="preserve"> SEQ Figure \* ARABIC </w:instrText>
                        </w:r>
                        <w:r w:rsidRPr="009254C2">
                          <w:rPr>
                            <w:i w:val="0"/>
                            <w:color w:val="auto"/>
                            <w:sz w:val="21"/>
                            <w:szCs w:val="21"/>
                          </w:rPr>
                          <w:fldChar w:fldCharType="separate"/>
                        </w:r>
                        <w:r>
                          <w:rPr>
                            <w:i w:val="0"/>
                            <w:noProof/>
                            <w:color w:val="auto"/>
                            <w:sz w:val="21"/>
                            <w:szCs w:val="21"/>
                          </w:rPr>
                          <w:t>6</w:t>
                        </w:r>
                        <w:r w:rsidRPr="009254C2">
                          <w:rPr>
                            <w:i w:val="0"/>
                            <w:color w:val="auto"/>
                            <w:sz w:val="21"/>
                            <w:szCs w:val="21"/>
                          </w:rPr>
                          <w:fldChar w:fldCharType="end"/>
                        </w:r>
                        <w:r w:rsidRPr="009254C2">
                          <w:rPr>
                            <w:i w:val="0"/>
                            <w:color w:val="auto"/>
                            <w:sz w:val="21"/>
                            <w:szCs w:val="21"/>
                          </w:rPr>
                          <w:t xml:space="preserve"> F1-Confidence Curve between two models</w:t>
                        </w:r>
                      </w:p>
                    </w:txbxContent>
                  </v:textbox>
                </v:shape>
                <w10:wrap type="topAndBottom"/>
              </v:group>
            </w:pict>
          </mc:Fallback>
        </mc:AlternateContent>
      </w:r>
      <w:r w:rsidR="00144954" w:rsidRPr="00144954">
        <w:rPr>
          <w:rFonts w:eastAsia="Times New Roman"/>
          <w:color w:val="auto"/>
          <w:kern w:val="0"/>
          <w:shd w:val="clear" w:color="auto" w:fill="auto"/>
          <w:lang w:eastAsia="en-US" w:bidi="ar-SA"/>
          <w14:ligatures w14:val="none"/>
        </w:rPr>
        <w:t>The F1-Confidence Curves compare the pe</w:t>
      </w:r>
      <w:r w:rsidR="000F33D7">
        <w:rPr>
          <w:rFonts w:eastAsia="Times New Roman"/>
          <w:color w:val="auto"/>
          <w:kern w:val="0"/>
          <w:shd w:val="clear" w:color="auto" w:fill="auto"/>
          <w:lang w:eastAsia="en-US" w:bidi="ar-SA"/>
          <w14:ligatures w14:val="none"/>
        </w:rPr>
        <w:t xml:space="preserve">rformance of YOLOv5_default and </w:t>
      </w:r>
      <w:r w:rsidR="00144954" w:rsidRPr="00144954">
        <w:rPr>
          <w:rFonts w:eastAsia="Times New Roman"/>
          <w:color w:val="auto"/>
          <w:kern w:val="0"/>
          <w:shd w:val="clear" w:color="auto" w:fill="auto"/>
          <w:lang w:eastAsia="en-US" w:bidi="ar-SA"/>
          <w14:ligatures w14:val="none"/>
        </w:rPr>
        <w:t>YOLOv5_custom models across two classes: person and car.</w:t>
      </w:r>
      <w:r w:rsidR="000F33D7">
        <w:rPr>
          <w:rFonts w:eastAsia="Times New Roman"/>
          <w:color w:val="auto"/>
          <w:kern w:val="0"/>
          <w:shd w:val="clear" w:color="auto" w:fill="auto"/>
          <w:lang w:eastAsia="en-US" w:bidi="ar-SA"/>
          <w14:ligatures w14:val="none"/>
        </w:rPr>
        <w:t xml:space="preserve"> </w:t>
      </w:r>
      <w:r w:rsidR="00144954" w:rsidRPr="00144954">
        <w:rPr>
          <w:rFonts w:eastAsia="Times New Roman"/>
          <w:color w:val="auto"/>
          <w:kern w:val="0"/>
          <w:shd w:val="clear" w:color="auto" w:fill="auto"/>
          <w:lang w:eastAsia="en-US" w:bidi="ar-SA"/>
          <w14:ligatures w14:val="none"/>
        </w:rPr>
        <w:t>For the YOLOv5_default model (left), the F1 score peaks at 0.75 at a confidence of 0.396, with the car class achieving higher F1 values than the person class. In contrast, the YOLOv5_custom model (right) shows a slightly improved peak F1 score of 0.76 at a confidence of 0.385, again with the car class outperforming the person class.</w:t>
      </w:r>
      <w:r w:rsidR="00144954">
        <w:rPr>
          <w:rFonts w:eastAsia="Times New Roman"/>
          <w:color w:val="auto"/>
          <w:kern w:val="0"/>
          <w:shd w:val="clear" w:color="auto" w:fill="auto"/>
          <w:lang w:eastAsia="en-US" w:bidi="ar-SA"/>
          <w14:ligatures w14:val="none"/>
        </w:rPr>
        <w:t xml:space="preserve"> </w:t>
      </w:r>
      <w:r w:rsidR="00144954" w:rsidRPr="00144954">
        <w:rPr>
          <w:rFonts w:eastAsia="Times New Roman"/>
          <w:color w:val="auto"/>
          <w:kern w:val="0"/>
          <w:shd w:val="clear" w:color="auto" w:fill="auto"/>
          <w:lang w:eastAsia="en-US" w:bidi="ar-SA"/>
          <w14:ligatures w14:val="none"/>
        </w:rPr>
        <w:t>Overall, the YOLOv5_custom model demonstrates a marginally better F1 score across all classes, indicating a slight improvement in prediction accuracy over the YOLOv5_default model</w:t>
      </w:r>
      <w:r w:rsidR="000F33D7">
        <w:rPr>
          <w:rFonts w:eastAsia="Times New Roman"/>
          <w:color w:val="auto"/>
          <w:kern w:val="0"/>
          <w:shd w:val="clear" w:color="auto" w:fill="auto"/>
          <w:lang w:eastAsia="en-US" w:bidi="ar-SA"/>
          <w14:ligatures w14:val="none"/>
        </w:rPr>
        <w:t xml:space="preserve"> if we run more epochs</w:t>
      </w:r>
      <w:r w:rsidR="00144954" w:rsidRPr="00144954">
        <w:rPr>
          <w:rFonts w:eastAsia="Times New Roman"/>
          <w:color w:val="auto"/>
          <w:kern w:val="0"/>
          <w:shd w:val="clear" w:color="auto" w:fill="auto"/>
          <w:lang w:eastAsia="en-US" w:bidi="ar-SA"/>
          <w14:ligatures w14:val="none"/>
        </w:rPr>
        <w:t>.</w:t>
      </w:r>
    </w:p>
    <w:p w14:paraId="7095C1DF" w14:textId="449E5D51" w:rsidR="00CA7657" w:rsidRDefault="00CA7657" w:rsidP="002D2950">
      <w:pPr>
        <w:pStyle w:val="Heading3"/>
      </w:pPr>
      <w:r>
        <w:lastRenderedPageBreak/>
        <w:t>Training Performance Evaluation</w:t>
      </w:r>
      <w:r w:rsidR="002D2950">
        <w:t xml:space="preserve"> on ground truth data</w:t>
      </w:r>
    </w:p>
    <w:p w14:paraId="193B2288" w14:textId="10F1C3F1" w:rsidR="008063F2" w:rsidRPr="008063F2" w:rsidRDefault="008063F2" w:rsidP="008063F2">
      <w:r w:rsidRPr="008063F2">
        <w:t>The comparison between Yolov5s_default and Yolov5s_custom models reveals slight performance differences on the same dataset of 477 test images. The Yolov5s_custom model demonstrates a higher average recall (0.8486) compared to Yolov5s_default (0.8341), indicating better object detection capabilities. It also shows a lower average miss rate (0.1513) compared to 0.1658 for the default model. However, the custom model has a slightly higher average false positive rate (0.0125) versus the default's 0.0041. Both models exhibit high precision, with the custom model at 0.9923 and the default at 0.9890. Overall, Yolov5s_custom achieves a higher average accuracy (0.8475) compared to 0.8336 for Yolov5s_default.</w:t>
      </w:r>
    </w:p>
    <w:tbl>
      <w:tblPr>
        <w:tblW w:w="9198" w:type="dxa"/>
        <w:tblInd w:w="108" w:type="dxa"/>
        <w:tblLook w:val="04A0" w:firstRow="1" w:lastRow="0" w:firstColumn="1" w:lastColumn="0" w:noHBand="0" w:noVBand="1"/>
      </w:tblPr>
      <w:tblGrid>
        <w:gridCol w:w="1859"/>
        <w:gridCol w:w="844"/>
        <w:gridCol w:w="1174"/>
        <w:gridCol w:w="1650"/>
        <w:gridCol w:w="1117"/>
        <w:gridCol w:w="1146"/>
        <w:gridCol w:w="1408"/>
      </w:tblGrid>
      <w:tr w:rsidR="00CA7657" w:rsidRPr="00F80944" w14:paraId="5297DB25" w14:textId="77777777" w:rsidTr="00F80944">
        <w:trPr>
          <w:trHeight w:val="298"/>
        </w:trPr>
        <w:tc>
          <w:tcPr>
            <w:tcW w:w="9198" w:type="dxa"/>
            <w:gridSpan w:val="7"/>
            <w:tcBorders>
              <w:top w:val="nil"/>
              <w:left w:val="nil"/>
              <w:bottom w:val="nil"/>
              <w:right w:val="nil"/>
            </w:tcBorders>
            <w:shd w:val="clear" w:color="auto" w:fill="auto"/>
            <w:noWrap/>
            <w:vAlign w:val="bottom"/>
            <w:hideMark/>
          </w:tcPr>
          <w:p w14:paraId="3C3B8631" w14:textId="77777777"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Evaluation Result on Training Dataset</w:t>
            </w:r>
          </w:p>
        </w:tc>
      </w:tr>
      <w:tr w:rsidR="00CA7657" w:rsidRPr="00F80944" w14:paraId="6A7EEEB1" w14:textId="77777777" w:rsidTr="00F80944">
        <w:trPr>
          <w:trHeight w:val="298"/>
        </w:trPr>
        <w:tc>
          <w:tcPr>
            <w:tcW w:w="1859" w:type="dxa"/>
            <w:tcBorders>
              <w:top w:val="single" w:sz="4" w:space="0" w:color="000000"/>
              <w:left w:val="nil"/>
              <w:bottom w:val="single" w:sz="4" w:space="0" w:color="000000"/>
              <w:right w:val="nil"/>
            </w:tcBorders>
            <w:shd w:val="clear" w:color="auto" w:fill="auto"/>
            <w:noWrap/>
            <w:vAlign w:val="bottom"/>
            <w:hideMark/>
          </w:tcPr>
          <w:p w14:paraId="26BEF003" w14:textId="1937A914"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Experiment</w:t>
            </w:r>
            <w:r w:rsidR="006C17E5" w:rsidRPr="00F80944">
              <w:rPr>
                <w:b/>
                <w:sz w:val="21"/>
                <w:szCs w:val="21"/>
                <w:shd w:val="clear" w:color="auto" w:fill="auto"/>
                <w:lang w:eastAsia="en-US" w:bidi="ar-SA"/>
              </w:rPr>
              <w:t xml:space="preserve"> (Models)</w:t>
            </w:r>
          </w:p>
        </w:tc>
        <w:tc>
          <w:tcPr>
            <w:tcW w:w="844" w:type="dxa"/>
            <w:tcBorders>
              <w:top w:val="single" w:sz="4" w:space="0" w:color="000000"/>
              <w:left w:val="nil"/>
              <w:bottom w:val="single" w:sz="4" w:space="0" w:color="000000"/>
              <w:right w:val="nil"/>
            </w:tcBorders>
            <w:shd w:val="clear" w:color="auto" w:fill="auto"/>
            <w:noWrap/>
            <w:vAlign w:val="bottom"/>
            <w:hideMark/>
          </w:tcPr>
          <w:p w14:paraId="060A6734"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Avg. Recall</w:t>
            </w:r>
          </w:p>
        </w:tc>
        <w:tc>
          <w:tcPr>
            <w:tcW w:w="1174" w:type="dxa"/>
            <w:tcBorders>
              <w:top w:val="single" w:sz="4" w:space="0" w:color="000000"/>
              <w:left w:val="nil"/>
              <w:bottom w:val="single" w:sz="4" w:space="0" w:color="000000"/>
              <w:right w:val="nil"/>
            </w:tcBorders>
            <w:shd w:val="clear" w:color="auto" w:fill="auto"/>
            <w:noWrap/>
            <w:vAlign w:val="bottom"/>
            <w:hideMark/>
          </w:tcPr>
          <w:p w14:paraId="5825EDA3"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Avg. Miss Rate</w:t>
            </w:r>
          </w:p>
        </w:tc>
        <w:tc>
          <w:tcPr>
            <w:tcW w:w="1650" w:type="dxa"/>
            <w:tcBorders>
              <w:top w:val="single" w:sz="4" w:space="0" w:color="000000"/>
              <w:left w:val="nil"/>
              <w:bottom w:val="single" w:sz="4" w:space="0" w:color="000000"/>
              <w:right w:val="nil"/>
            </w:tcBorders>
            <w:shd w:val="clear" w:color="auto" w:fill="auto"/>
            <w:noWrap/>
            <w:vAlign w:val="bottom"/>
            <w:hideMark/>
          </w:tcPr>
          <w:p w14:paraId="421A6573"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Avg. False Positive Rate</w:t>
            </w:r>
          </w:p>
        </w:tc>
        <w:tc>
          <w:tcPr>
            <w:tcW w:w="1117" w:type="dxa"/>
            <w:tcBorders>
              <w:top w:val="single" w:sz="4" w:space="0" w:color="000000"/>
              <w:left w:val="nil"/>
              <w:bottom w:val="single" w:sz="4" w:space="0" w:color="000000"/>
              <w:right w:val="nil"/>
            </w:tcBorders>
            <w:shd w:val="clear" w:color="auto" w:fill="auto"/>
            <w:noWrap/>
            <w:vAlign w:val="bottom"/>
            <w:hideMark/>
          </w:tcPr>
          <w:p w14:paraId="09B2C173"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Avg. Precision</w:t>
            </w:r>
          </w:p>
        </w:tc>
        <w:tc>
          <w:tcPr>
            <w:tcW w:w="1146" w:type="dxa"/>
            <w:tcBorders>
              <w:top w:val="single" w:sz="4" w:space="0" w:color="000000"/>
              <w:left w:val="nil"/>
              <w:bottom w:val="single" w:sz="4" w:space="0" w:color="000000"/>
              <w:right w:val="nil"/>
            </w:tcBorders>
            <w:shd w:val="clear" w:color="auto" w:fill="auto"/>
            <w:noWrap/>
            <w:vAlign w:val="bottom"/>
            <w:hideMark/>
          </w:tcPr>
          <w:p w14:paraId="29B415FF"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Avg. Accuracy</w:t>
            </w:r>
          </w:p>
        </w:tc>
        <w:tc>
          <w:tcPr>
            <w:tcW w:w="1404" w:type="dxa"/>
            <w:tcBorders>
              <w:top w:val="single" w:sz="4" w:space="0" w:color="000000"/>
              <w:left w:val="nil"/>
              <w:bottom w:val="single" w:sz="4" w:space="0" w:color="000000"/>
              <w:right w:val="nil"/>
            </w:tcBorders>
            <w:shd w:val="clear" w:color="auto" w:fill="auto"/>
            <w:noWrap/>
            <w:vAlign w:val="bottom"/>
            <w:hideMark/>
          </w:tcPr>
          <w:p w14:paraId="7CBC9A78" w14:textId="77777777" w:rsidR="00CA7657" w:rsidRPr="00F80944" w:rsidRDefault="00CA7657" w:rsidP="002D2950">
            <w:pPr>
              <w:jc w:val="center"/>
              <w:rPr>
                <w:b/>
                <w:sz w:val="21"/>
                <w:szCs w:val="21"/>
                <w:shd w:val="clear" w:color="auto" w:fill="auto"/>
                <w:lang w:eastAsia="en-US" w:bidi="ar-SA"/>
              </w:rPr>
            </w:pPr>
            <w:r w:rsidRPr="00F80944">
              <w:rPr>
                <w:b/>
                <w:sz w:val="21"/>
                <w:szCs w:val="21"/>
                <w:shd w:val="clear" w:color="auto" w:fill="auto"/>
                <w:lang w:eastAsia="en-US" w:bidi="ar-SA"/>
              </w:rPr>
              <w:t>Number of Test Images</w:t>
            </w:r>
          </w:p>
        </w:tc>
      </w:tr>
      <w:tr w:rsidR="00CA7657" w:rsidRPr="00F80944" w14:paraId="4FD8E438" w14:textId="77777777" w:rsidTr="00F80944">
        <w:trPr>
          <w:trHeight w:val="223"/>
        </w:trPr>
        <w:tc>
          <w:tcPr>
            <w:tcW w:w="1859" w:type="dxa"/>
            <w:tcBorders>
              <w:top w:val="nil"/>
              <w:left w:val="nil"/>
              <w:bottom w:val="nil"/>
              <w:right w:val="nil"/>
            </w:tcBorders>
            <w:shd w:val="clear" w:color="D9D9D9" w:fill="D9D9D9"/>
            <w:noWrap/>
            <w:vAlign w:val="bottom"/>
            <w:hideMark/>
          </w:tcPr>
          <w:p w14:paraId="2297FB4E" w14:textId="3E0AA03B" w:rsidR="00CA7657" w:rsidRPr="00F80944" w:rsidRDefault="002D2950" w:rsidP="002D2950">
            <w:pPr>
              <w:jc w:val="center"/>
              <w:rPr>
                <w:b/>
                <w:sz w:val="21"/>
                <w:szCs w:val="21"/>
                <w:shd w:val="clear" w:color="auto" w:fill="auto"/>
                <w:lang w:eastAsia="en-US" w:bidi="ar-SA"/>
              </w:rPr>
            </w:pPr>
            <w:r w:rsidRPr="00F80944">
              <w:rPr>
                <w:b/>
                <w:sz w:val="21"/>
                <w:szCs w:val="21"/>
                <w:shd w:val="clear" w:color="auto" w:fill="auto"/>
                <w:lang w:eastAsia="en-US" w:bidi="ar-SA"/>
              </w:rPr>
              <w:t>Yolov5s_default</w:t>
            </w:r>
          </w:p>
        </w:tc>
        <w:tc>
          <w:tcPr>
            <w:tcW w:w="844" w:type="dxa"/>
            <w:tcBorders>
              <w:top w:val="nil"/>
              <w:left w:val="nil"/>
              <w:bottom w:val="nil"/>
              <w:right w:val="nil"/>
            </w:tcBorders>
            <w:shd w:val="clear" w:color="D9D9D9" w:fill="D9D9D9"/>
            <w:noWrap/>
            <w:vAlign w:val="bottom"/>
            <w:hideMark/>
          </w:tcPr>
          <w:p w14:paraId="3B90B49B" w14:textId="630B094B"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2D2950" w:rsidRPr="00F80944">
              <w:rPr>
                <w:sz w:val="21"/>
                <w:szCs w:val="21"/>
                <w:shd w:val="clear" w:color="auto" w:fill="auto"/>
                <w:lang w:eastAsia="en-US" w:bidi="ar-SA"/>
              </w:rPr>
              <w:t>.8341</w:t>
            </w:r>
          </w:p>
        </w:tc>
        <w:tc>
          <w:tcPr>
            <w:tcW w:w="1174" w:type="dxa"/>
            <w:tcBorders>
              <w:top w:val="nil"/>
              <w:left w:val="nil"/>
              <w:bottom w:val="nil"/>
              <w:right w:val="nil"/>
            </w:tcBorders>
            <w:shd w:val="clear" w:color="D9D9D9" w:fill="D9D9D9"/>
            <w:noWrap/>
            <w:vAlign w:val="bottom"/>
            <w:hideMark/>
          </w:tcPr>
          <w:p w14:paraId="396D6CE9" w14:textId="1F513CAC"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2D2950" w:rsidRPr="00F80944">
              <w:rPr>
                <w:sz w:val="21"/>
                <w:szCs w:val="21"/>
                <w:shd w:val="clear" w:color="auto" w:fill="auto"/>
                <w:lang w:eastAsia="en-US" w:bidi="ar-SA"/>
              </w:rPr>
              <w:t>.1658</w:t>
            </w:r>
          </w:p>
        </w:tc>
        <w:tc>
          <w:tcPr>
            <w:tcW w:w="1650" w:type="dxa"/>
            <w:tcBorders>
              <w:top w:val="nil"/>
              <w:left w:val="nil"/>
              <w:bottom w:val="nil"/>
              <w:right w:val="nil"/>
            </w:tcBorders>
            <w:shd w:val="clear" w:color="D9D9D9" w:fill="D9D9D9"/>
            <w:noWrap/>
            <w:vAlign w:val="bottom"/>
            <w:hideMark/>
          </w:tcPr>
          <w:p w14:paraId="35F7EEE0" w14:textId="7889FDEC"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2D2950" w:rsidRPr="00F80944">
              <w:rPr>
                <w:sz w:val="21"/>
                <w:szCs w:val="21"/>
                <w:shd w:val="clear" w:color="auto" w:fill="auto"/>
                <w:lang w:eastAsia="en-US" w:bidi="ar-SA"/>
              </w:rPr>
              <w:t>.0041</w:t>
            </w:r>
          </w:p>
        </w:tc>
        <w:tc>
          <w:tcPr>
            <w:tcW w:w="1117" w:type="dxa"/>
            <w:tcBorders>
              <w:top w:val="nil"/>
              <w:left w:val="nil"/>
              <w:bottom w:val="nil"/>
              <w:right w:val="nil"/>
            </w:tcBorders>
            <w:shd w:val="clear" w:color="D9D9D9" w:fill="D9D9D9"/>
            <w:noWrap/>
            <w:vAlign w:val="center"/>
            <w:hideMark/>
          </w:tcPr>
          <w:p w14:paraId="0393E51D" w14:textId="38378702"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2D2950" w:rsidRPr="00F80944">
              <w:rPr>
                <w:sz w:val="21"/>
                <w:szCs w:val="21"/>
                <w:shd w:val="clear" w:color="auto" w:fill="auto"/>
                <w:lang w:eastAsia="en-US" w:bidi="ar-SA"/>
              </w:rPr>
              <w:t>.9890</w:t>
            </w:r>
          </w:p>
        </w:tc>
        <w:tc>
          <w:tcPr>
            <w:tcW w:w="1146" w:type="dxa"/>
            <w:tcBorders>
              <w:top w:val="nil"/>
              <w:left w:val="nil"/>
              <w:bottom w:val="nil"/>
              <w:right w:val="nil"/>
            </w:tcBorders>
            <w:shd w:val="clear" w:color="D9D9D9" w:fill="D9D9D9"/>
            <w:noWrap/>
            <w:vAlign w:val="bottom"/>
            <w:hideMark/>
          </w:tcPr>
          <w:p w14:paraId="5BC945ED" w14:textId="5C2EFE08"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2D2950" w:rsidRPr="00F80944">
              <w:rPr>
                <w:sz w:val="21"/>
                <w:szCs w:val="21"/>
                <w:shd w:val="clear" w:color="auto" w:fill="auto"/>
                <w:lang w:eastAsia="en-US" w:bidi="ar-SA"/>
              </w:rPr>
              <w:t>.8336</w:t>
            </w:r>
          </w:p>
        </w:tc>
        <w:tc>
          <w:tcPr>
            <w:tcW w:w="1404" w:type="dxa"/>
            <w:tcBorders>
              <w:top w:val="nil"/>
              <w:left w:val="nil"/>
              <w:bottom w:val="nil"/>
              <w:right w:val="nil"/>
            </w:tcBorders>
            <w:shd w:val="clear" w:color="D9D9D9" w:fill="D9D9D9"/>
            <w:noWrap/>
            <w:vAlign w:val="bottom"/>
            <w:hideMark/>
          </w:tcPr>
          <w:p w14:paraId="538C7E5F" w14:textId="77777777"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477</w:t>
            </w:r>
          </w:p>
        </w:tc>
      </w:tr>
      <w:tr w:rsidR="00CA7657" w:rsidRPr="00F80944" w14:paraId="4B856162" w14:textId="77777777" w:rsidTr="00F80944">
        <w:trPr>
          <w:trHeight w:val="298"/>
        </w:trPr>
        <w:tc>
          <w:tcPr>
            <w:tcW w:w="1859" w:type="dxa"/>
            <w:tcBorders>
              <w:top w:val="nil"/>
              <w:left w:val="nil"/>
              <w:bottom w:val="nil"/>
              <w:right w:val="nil"/>
            </w:tcBorders>
            <w:shd w:val="clear" w:color="D9D9D9" w:fill="D9D9D9"/>
            <w:noWrap/>
            <w:vAlign w:val="bottom"/>
            <w:hideMark/>
          </w:tcPr>
          <w:p w14:paraId="5CE068C9" w14:textId="3FD0DD25" w:rsidR="00CA7657" w:rsidRPr="00F80944" w:rsidRDefault="00AD2D8D" w:rsidP="002D2950">
            <w:pPr>
              <w:jc w:val="center"/>
              <w:rPr>
                <w:b/>
                <w:sz w:val="21"/>
                <w:szCs w:val="21"/>
                <w:shd w:val="clear" w:color="auto" w:fill="auto"/>
                <w:lang w:eastAsia="en-US" w:bidi="ar-SA"/>
              </w:rPr>
            </w:pPr>
            <w:r w:rsidRPr="00F80944">
              <w:rPr>
                <w:b/>
                <w:sz w:val="21"/>
                <w:szCs w:val="21"/>
                <w:shd w:val="clear" w:color="auto" w:fill="auto"/>
                <w:lang w:eastAsia="en-US" w:bidi="ar-SA"/>
              </w:rPr>
              <w:t>Yolov5</w:t>
            </w:r>
            <w:r w:rsidR="00352C03" w:rsidRPr="00F80944">
              <w:rPr>
                <w:b/>
                <w:sz w:val="21"/>
                <w:szCs w:val="21"/>
                <w:shd w:val="clear" w:color="auto" w:fill="auto"/>
                <w:lang w:eastAsia="en-US" w:bidi="ar-SA"/>
              </w:rPr>
              <w:t>s_custom</w:t>
            </w:r>
          </w:p>
        </w:tc>
        <w:tc>
          <w:tcPr>
            <w:tcW w:w="844" w:type="dxa"/>
            <w:tcBorders>
              <w:top w:val="nil"/>
              <w:left w:val="nil"/>
              <w:bottom w:val="nil"/>
              <w:right w:val="nil"/>
            </w:tcBorders>
            <w:shd w:val="clear" w:color="D9D9D9" w:fill="D9D9D9"/>
            <w:noWrap/>
            <w:vAlign w:val="bottom"/>
            <w:hideMark/>
          </w:tcPr>
          <w:p w14:paraId="2820E1AE" w14:textId="2740A227" w:rsidR="00CA7657" w:rsidRPr="00F80944" w:rsidRDefault="00B30E7F"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F42253" w:rsidRPr="00F80944">
              <w:rPr>
                <w:sz w:val="21"/>
                <w:szCs w:val="21"/>
                <w:shd w:val="clear" w:color="auto" w:fill="auto"/>
                <w:lang w:eastAsia="en-US" w:bidi="ar-SA"/>
              </w:rPr>
              <w:t>.8486</w:t>
            </w:r>
          </w:p>
        </w:tc>
        <w:tc>
          <w:tcPr>
            <w:tcW w:w="1174" w:type="dxa"/>
            <w:tcBorders>
              <w:top w:val="nil"/>
              <w:left w:val="nil"/>
              <w:bottom w:val="nil"/>
              <w:right w:val="nil"/>
            </w:tcBorders>
            <w:shd w:val="clear" w:color="D9D9D9" w:fill="D9D9D9"/>
            <w:noWrap/>
            <w:vAlign w:val="bottom"/>
            <w:hideMark/>
          </w:tcPr>
          <w:p w14:paraId="107E90F4" w14:textId="20B57249" w:rsidR="00CA7657" w:rsidRPr="00F80944" w:rsidRDefault="00B30E7F"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F42253" w:rsidRPr="00F80944">
              <w:rPr>
                <w:sz w:val="21"/>
                <w:szCs w:val="21"/>
                <w:shd w:val="clear" w:color="auto" w:fill="auto"/>
                <w:lang w:eastAsia="en-US" w:bidi="ar-SA"/>
              </w:rPr>
              <w:t>.1513</w:t>
            </w:r>
          </w:p>
        </w:tc>
        <w:tc>
          <w:tcPr>
            <w:tcW w:w="1650" w:type="dxa"/>
            <w:tcBorders>
              <w:top w:val="nil"/>
              <w:left w:val="nil"/>
              <w:bottom w:val="nil"/>
              <w:right w:val="nil"/>
            </w:tcBorders>
            <w:shd w:val="clear" w:color="D9D9D9" w:fill="D9D9D9"/>
            <w:noWrap/>
            <w:vAlign w:val="bottom"/>
            <w:hideMark/>
          </w:tcPr>
          <w:p w14:paraId="628B91B8" w14:textId="368DE027" w:rsidR="00CA7657" w:rsidRPr="00F80944" w:rsidRDefault="00B30E7F" w:rsidP="002D2950">
            <w:pPr>
              <w:jc w:val="center"/>
              <w:rPr>
                <w:sz w:val="21"/>
                <w:szCs w:val="21"/>
                <w:shd w:val="clear" w:color="auto" w:fill="auto"/>
                <w:lang w:eastAsia="en-US" w:bidi="ar-SA"/>
              </w:rPr>
            </w:pPr>
            <w:r w:rsidRPr="00F80944">
              <w:rPr>
                <w:sz w:val="21"/>
                <w:szCs w:val="21"/>
                <w:shd w:val="clear" w:color="auto" w:fill="auto"/>
                <w:lang w:eastAsia="en-US" w:bidi="ar-SA"/>
              </w:rPr>
              <w:t>0.0125</w:t>
            </w:r>
          </w:p>
        </w:tc>
        <w:tc>
          <w:tcPr>
            <w:tcW w:w="1117" w:type="dxa"/>
            <w:tcBorders>
              <w:top w:val="nil"/>
              <w:left w:val="nil"/>
              <w:bottom w:val="nil"/>
              <w:right w:val="nil"/>
            </w:tcBorders>
            <w:shd w:val="clear" w:color="D9D9D9" w:fill="D9D9D9"/>
            <w:noWrap/>
            <w:vAlign w:val="bottom"/>
            <w:hideMark/>
          </w:tcPr>
          <w:p w14:paraId="1F6218B6" w14:textId="63F6C781" w:rsidR="00CA7657" w:rsidRPr="00F80944" w:rsidRDefault="00B30E7F"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F42253" w:rsidRPr="00F80944">
              <w:rPr>
                <w:sz w:val="21"/>
                <w:szCs w:val="21"/>
                <w:shd w:val="clear" w:color="auto" w:fill="auto"/>
                <w:lang w:eastAsia="en-US" w:bidi="ar-SA"/>
              </w:rPr>
              <w:t>.9923</w:t>
            </w:r>
          </w:p>
        </w:tc>
        <w:tc>
          <w:tcPr>
            <w:tcW w:w="1146" w:type="dxa"/>
            <w:tcBorders>
              <w:top w:val="nil"/>
              <w:left w:val="nil"/>
              <w:bottom w:val="nil"/>
              <w:right w:val="nil"/>
            </w:tcBorders>
            <w:shd w:val="clear" w:color="D9D9D9" w:fill="D9D9D9"/>
            <w:noWrap/>
            <w:vAlign w:val="bottom"/>
            <w:hideMark/>
          </w:tcPr>
          <w:p w14:paraId="115AC1EE" w14:textId="5B9B59F2" w:rsidR="00CA7657" w:rsidRPr="00F80944" w:rsidRDefault="00B30E7F" w:rsidP="002D2950">
            <w:pPr>
              <w:jc w:val="center"/>
              <w:rPr>
                <w:sz w:val="21"/>
                <w:szCs w:val="21"/>
                <w:shd w:val="clear" w:color="auto" w:fill="auto"/>
                <w:lang w:eastAsia="en-US" w:bidi="ar-SA"/>
              </w:rPr>
            </w:pPr>
            <w:r w:rsidRPr="00F80944">
              <w:rPr>
                <w:sz w:val="21"/>
                <w:szCs w:val="21"/>
                <w:shd w:val="clear" w:color="auto" w:fill="auto"/>
                <w:lang w:eastAsia="en-US" w:bidi="ar-SA"/>
              </w:rPr>
              <w:t>0</w:t>
            </w:r>
            <w:r w:rsidR="00F42253" w:rsidRPr="00F80944">
              <w:rPr>
                <w:sz w:val="21"/>
                <w:szCs w:val="21"/>
                <w:shd w:val="clear" w:color="auto" w:fill="auto"/>
                <w:lang w:eastAsia="en-US" w:bidi="ar-SA"/>
              </w:rPr>
              <w:t>.8475</w:t>
            </w:r>
          </w:p>
        </w:tc>
        <w:tc>
          <w:tcPr>
            <w:tcW w:w="1404" w:type="dxa"/>
            <w:tcBorders>
              <w:top w:val="nil"/>
              <w:left w:val="nil"/>
              <w:bottom w:val="nil"/>
              <w:right w:val="nil"/>
            </w:tcBorders>
            <w:shd w:val="clear" w:color="D9D9D9" w:fill="D9D9D9"/>
            <w:noWrap/>
            <w:vAlign w:val="bottom"/>
            <w:hideMark/>
          </w:tcPr>
          <w:p w14:paraId="61CE89B2" w14:textId="77777777" w:rsidR="00CA7657" w:rsidRPr="00F80944" w:rsidRDefault="00CA7657" w:rsidP="002D2950">
            <w:pPr>
              <w:jc w:val="center"/>
              <w:rPr>
                <w:sz w:val="21"/>
                <w:szCs w:val="21"/>
                <w:shd w:val="clear" w:color="auto" w:fill="auto"/>
                <w:lang w:eastAsia="en-US" w:bidi="ar-SA"/>
              </w:rPr>
            </w:pPr>
            <w:r w:rsidRPr="00F80944">
              <w:rPr>
                <w:sz w:val="21"/>
                <w:szCs w:val="21"/>
                <w:shd w:val="clear" w:color="auto" w:fill="auto"/>
                <w:lang w:eastAsia="en-US" w:bidi="ar-SA"/>
              </w:rPr>
              <w:t>477</w:t>
            </w:r>
          </w:p>
        </w:tc>
      </w:tr>
    </w:tbl>
    <w:p w14:paraId="272CB0F7" w14:textId="2BC1BFD0" w:rsidR="006808B3" w:rsidRDefault="00804896" w:rsidP="00C3584D">
      <w:pPr>
        <w:pStyle w:val="Heading2"/>
        <w:rPr>
          <w:rStyle w:val="Heading2Char"/>
          <w:b/>
        </w:rPr>
      </w:pPr>
      <w:r w:rsidRPr="006808B3">
        <w:rPr>
          <w:rStyle w:val="Heading2Char"/>
          <w:b/>
        </w:rPr>
        <w:t>Evaluation of YOLOv5</w:t>
      </w:r>
      <w:r w:rsidR="00CA7657">
        <w:rPr>
          <w:rStyle w:val="Heading2Char"/>
          <w:b/>
        </w:rPr>
        <w:t xml:space="preserve"> </w:t>
      </w:r>
      <w:r w:rsidR="00D30E2E">
        <w:rPr>
          <w:rStyle w:val="Heading2Char"/>
          <w:b/>
        </w:rPr>
        <w:t xml:space="preserve">on </w:t>
      </w:r>
      <w:r w:rsidR="00CA7657">
        <w:rPr>
          <w:rStyle w:val="Heading2Char"/>
          <w:b/>
        </w:rPr>
        <w:t>Test Data</w:t>
      </w:r>
    </w:p>
    <w:p w14:paraId="42E85080" w14:textId="6A5849CD" w:rsidR="008063F2" w:rsidRPr="008063F2" w:rsidRDefault="008063F2" w:rsidP="008063F2">
      <w:pPr>
        <w:ind w:firstLine="720"/>
      </w:pPr>
      <w:r w:rsidRPr="008063F2">
        <w:t>The comparison between Yolov5s_default and Yolov5s_custom models shows that the custom model performs better on a dataset of 43 test images. The Yolov5s_custom model has a higher average recall (0.5783) compared to the default model (0.5318), indicating it detects more true positives. It also has a lower average miss rate (0.4216) compared to 0.4681 for the default model, meaning fewer objects are missed. Both models have the same average false positive rate (0.0465). The custom model exhibits higher average precision (0.8798) than the default (0.8333), and a higher average accuracy (0.5781) compared to 0.5316 for the default model, indicating overall better performance.</w:t>
      </w:r>
    </w:p>
    <w:tbl>
      <w:tblPr>
        <w:tblW w:w="9163" w:type="dxa"/>
        <w:tblInd w:w="108" w:type="dxa"/>
        <w:tblLook w:val="04A0" w:firstRow="1" w:lastRow="0" w:firstColumn="1" w:lastColumn="0" w:noHBand="0" w:noVBand="1"/>
      </w:tblPr>
      <w:tblGrid>
        <w:gridCol w:w="1772"/>
        <w:gridCol w:w="891"/>
        <w:gridCol w:w="1195"/>
        <w:gridCol w:w="1654"/>
        <w:gridCol w:w="1106"/>
        <w:gridCol w:w="1135"/>
        <w:gridCol w:w="1410"/>
      </w:tblGrid>
      <w:tr w:rsidR="00804896" w:rsidRPr="00F80944" w14:paraId="226A3ED3" w14:textId="77777777" w:rsidTr="00F80944">
        <w:trPr>
          <w:trHeight w:val="3"/>
        </w:trPr>
        <w:tc>
          <w:tcPr>
            <w:tcW w:w="9163" w:type="dxa"/>
            <w:gridSpan w:val="7"/>
            <w:tcBorders>
              <w:top w:val="nil"/>
              <w:left w:val="nil"/>
              <w:bottom w:val="nil"/>
              <w:right w:val="nil"/>
            </w:tcBorders>
            <w:shd w:val="clear" w:color="auto" w:fill="auto"/>
            <w:noWrap/>
            <w:vAlign w:val="bottom"/>
            <w:hideMark/>
          </w:tcPr>
          <w:p w14:paraId="66ECB861" w14:textId="77777777" w:rsidR="00804896" w:rsidRPr="00F80944" w:rsidRDefault="00804896" w:rsidP="00FD5463">
            <w:pPr>
              <w:jc w:val="center"/>
              <w:rPr>
                <w:sz w:val="21"/>
                <w:szCs w:val="21"/>
                <w:shd w:val="clear" w:color="auto" w:fill="auto"/>
                <w:lang w:eastAsia="en-US" w:bidi="ar-SA"/>
              </w:rPr>
            </w:pPr>
            <w:r w:rsidRPr="00F80944">
              <w:rPr>
                <w:sz w:val="21"/>
                <w:szCs w:val="21"/>
                <w:shd w:val="clear" w:color="auto" w:fill="auto"/>
                <w:lang w:eastAsia="en-US" w:bidi="ar-SA"/>
              </w:rPr>
              <w:t>Evaluation Result on Test Dataset</w:t>
            </w:r>
          </w:p>
        </w:tc>
      </w:tr>
      <w:tr w:rsidR="00804896" w:rsidRPr="00F80944" w14:paraId="6CCBADE4" w14:textId="77777777" w:rsidTr="00F80944">
        <w:trPr>
          <w:trHeight w:val="3"/>
        </w:trPr>
        <w:tc>
          <w:tcPr>
            <w:tcW w:w="1772" w:type="dxa"/>
            <w:tcBorders>
              <w:top w:val="single" w:sz="4" w:space="0" w:color="000000"/>
              <w:left w:val="nil"/>
              <w:bottom w:val="single" w:sz="4" w:space="0" w:color="000000"/>
              <w:right w:val="nil"/>
            </w:tcBorders>
            <w:shd w:val="clear" w:color="auto" w:fill="auto"/>
            <w:noWrap/>
            <w:vAlign w:val="bottom"/>
            <w:hideMark/>
          </w:tcPr>
          <w:p w14:paraId="60F8F978" w14:textId="075C0130"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Experiment</w:t>
            </w:r>
            <w:r w:rsidR="006C17E5" w:rsidRPr="00F80944">
              <w:rPr>
                <w:b/>
                <w:sz w:val="21"/>
                <w:szCs w:val="21"/>
                <w:shd w:val="clear" w:color="auto" w:fill="auto"/>
                <w:lang w:eastAsia="en-US" w:bidi="ar-SA"/>
              </w:rPr>
              <w:t xml:space="preserve"> (Models)</w:t>
            </w:r>
          </w:p>
        </w:tc>
        <w:tc>
          <w:tcPr>
            <w:tcW w:w="891" w:type="dxa"/>
            <w:tcBorders>
              <w:top w:val="single" w:sz="4" w:space="0" w:color="000000"/>
              <w:left w:val="nil"/>
              <w:bottom w:val="single" w:sz="4" w:space="0" w:color="000000"/>
              <w:right w:val="nil"/>
            </w:tcBorders>
            <w:shd w:val="clear" w:color="auto" w:fill="auto"/>
            <w:noWrap/>
            <w:vAlign w:val="bottom"/>
            <w:hideMark/>
          </w:tcPr>
          <w:p w14:paraId="4A87621C"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Avg. Recall</w:t>
            </w:r>
          </w:p>
        </w:tc>
        <w:tc>
          <w:tcPr>
            <w:tcW w:w="1195" w:type="dxa"/>
            <w:tcBorders>
              <w:top w:val="single" w:sz="4" w:space="0" w:color="000000"/>
              <w:left w:val="nil"/>
              <w:bottom w:val="single" w:sz="4" w:space="0" w:color="000000"/>
              <w:right w:val="nil"/>
            </w:tcBorders>
            <w:shd w:val="clear" w:color="auto" w:fill="auto"/>
            <w:noWrap/>
            <w:vAlign w:val="bottom"/>
            <w:hideMark/>
          </w:tcPr>
          <w:p w14:paraId="46CBAD21"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Avg. Miss Rate</w:t>
            </w:r>
          </w:p>
        </w:tc>
        <w:tc>
          <w:tcPr>
            <w:tcW w:w="1654" w:type="dxa"/>
            <w:tcBorders>
              <w:top w:val="single" w:sz="4" w:space="0" w:color="000000"/>
              <w:left w:val="nil"/>
              <w:bottom w:val="single" w:sz="4" w:space="0" w:color="000000"/>
              <w:right w:val="nil"/>
            </w:tcBorders>
            <w:shd w:val="clear" w:color="auto" w:fill="auto"/>
            <w:noWrap/>
            <w:vAlign w:val="bottom"/>
            <w:hideMark/>
          </w:tcPr>
          <w:p w14:paraId="0EBDA67B"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Avg. False Positive Rate</w:t>
            </w:r>
          </w:p>
        </w:tc>
        <w:tc>
          <w:tcPr>
            <w:tcW w:w="1106" w:type="dxa"/>
            <w:tcBorders>
              <w:top w:val="single" w:sz="4" w:space="0" w:color="000000"/>
              <w:left w:val="nil"/>
              <w:bottom w:val="single" w:sz="4" w:space="0" w:color="000000"/>
              <w:right w:val="nil"/>
            </w:tcBorders>
            <w:shd w:val="clear" w:color="auto" w:fill="auto"/>
            <w:noWrap/>
            <w:vAlign w:val="bottom"/>
            <w:hideMark/>
          </w:tcPr>
          <w:p w14:paraId="1CA867D8"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Avg. Precision</w:t>
            </w:r>
          </w:p>
        </w:tc>
        <w:tc>
          <w:tcPr>
            <w:tcW w:w="1135" w:type="dxa"/>
            <w:tcBorders>
              <w:top w:val="single" w:sz="4" w:space="0" w:color="000000"/>
              <w:left w:val="nil"/>
              <w:bottom w:val="single" w:sz="4" w:space="0" w:color="000000"/>
              <w:right w:val="nil"/>
            </w:tcBorders>
            <w:shd w:val="clear" w:color="auto" w:fill="auto"/>
            <w:noWrap/>
            <w:vAlign w:val="bottom"/>
            <w:hideMark/>
          </w:tcPr>
          <w:p w14:paraId="03A494ED"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Avg. Accuracy</w:t>
            </w:r>
          </w:p>
        </w:tc>
        <w:tc>
          <w:tcPr>
            <w:tcW w:w="1408" w:type="dxa"/>
            <w:tcBorders>
              <w:top w:val="single" w:sz="4" w:space="0" w:color="000000"/>
              <w:left w:val="nil"/>
              <w:bottom w:val="single" w:sz="4" w:space="0" w:color="000000"/>
              <w:right w:val="nil"/>
            </w:tcBorders>
            <w:shd w:val="clear" w:color="auto" w:fill="auto"/>
            <w:noWrap/>
            <w:vAlign w:val="bottom"/>
            <w:hideMark/>
          </w:tcPr>
          <w:p w14:paraId="5BF1F833" w14:textId="77777777" w:rsidR="00804896" w:rsidRPr="00F80944" w:rsidRDefault="00804896" w:rsidP="00516B06">
            <w:pPr>
              <w:rPr>
                <w:b/>
                <w:sz w:val="21"/>
                <w:szCs w:val="21"/>
                <w:shd w:val="clear" w:color="auto" w:fill="auto"/>
                <w:lang w:eastAsia="en-US" w:bidi="ar-SA"/>
              </w:rPr>
            </w:pPr>
            <w:r w:rsidRPr="00F80944">
              <w:rPr>
                <w:b/>
                <w:sz w:val="21"/>
                <w:szCs w:val="21"/>
                <w:shd w:val="clear" w:color="auto" w:fill="auto"/>
                <w:lang w:eastAsia="en-US" w:bidi="ar-SA"/>
              </w:rPr>
              <w:t>Number of Test Images</w:t>
            </w:r>
          </w:p>
        </w:tc>
      </w:tr>
      <w:tr w:rsidR="00804896" w:rsidRPr="00F80944" w14:paraId="2B9661EF" w14:textId="77777777" w:rsidTr="00F80944">
        <w:trPr>
          <w:trHeight w:val="2"/>
        </w:trPr>
        <w:tc>
          <w:tcPr>
            <w:tcW w:w="1772" w:type="dxa"/>
            <w:tcBorders>
              <w:top w:val="nil"/>
              <w:left w:val="nil"/>
              <w:bottom w:val="nil"/>
              <w:right w:val="nil"/>
            </w:tcBorders>
            <w:shd w:val="clear" w:color="D9D9D9" w:fill="D9D9D9"/>
            <w:noWrap/>
            <w:vAlign w:val="bottom"/>
            <w:hideMark/>
          </w:tcPr>
          <w:p w14:paraId="5CDAFD36" w14:textId="15524686" w:rsidR="00804896" w:rsidRPr="00F80944" w:rsidRDefault="00AD2D8D" w:rsidP="00516B06">
            <w:pPr>
              <w:rPr>
                <w:b/>
                <w:sz w:val="21"/>
                <w:szCs w:val="21"/>
                <w:shd w:val="clear" w:color="auto" w:fill="auto"/>
                <w:lang w:eastAsia="en-US" w:bidi="ar-SA"/>
              </w:rPr>
            </w:pPr>
            <w:r w:rsidRPr="00F80944">
              <w:rPr>
                <w:b/>
                <w:sz w:val="21"/>
                <w:szCs w:val="21"/>
                <w:shd w:val="clear" w:color="auto" w:fill="auto"/>
                <w:lang w:eastAsia="en-US" w:bidi="ar-SA"/>
              </w:rPr>
              <w:lastRenderedPageBreak/>
              <w:t>Yolov5</w:t>
            </w:r>
            <w:r w:rsidR="00B30E7F" w:rsidRPr="00F80944">
              <w:rPr>
                <w:b/>
                <w:sz w:val="21"/>
                <w:szCs w:val="21"/>
                <w:shd w:val="clear" w:color="auto" w:fill="auto"/>
                <w:lang w:eastAsia="en-US" w:bidi="ar-SA"/>
              </w:rPr>
              <w:t>s_default</w:t>
            </w:r>
          </w:p>
        </w:tc>
        <w:tc>
          <w:tcPr>
            <w:tcW w:w="891" w:type="dxa"/>
            <w:tcBorders>
              <w:top w:val="nil"/>
              <w:left w:val="nil"/>
              <w:bottom w:val="nil"/>
              <w:right w:val="nil"/>
            </w:tcBorders>
            <w:shd w:val="clear" w:color="D9D9D9" w:fill="D9D9D9"/>
            <w:noWrap/>
            <w:vAlign w:val="bottom"/>
            <w:hideMark/>
          </w:tcPr>
          <w:p w14:paraId="5830E458" w14:textId="0E39EAB5" w:rsidR="00804896" w:rsidRPr="00F80944" w:rsidRDefault="00B30E7F" w:rsidP="00516B06">
            <w:pPr>
              <w:rPr>
                <w:sz w:val="21"/>
                <w:szCs w:val="21"/>
                <w:shd w:val="clear" w:color="auto" w:fill="auto"/>
                <w:lang w:eastAsia="en-US" w:bidi="ar-SA"/>
              </w:rPr>
            </w:pPr>
            <w:r w:rsidRPr="00F80944">
              <w:rPr>
                <w:sz w:val="21"/>
                <w:szCs w:val="21"/>
                <w:shd w:val="clear" w:color="auto" w:fill="auto"/>
                <w:lang w:eastAsia="en-US" w:bidi="ar-SA"/>
              </w:rPr>
              <w:t>0.5318</w:t>
            </w:r>
          </w:p>
        </w:tc>
        <w:tc>
          <w:tcPr>
            <w:tcW w:w="1195" w:type="dxa"/>
            <w:tcBorders>
              <w:top w:val="nil"/>
              <w:left w:val="nil"/>
              <w:bottom w:val="nil"/>
              <w:right w:val="nil"/>
            </w:tcBorders>
            <w:shd w:val="clear" w:color="D9D9D9" w:fill="D9D9D9"/>
            <w:noWrap/>
            <w:vAlign w:val="bottom"/>
            <w:hideMark/>
          </w:tcPr>
          <w:p w14:paraId="66B4FB1A" w14:textId="0B0E3D99" w:rsidR="00804896" w:rsidRPr="00F80944" w:rsidRDefault="00B30E7F" w:rsidP="00516B06">
            <w:pPr>
              <w:rPr>
                <w:sz w:val="21"/>
                <w:szCs w:val="21"/>
                <w:shd w:val="clear" w:color="auto" w:fill="auto"/>
                <w:lang w:eastAsia="en-US" w:bidi="ar-SA"/>
              </w:rPr>
            </w:pPr>
            <w:r w:rsidRPr="00F80944">
              <w:rPr>
                <w:sz w:val="21"/>
                <w:szCs w:val="21"/>
                <w:shd w:val="clear" w:color="auto" w:fill="auto"/>
                <w:lang w:eastAsia="en-US" w:bidi="ar-SA"/>
              </w:rPr>
              <w:t>0.4681</w:t>
            </w:r>
          </w:p>
        </w:tc>
        <w:tc>
          <w:tcPr>
            <w:tcW w:w="1654" w:type="dxa"/>
            <w:tcBorders>
              <w:top w:val="nil"/>
              <w:left w:val="nil"/>
              <w:bottom w:val="nil"/>
              <w:right w:val="nil"/>
            </w:tcBorders>
            <w:shd w:val="clear" w:color="D9D9D9" w:fill="D9D9D9"/>
            <w:noWrap/>
            <w:vAlign w:val="bottom"/>
            <w:hideMark/>
          </w:tcPr>
          <w:p w14:paraId="48120D4E" w14:textId="54F702BF" w:rsidR="00804896" w:rsidRPr="00F80944" w:rsidRDefault="00B30E7F" w:rsidP="00516B06">
            <w:pPr>
              <w:rPr>
                <w:sz w:val="21"/>
                <w:szCs w:val="21"/>
                <w:shd w:val="clear" w:color="auto" w:fill="auto"/>
                <w:lang w:eastAsia="en-US" w:bidi="ar-SA"/>
              </w:rPr>
            </w:pPr>
            <w:r w:rsidRPr="00F80944">
              <w:rPr>
                <w:sz w:val="21"/>
                <w:szCs w:val="21"/>
                <w:shd w:val="clear" w:color="auto" w:fill="auto"/>
                <w:lang w:eastAsia="en-US" w:bidi="ar-SA"/>
              </w:rPr>
              <w:t>0.0465</w:t>
            </w:r>
          </w:p>
        </w:tc>
        <w:tc>
          <w:tcPr>
            <w:tcW w:w="1106" w:type="dxa"/>
            <w:tcBorders>
              <w:top w:val="nil"/>
              <w:left w:val="nil"/>
              <w:bottom w:val="nil"/>
              <w:right w:val="nil"/>
            </w:tcBorders>
            <w:shd w:val="clear" w:color="D9D9D9" w:fill="D9D9D9"/>
            <w:noWrap/>
            <w:vAlign w:val="center"/>
            <w:hideMark/>
          </w:tcPr>
          <w:p w14:paraId="779542A6" w14:textId="6885027C" w:rsidR="00804896" w:rsidRPr="00F80944" w:rsidRDefault="00B30E7F" w:rsidP="00516B06">
            <w:pPr>
              <w:rPr>
                <w:sz w:val="21"/>
                <w:szCs w:val="21"/>
                <w:shd w:val="clear" w:color="auto" w:fill="auto"/>
                <w:lang w:eastAsia="en-US" w:bidi="ar-SA"/>
              </w:rPr>
            </w:pPr>
            <w:r w:rsidRPr="00F80944">
              <w:rPr>
                <w:sz w:val="21"/>
                <w:szCs w:val="21"/>
                <w:shd w:val="clear" w:color="auto" w:fill="auto"/>
                <w:lang w:eastAsia="en-US" w:bidi="ar-SA"/>
              </w:rPr>
              <w:t>0.8333</w:t>
            </w:r>
          </w:p>
        </w:tc>
        <w:tc>
          <w:tcPr>
            <w:tcW w:w="1135" w:type="dxa"/>
            <w:tcBorders>
              <w:top w:val="nil"/>
              <w:left w:val="nil"/>
              <w:bottom w:val="nil"/>
              <w:right w:val="nil"/>
            </w:tcBorders>
            <w:shd w:val="clear" w:color="D9D9D9" w:fill="D9D9D9"/>
            <w:noWrap/>
            <w:vAlign w:val="bottom"/>
            <w:hideMark/>
          </w:tcPr>
          <w:p w14:paraId="342AC7ED" w14:textId="7227C3B0" w:rsidR="00804896" w:rsidRPr="00F80944" w:rsidRDefault="00B30E7F" w:rsidP="00516B06">
            <w:pPr>
              <w:rPr>
                <w:sz w:val="21"/>
                <w:szCs w:val="21"/>
                <w:shd w:val="clear" w:color="auto" w:fill="auto"/>
                <w:lang w:eastAsia="en-US" w:bidi="ar-SA"/>
              </w:rPr>
            </w:pPr>
            <w:r w:rsidRPr="00F80944">
              <w:rPr>
                <w:sz w:val="21"/>
                <w:szCs w:val="21"/>
                <w:shd w:val="clear" w:color="auto" w:fill="auto"/>
                <w:lang w:eastAsia="en-US" w:bidi="ar-SA"/>
              </w:rPr>
              <w:t>0.5316</w:t>
            </w:r>
          </w:p>
        </w:tc>
        <w:tc>
          <w:tcPr>
            <w:tcW w:w="1408" w:type="dxa"/>
            <w:tcBorders>
              <w:top w:val="nil"/>
              <w:left w:val="nil"/>
              <w:bottom w:val="nil"/>
              <w:right w:val="nil"/>
            </w:tcBorders>
            <w:shd w:val="clear" w:color="D9D9D9" w:fill="D9D9D9"/>
            <w:noWrap/>
            <w:vAlign w:val="bottom"/>
            <w:hideMark/>
          </w:tcPr>
          <w:p w14:paraId="68449F0B" w14:textId="77777777"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43</w:t>
            </w:r>
          </w:p>
        </w:tc>
      </w:tr>
      <w:tr w:rsidR="00804896" w:rsidRPr="00F80944" w14:paraId="5599E244" w14:textId="77777777" w:rsidTr="00F80944">
        <w:trPr>
          <w:trHeight w:val="3"/>
        </w:trPr>
        <w:tc>
          <w:tcPr>
            <w:tcW w:w="1772" w:type="dxa"/>
            <w:tcBorders>
              <w:top w:val="nil"/>
              <w:left w:val="nil"/>
              <w:bottom w:val="nil"/>
              <w:right w:val="nil"/>
            </w:tcBorders>
            <w:shd w:val="clear" w:color="D9D9D9" w:fill="D9D9D9"/>
            <w:noWrap/>
            <w:vAlign w:val="bottom"/>
            <w:hideMark/>
          </w:tcPr>
          <w:p w14:paraId="752E8076" w14:textId="55C04FD3" w:rsidR="00804896" w:rsidRPr="00F80944" w:rsidRDefault="00AD2D8D" w:rsidP="00516B06">
            <w:pPr>
              <w:rPr>
                <w:b/>
                <w:sz w:val="21"/>
                <w:szCs w:val="21"/>
                <w:shd w:val="clear" w:color="auto" w:fill="auto"/>
                <w:lang w:eastAsia="en-US" w:bidi="ar-SA"/>
              </w:rPr>
            </w:pPr>
            <w:r w:rsidRPr="00F80944">
              <w:rPr>
                <w:b/>
                <w:sz w:val="21"/>
                <w:szCs w:val="21"/>
                <w:shd w:val="clear" w:color="auto" w:fill="auto"/>
                <w:lang w:eastAsia="en-US" w:bidi="ar-SA"/>
              </w:rPr>
              <w:t>Yolov5</w:t>
            </w:r>
            <w:r w:rsidR="00B30E7F" w:rsidRPr="00F80944">
              <w:rPr>
                <w:b/>
                <w:sz w:val="21"/>
                <w:szCs w:val="21"/>
                <w:shd w:val="clear" w:color="auto" w:fill="auto"/>
                <w:lang w:eastAsia="en-US" w:bidi="ar-SA"/>
              </w:rPr>
              <w:t>s_custom</w:t>
            </w:r>
          </w:p>
        </w:tc>
        <w:tc>
          <w:tcPr>
            <w:tcW w:w="891" w:type="dxa"/>
            <w:tcBorders>
              <w:top w:val="nil"/>
              <w:left w:val="nil"/>
              <w:bottom w:val="nil"/>
              <w:right w:val="nil"/>
            </w:tcBorders>
            <w:shd w:val="clear" w:color="D9D9D9" w:fill="D9D9D9"/>
            <w:noWrap/>
            <w:vAlign w:val="bottom"/>
            <w:hideMark/>
          </w:tcPr>
          <w:p w14:paraId="14032029" w14:textId="1B27C519" w:rsidR="00804896" w:rsidRPr="00F80944" w:rsidRDefault="00804896" w:rsidP="00887D1E">
            <w:pPr>
              <w:rPr>
                <w:sz w:val="21"/>
                <w:szCs w:val="21"/>
                <w:shd w:val="clear" w:color="auto" w:fill="auto"/>
                <w:lang w:eastAsia="en-US" w:bidi="ar-SA"/>
              </w:rPr>
            </w:pPr>
            <w:r w:rsidRPr="00F80944">
              <w:rPr>
                <w:sz w:val="21"/>
                <w:szCs w:val="21"/>
                <w:shd w:val="clear" w:color="auto" w:fill="auto"/>
                <w:lang w:eastAsia="en-US" w:bidi="ar-SA"/>
              </w:rPr>
              <w:t>0</w:t>
            </w:r>
            <w:r w:rsidR="00711CBB" w:rsidRPr="00F80944">
              <w:rPr>
                <w:sz w:val="21"/>
                <w:szCs w:val="21"/>
                <w:shd w:val="clear" w:color="auto" w:fill="auto"/>
                <w:lang w:eastAsia="en-US" w:bidi="ar-SA"/>
              </w:rPr>
              <w:t>.5</w:t>
            </w:r>
            <w:r w:rsidR="00887D1E" w:rsidRPr="00F80944">
              <w:rPr>
                <w:sz w:val="21"/>
                <w:szCs w:val="21"/>
                <w:shd w:val="clear" w:color="auto" w:fill="auto"/>
                <w:lang w:eastAsia="en-US" w:bidi="ar-SA"/>
              </w:rPr>
              <w:t>783</w:t>
            </w:r>
          </w:p>
        </w:tc>
        <w:tc>
          <w:tcPr>
            <w:tcW w:w="1195" w:type="dxa"/>
            <w:tcBorders>
              <w:top w:val="nil"/>
              <w:left w:val="nil"/>
              <w:bottom w:val="nil"/>
              <w:right w:val="nil"/>
            </w:tcBorders>
            <w:shd w:val="clear" w:color="D9D9D9" w:fill="D9D9D9"/>
            <w:noWrap/>
            <w:vAlign w:val="bottom"/>
            <w:hideMark/>
          </w:tcPr>
          <w:p w14:paraId="56F590F2" w14:textId="14CA0F2A"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0</w:t>
            </w:r>
            <w:r w:rsidR="00887D1E" w:rsidRPr="00F80944">
              <w:rPr>
                <w:sz w:val="21"/>
                <w:szCs w:val="21"/>
                <w:shd w:val="clear" w:color="auto" w:fill="auto"/>
                <w:lang w:eastAsia="en-US" w:bidi="ar-SA"/>
              </w:rPr>
              <w:t>.4216</w:t>
            </w:r>
          </w:p>
        </w:tc>
        <w:tc>
          <w:tcPr>
            <w:tcW w:w="1654" w:type="dxa"/>
            <w:tcBorders>
              <w:top w:val="nil"/>
              <w:left w:val="nil"/>
              <w:bottom w:val="nil"/>
              <w:right w:val="nil"/>
            </w:tcBorders>
            <w:shd w:val="clear" w:color="D9D9D9" w:fill="D9D9D9"/>
            <w:noWrap/>
            <w:vAlign w:val="bottom"/>
            <w:hideMark/>
          </w:tcPr>
          <w:p w14:paraId="25C67BC4" w14:textId="21231241"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0</w:t>
            </w:r>
            <w:r w:rsidR="00887D1E" w:rsidRPr="00F80944">
              <w:rPr>
                <w:sz w:val="21"/>
                <w:szCs w:val="21"/>
                <w:shd w:val="clear" w:color="auto" w:fill="auto"/>
                <w:lang w:eastAsia="en-US" w:bidi="ar-SA"/>
              </w:rPr>
              <w:t>.0465</w:t>
            </w:r>
          </w:p>
        </w:tc>
        <w:tc>
          <w:tcPr>
            <w:tcW w:w="1106" w:type="dxa"/>
            <w:tcBorders>
              <w:top w:val="nil"/>
              <w:left w:val="nil"/>
              <w:bottom w:val="nil"/>
              <w:right w:val="nil"/>
            </w:tcBorders>
            <w:shd w:val="clear" w:color="D9D9D9" w:fill="D9D9D9"/>
            <w:noWrap/>
            <w:vAlign w:val="bottom"/>
            <w:hideMark/>
          </w:tcPr>
          <w:p w14:paraId="4A86DE9A" w14:textId="7CAD66D5"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0</w:t>
            </w:r>
            <w:r w:rsidR="00887D1E" w:rsidRPr="00F80944">
              <w:rPr>
                <w:sz w:val="21"/>
                <w:szCs w:val="21"/>
                <w:shd w:val="clear" w:color="auto" w:fill="auto"/>
                <w:lang w:eastAsia="en-US" w:bidi="ar-SA"/>
              </w:rPr>
              <w:t>.8798</w:t>
            </w:r>
          </w:p>
        </w:tc>
        <w:tc>
          <w:tcPr>
            <w:tcW w:w="1135" w:type="dxa"/>
            <w:tcBorders>
              <w:top w:val="nil"/>
              <w:left w:val="nil"/>
              <w:bottom w:val="nil"/>
              <w:right w:val="nil"/>
            </w:tcBorders>
            <w:shd w:val="clear" w:color="D9D9D9" w:fill="D9D9D9"/>
            <w:noWrap/>
            <w:vAlign w:val="bottom"/>
            <w:hideMark/>
          </w:tcPr>
          <w:p w14:paraId="33168FF7" w14:textId="20D2CD86"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0</w:t>
            </w:r>
            <w:r w:rsidR="00887D1E" w:rsidRPr="00F80944">
              <w:rPr>
                <w:sz w:val="21"/>
                <w:szCs w:val="21"/>
                <w:shd w:val="clear" w:color="auto" w:fill="auto"/>
                <w:lang w:eastAsia="en-US" w:bidi="ar-SA"/>
              </w:rPr>
              <w:t>.57811</w:t>
            </w:r>
          </w:p>
        </w:tc>
        <w:tc>
          <w:tcPr>
            <w:tcW w:w="1408" w:type="dxa"/>
            <w:tcBorders>
              <w:top w:val="nil"/>
              <w:left w:val="nil"/>
              <w:bottom w:val="nil"/>
              <w:right w:val="nil"/>
            </w:tcBorders>
            <w:shd w:val="clear" w:color="D9D9D9" w:fill="D9D9D9"/>
            <w:noWrap/>
            <w:vAlign w:val="bottom"/>
            <w:hideMark/>
          </w:tcPr>
          <w:p w14:paraId="039DBE4A" w14:textId="77777777" w:rsidR="00804896" w:rsidRPr="00F80944" w:rsidRDefault="00804896" w:rsidP="00516B06">
            <w:pPr>
              <w:rPr>
                <w:sz w:val="21"/>
                <w:szCs w:val="21"/>
                <w:shd w:val="clear" w:color="auto" w:fill="auto"/>
                <w:lang w:eastAsia="en-US" w:bidi="ar-SA"/>
              </w:rPr>
            </w:pPr>
            <w:r w:rsidRPr="00F80944">
              <w:rPr>
                <w:sz w:val="21"/>
                <w:szCs w:val="21"/>
                <w:shd w:val="clear" w:color="auto" w:fill="auto"/>
                <w:lang w:eastAsia="en-US" w:bidi="ar-SA"/>
              </w:rPr>
              <w:t>43</w:t>
            </w:r>
          </w:p>
        </w:tc>
      </w:tr>
    </w:tbl>
    <w:p w14:paraId="41F09AC0" w14:textId="15A2DB4E" w:rsidR="00D30E2E" w:rsidRDefault="00D30E2E" w:rsidP="00C3584D">
      <w:pPr>
        <w:pStyle w:val="Heading2"/>
      </w:pPr>
      <w:bookmarkStart w:id="18" w:name="_Toc167843764"/>
      <w:r w:rsidRPr="00A84F6C">
        <w:t>Training Performance</w:t>
      </w:r>
      <w:r>
        <w:t xml:space="preserve"> of YOLOv</w:t>
      </w:r>
      <w:r w:rsidR="008159F4">
        <w:t>8</w:t>
      </w:r>
    </w:p>
    <w:p w14:paraId="466D8381" w14:textId="57093C9B" w:rsidR="00D30E2E" w:rsidRDefault="008159F4" w:rsidP="00FD5463">
      <w:pPr>
        <w:ind w:firstLine="720"/>
      </w:pPr>
      <w:r>
        <w:t>The results obtained by YOLOv8</w:t>
      </w:r>
      <w:r w:rsidR="00D30E2E">
        <w:t xml:space="preserve"> after finished the training process. 1 to 300 epochs are the</w:t>
      </w:r>
      <w:r w:rsidR="00D30E2E" w:rsidRPr="00517470">
        <w:rPr>
          <w:spacing w:val="1"/>
        </w:rPr>
        <w:t xml:space="preserve"> </w:t>
      </w:r>
      <w:r w:rsidR="00D30E2E">
        <w:t>representation</w:t>
      </w:r>
      <w:r w:rsidR="00D30E2E" w:rsidRPr="00517470">
        <w:rPr>
          <w:spacing w:val="-1"/>
        </w:rPr>
        <w:t xml:space="preserve"> </w:t>
      </w:r>
      <w:r w:rsidR="00D30E2E">
        <w:t>of the</w:t>
      </w:r>
      <w:r w:rsidR="00D30E2E" w:rsidRPr="00517470">
        <w:rPr>
          <w:spacing w:val="-1"/>
        </w:rPr>
        <w:t xml:space="preserve"> </w:t>
      </w:r>
      <w:r w:rsidR="00D30E2E">
        <w:t>results</w:t>
      </w:r>
      <w:r w:rsidR="00D30E2E" w:rsidRPr="00517470">
        <w:rPr>
          <w:spacing w:val="-1"/>
        </w:rPr>
        <w:t xml:space="preserve"> </w:t>
      </w:r>
      <w:r w:rsidR="00D30E2E">
        <w:t>obtained by</w:t>
      </w:r>
      <w:r w:rsidR="00D30E2E" w:rsidRPr="00517470">
        <w:rPr>
          <w:spacing w:val="-6"/>
        </w:rPr>
        <w:t xml:space="preserve"> </w:t>
      </w:r>
      <w:r w:rsidR="00D30E2E">
        <w:t>the algorithms</w:t>
      </w:r>
      <w:r w:rsidR="00D30E2E" w:rsidRPr="00517470">
        <w:rPr>
          <w:spacing w:val="-1"/>
        </w:rPr>
        <w:t xml:space="preserve"> </w:t>
      </w:r>
      <w:r w:rsidR="00D30E2E">
        <w:t>after evaluating.</w:t>
      </w:r>
    </w:p>
    <w:p w14:paraId="725AB7D6" w14:textId="658BAAAF" w:rsidR="00D30E2E" w:rsidRDefault="00D30E2E" w:rsidP="00516B06">
      <w:pPr>
        <w:pStyle w:val="Heading3"/>
      </w:pPr>
      <w:r w:rsidRPr="00804896">
        <w:t>Training Metrics Comparison</w:t>
      </w:r>
    </w:p>
    <w:p w14:paraId="22FDEBC9" w14:textId="1877CF48" w:rsidR="0061380F" w:rsidRDefault="00694976" w:rsidP="00FD5463">
      <w:pPr>
        <w:ind w:firstLine="720"/>
      </w:pPr>
      <w:r>
        <w:rPr>
          <w:noProof/>
          <w:shd w:val="clear" w:color="auto" w:fill="auto"/>
          <w:lang w:eastAsia="en-US" w:bidi="ar-SA"/>
          <w14:ligatures w14:val="none"/>
        </w:rPr>
        <mc:AlternateContent>
          <mc:Choice Requires="wpg">
            <w:drawing>
              <wp:anchor distT="0" distB="0" distL="114300" distR="114300" simplePos="0" relativeHeight="251713536" behindDoc="0" locked="0" layoutInCell="1" allowOverlap="1" wp14:anchorId="7FB6C352" wp14:editId="60C7FDE7">
                <wp:simplePos x="0" y="0"/>
                <wp:positionH relativeFrom="column">
                  <wp:posOffset>128905</wp:posOffset>
                </wp:positionH>
                <wp:positionV relativeFrom="paragraph">
                  <wp:posOffset>1340485</wp:posOffset>
                </wp:positionV>
                <wp:extent cx="5506720" cy="4856480"/>
                <wp:effectExtent l="0" t="0" r="0" b="1270"/>
                <wp:wrapTopAndBottom/>
                <wp:docPr id="36" name="Group 36"/>
                <wp:cNvGraphicFramePr/>
                <a:graphic xmlns:a="http://schemas.openxmlformats.org/drawingml/2006/main">
                  <a:graphicData uri="http://schemas.microsoft.com/office/word/2010/wordprocessingGroup">
                    <wpg:wgp>
                      <wpg:cNvGrpSpPr/>
                      <wpg:grpSpPr>
                        <a:xfrm>
                          <a:off x="0" y="0"/>
                          <a:ext cx="5506720" cy="4856480"/>
                          <a:chOff x="0" y="542261"/>
                          <a:chExt cx="6031909" cy="4533922"/>
                        </a:xfrm>
                      </wpg:grpSpPr>
                      <wps:wsp>
                        <wps:cNvPr id="33" name="Text Box 33"/>
                        <wps:cNvSpPr txBox="1"/>
                        <wps:spPr>
                          <a:xfrm>
                            <a:off x="846762" y="4794421"/>
                            <a:ext cx="5181600" cy="281762"/>
                          </a:xfrm>
                          <a:prstGeom prst="rect">
                            <a:avLst/>
                          </a:prstGeom>
                          <a:solidFill>
                            <a:prstClr val="white"/>
                          </a:solidFill>
                          <a:ln>
                            <a:noFill/>
                          </a:ln>
                        </wps:spPr>
                        <wps:txbx>
                          <w:txbxContent>
                            <w:p w14:paraId="4789F55E" w14:textId="7292A725" w:rsidR="007E2972" w:rsidRPr="00661699" w:rsidRDefault="007E2972" w:rsidP="00B06693">
                              <w:pPr>
                                <w:pStyle w:val="Caption"/>
                                <w:spacing w:before="120" w:after="120"/>
                                <w:jc w:val="center"/>
                                <w:rPr>
                                  <w:i w:val="0"/>
                                  <w:color w:val="auto"/>
                                  <w:sz w:val="24"/>
                                  <w:szCs w:val="24"/>
                                </w:rPr>
                              </w:pPr>
                              <w:r w:rsidRPr="00661699">
                                <w:rPr>
                                  <w:i w:val="0"/>
                                  <w:color w:val="auto"/>
                                </w:rPr>
                                <w:t>Figure All Yolov8 models matrices after training 300 epochs</w:t>
                              </w:r>
                            </w:p>
                            <w:p w14:paraId="1296EBD2" w14:textId="77777777" w:rsidR="007E2972" w:rsidRPr="00661699" w:rsidRDefault="007E2972" w:rsidP="00B06693">
                              <w:pPr>
                                <w:jc w:val="center"/>
                                <w:rPr>
                                  <w:color w:val="auto"/>
                                </w:rPr>
                              </w:pPr>
                            </w:p>
                            <w:p w14:paraId="42E19481" w14:textId="77777777" w:rsidR="007E2972" w:rsidRPr="00661699" w:rsidRDefault="007E2972" w:rsidP="00B06693">
                              <w:pPr>
                                <w:jc w:val="center"/>
                                <w:rPr>
                                  <w:color w:val="auto"/>
                                </w:rPr>
                              </w:pPr>
                            </w:p>
                            <w:p w14:paraId="630B0210" w14:textId="77777777" w:rsidR="007E2972" w:rsidRPr="00661699" w:rsidRDefault="007E2972" w:rsidP="00B06693">
                              <w:pPr>
                                <w:jc w:val="center"/>
                                <w:rPr>
                                  <w:color w:val="auto"/>
                                </w:rPr>
                              </w:pPr>
                            </w:p>
                            <w:p w14:paraId="385AFA8D" w14:textId="77777777" w:rsidR="007E2972" w:rsidRPr="00661699" w:rsidRDefault="007E2972" w:rsidP="00B06693">
                              <w:pPr>
                                <w:jc w:val="center"/>
                                <w:rPr>
                                  <w:color w:val="auto"/>
                                </w:rPr>
                              </w:pPr>
                            </w:p>
                            <w:p w14:paraId="154ACBCA" w14:textId="77777777" w:rsidR="007E2972" w:rsidRPr="00661699" w:rsidRDefault="007E2972" w:rsidP="00B06693">
                              <w:pPr>
                                <w:jc w:val="center"/>
                                <w:rPr>
                                  <w:color w:val="auto"/>
                                </w:rPr>
                              </w:pPr>
                            </w:p>
                            <w:p w14:paraId="7178D2AE" w14:textId="77777777" w:rsidR="007E2972" w:rsidRPr="00661699" w:rsidRDefault="007E2972" w:rsidP="00B06693">
                              <w:pPr>
                                <w:jc w:val="center"/>
                                <w:rPr>
                                  <w:color w:val="auto"/>
                                </w:rPr>
                              </w:pPr>
                            </w:p>
                            <w:p w14:paraId="4337564C" w14:textId="77777777" w:rsidR="007E2972" w:rsidRPr="00661699" w:rsidRDefault="007E2972" w:rsidP="00B06693">
                              <w:pPr>
                                <w:jc w:val="center"/>
                                <w:rPr>
                                  <w:color w:val="auto"/>
                                </w:rPr>
                              </w:pPr>
                            </w:p>
                            <w:p w14:paraId="3CF66977" w14:textId="77777777" w:rsidR="007E2972" w:rsidRPr="00661699" w:rsidRDefault="007E2972" w:rsidP="00B06693">
                              <w:pPr>
                                <w:jc w:val="center"/>
                                <w:rPr>
                                  <w:color w:val="auto"/>
                                </w:rPr>
                              </w:pPr>
                            </w:p>
                            <w:p w14:paraId="5438DB7D" w14:textId="77777777" w:rsidR="007E2972" w:rsidRPr="00661699" w:rsidRDefault="007E2972" w:rsidP="00B06693">
                              <w:pPr>
                                <w:jc w:val="center"/>
                                <w:rPr>
                                  <w:color w:val="auto"/>
                                </w:rPr>
                              </w:pPr>
                            </w:p>
                            <w:p w14:paraId="24491B69" w14:textId="77777777" w:rsidR="007E2972" w:rsidRPr="00661699" w:rsidRDefault="007E2972" w:rsidP="00B06693">
                              <w:pPr>
                                <w:jc w:val="center"/>
                                <w:rPr>
                                  <w:color w:val="auto"/>
                                </w:rPr>
                              </w:pPr>
                            </w:p>
                            <w:p w14:paraId="23AD4C2F" w14:textId="77777777" w:rsidR="007E2972" w:rsidRPr="00661699" w:rsidRDefault="007E2972" w:rsidP="00B06693">
                              <w:pPr>
                                <w:jc w:val="center"/>
                                <w:rPr>
                                  <w:color w:val="auto"/>
                                </w:rPr>
                              </w:pPr>
                            </w:p>
                            <w:p w14:paraId="4A507406" w14:textId="77777777" w:rsidR="007E2972" w:rsidRPr="00661699" w:rsidRDefault="007E2972" w:rsidP="00B06693">
                              <w:pPr>
                                <w:jc w:val="center"/>
                                <w:rPr>
                                  <w:color w:val="auto"/>
                                </w:rPr>
                              </w:pPr>
                            </w:p>
                            <w:p w14:paraId="0B7FF8ED" w14:textId="77777777" w:rsidR="007E2972" w:rsidRPr="00661699" w:rsidRDefault="007E2972" w:rsidP="00B06693">
                              <w:pPr>
                                <w:jc w:val="center"/>
                                <w:rPr>
                                  <w:color w:val="auto"/>
                                </w:rPr>
                              </w:pPr>
                            </w:p>
                            <w:p w14:paraId="477D6168" w14:textId="77777777" w:rsidR="007E2972" w:rsidRPr="00661699" w:rsidRDefault="007E2972" w:rsidP="00B06693">
                              <w:pPr>
                                <w:jc w:val="center"/>
                                <w:rPr>
                                  <w:color w:val="auto"/>
                                </w:rPr>
                              </w:pPr>
                            </w:p>
                            <w:p w14:paraId="300EAD4C" w14:textId="77777777" w:rsidR="007E2972" w:rsidRPr="00661699" w:rsidRDefault="007E2972" w:rsidP="00B06693">
                              <w:pPr>
                                <w:jc w:val="center"/>
                                <w:rPr>
                                  <w:color w:val="auto"/>
                                </w:rPr>
                              </w:pPr>
                            </w:p>
                            <w:p w14:paraId="3E1B0045" w14:textId="77777777" w:rsidR="007E2972" w:rsidRPr="00661699" w:rsidRDefault="007E2972" w:rsidP="00B06693">
                              <w:pPr>
                                <w:jc w:val="center"/>
                                <w:rPr>
                                  <w:color w:val="auto"/>
                                </w:rPr>
                              </w:pPr>
                            </w:p>
                            <w:p w14:paraId="2CE631BB" w14:textId="77777777" w:rsidR="007E2972" w:rsidRPr="00661699" w:rsidRDefault="007E2972" w:rsidP="00B06693">
                              <w:pPr>
                                <w:jc w:val="center"/>
                                <w:rPr>
                                  <w:color w:val="auto"/>
                                </w:rPr>
                              </w:pPr>
                            </w:p>
                            <w:p w14:paraId="160EA489" w14:textId="77777777" w:rsidR="007E2972" w:rsidRPr="00661699" w:rsidRDefault="007E2972" w:rsidP="00B06693">
                              <w:pPr>
                                <w:jc w:val="center"/>
                                <w:rPr>
                                  <w:color w:val="auto"/>
                                </w:rPr>
                              </w:pPr>
                            </w:p>
                            <w:p w14:paraId="4ACAC7D4" w14:textId="77777777" w:rsidR="007E2972" w:rsidRPr="00661699" w:rsidRDefault="007E2972" w:rsidP="00B06693">
                              <w:pPr>
                                <w:jc w:val="center"/>
                                <w:rPr>
                                  <w:color w:val="auto"/>
                                </w:rPr>
                              </w:pPr>
                            </w:p>
                            <w:p w14:paraId="6060E25C" w14:textId="77777777" w:rsidR="007E2972" w:rsidRPr="00661699" w:rsidRDefault="007E2972" w:rsidP="00B06693">
                              <w:pPr>
                                <w:jc w:val="center"/>
                                <w:rPr>
                                  <w:color w:val="auto"/>
                                </w:rPr>
                              </w:pPr>
                            </w:p>
                            <w:p w14:paraId="7FD8D529" w14:textId="77777777" w:rsidR="007E2972" w:rsidRPr="00661699" w:rsidRDefault="007E2972" w:rsidP="00B06693">
                              <w:pPr>
                                <w:jc w:val="center"/>
                                <w:rPr>
                                  <w:color w:val="auto"/>
                                </w:rPr>
                              </w:pPr>
                            </w:p>
                            <w:p w14:paraId="3C767BC2" w14:textId="77777777" w:rsidR="007E2972" w:rsidRPr="00661699" w:rsidRDefault="007E2972" w:rsidP="00B06693">
                              <w:pPr>
                                <w:jc w:val="center"/>
                                <w:rPr>
                                  <w:color w:val="auto"/>
                                </w:rPr>
                              </w:pPr>
                            </w:p>
                            <w:p w14:paraId="287690AD" w14:textId="77777777" w:rsidR="007E2972" w:rsidRPr="00661699" w:rsidRDefault="007E2972" w:rsidP="00B06693">
                              <w:pPr>
                                <w:jc w:val="center"/>
                                <w:rPr>
                                  <w:color w:val="auto"/>
                                </w:rPr>
                              </w:pPr>
                            </w:p>
                            <w:p w14:paraId="67991676" w14:textId="77777777" w:rsidR="007E2972" w:rsidRPr="00661699" w:rsidRDefault="007E2972" w:rsidP="00B06693">
                              <w:pPr>
                                <w:jc w:val="center"/>
                                <w:rPr>
                                  <w:color w:val="auto"/>
                                </w:rPr>
                              </w:pPr>
                            </w:p>
                            <w:p w14:paraId="76FF8FFF" w14:textId="77777777" w:rsidR="007E2972" w:rsidRPr="00661699" w:rsidRDefault="007E2972" w:rsidP="00B06693">
                              <w:pPr>
                                <w:jc w:val="center"/>
                                <w:rPr>
                                  <w:color w:val="auto"/>
                                </w:rPr>
                              </w:pPr>
                            </w:p>
                            <w:p w14:paraId="45440F64" w14:textId="77777777" w:rsidR="007E2972" w:rsidRPr="00661699" w:rsidRDefault="007E2972" w:rsidP="00B06693">
                              <w:pPr>
                                <w:jc w:val="center"/>
                                <w:rPr>
                                  <w:color w:val="auto"/>
                                </w:rPr>
                              </w:pPr>
                            </w:p>
                            <w:p w14:paraId="5F0F3C94" w14:textId="77777777" w:rsidR="007E2972" w:rsidRPr="00661699" w:rsidRDefault="007E2972" w:rsidP="00B06693">
                              <w:pPr>
                                <w:jc w:val="center"/>
                                <w:rPr>
                                  <w:color w:val="auto"/>
                                </w:rPr>
                              </w:pPr>
                            </w:p>
                            <w:p w14:paraId="6693DE05" w14:textId="77777777" w:rsidR="007E2972" w:rsidRPr="00661699" w:rsidRDefault="007E2972" w:rsidP="00B06693">
                              <w:pPr>
                                <w:jc w:val="center"/>
                                <w:rPr>
                                  <w:color w:val="auto"/>
                                </w:rPr>
                              </w:pPr>
                            </w:p>
                            <w:p w14:paraId="51B94101" w14:textId="77777777" w:rsidR="007E2972" w:rsidRPr="00661699" w:rsidRDefault="007E2972" w:rsidP="00B06693">
                              <w:pPr>
                                <w:jc w:val="center"/>
                                <w:rPr>
                                  <w:color w:val="auto"/>
                                </w:rPr>
                              </w:pPr>
                            </w:p>
                            <w:p w14:paraId="4AFF9F60" w14:textId="77777777" w:rsidR="007E2972" w:rsidRPr="00661699" w:rsidRDefault="007E2972" w:rsidP="00B06693">
                              <w:pPr>
                                <w:jc w:val="center"/>
                                <w:rPr>
                                  <w:color w:val="auto"/>
                                </w:rPr>
                              </w:pPr>
                            </w:p>
                            <w:p w14:paraId="4B9201D0" w14:textId="77777777" w:rsidR="007E2972" w:rsidRPr="00661699" w:rsidRDefault="007E2972" w:rsidP="00B06693">
                              <w:pPr>
                                <w:jc w:val="center"/>
                                <w:rPr>
                                  <w:color w:val="auto"/>
                                </w:rPr>
                              </w:pPr>
                            </w:p>
                            <w:p w14:paraId="3B5C5D88" w14:textId="77777777" w:rsidR="007E2972" w:rsidRPr="00661699" w:rsidRDefault="007E2972" w:rsidP="00B06693">
                              <w:pPr>
                                <w:jc w:val="center"/>
                                <w:rPr>
                                  <w:color w:val="auto"/>
                                </w:rPr>
                              </w:pPr>
                            </w:p>
                            <w:p w14:paraId="617D037F" w14:textId="77777777" w:rsidR="007E2972" w:rsidRPr="00661699" w:rsidRDefault="007E2972" w:rsidP="00B06693">
                              <w:pPr>
                                <w:jc w:val="center"/>
                                <w:rPr>
                                  <w:color w:val="auto"/>
                                </w:rPr>
                              </w:pPr>
                            </w:p>
                            <w:p w14:paraId="13FBF7DB" w14:textId="77777777" w:rsidR="007E2972" w:rsidRPr="00661699" w:rsidRDefault="007E2972" w:rsidP="00B06693">
                              <w:pPr>
                                <w:jc w:val="center"/>
                                <w:rPr>
                                  <w:color w:val="auto"/>
                                </w:rPr>
                              </w:pPr>
                            </w:p>
                            <w:p w14:paraId="4460426F" w14:textId="77777777" w:rsidR="007E2972" w:rsidRPr="00661699" w:rsidRDefault="007E2972" w:rsidP="00B06693">
                              <w:pPr>
                                <w:jc w:val="center"/>
                                <w:rPr>
                                  <w:color w:val="auto"/>
                                </w:rPr>
                              </w:pPr>
                            </w:p>
                            <w:p w14:paraId="3BE166CE" w14:textId="77777777" w:rsidR="007E2972" w:rsidRPr="00661699" w:rsidRDefault="007E2972" w:rsidP="00B06693">
                              <w:pPr>
                                <w:jc w:val="center"/>
                                <w:rPr>
                                  <w:color w:val="auto"/>
                                </w:rPr>
                              </w:pPr>
                            </w:p>
                            <w:p w14:paraId="5131B571" w14:textId="77777777" w:rsidR="007E2972" w:rsidRPr="00661699" w:rsidRDefault="007E2972" w:rsidP="00B06693">
                              <w:pPr>
                                <w:jc w:val="center"/>
                                <w:rPr>
                                  <w:color w:val="auto"/>
                                </w:rPr>
                              </w:pPr>
                            </w:p>
                            <w:p w14:paraId="7B0A8A43" w14:textId="77777777" w:rsidR="007E2972" w:rsidRPr="00661699" w:rsidRDefault="007E2972" w:rsidP="00B06693">
                              <w:pPr>
                                <w:jc w:val="center"/>
                                <w:rPr>
                                  <w:color w:val="auto"/>
                                </w:rPr>
                              </w:pPr>
                            </w:p>
                            <w:p w14:paraId="5E6720DA" w14:textId="77777777" w:rsidR="007E2972" w:rsidRPr="00661699" w:rsidRDefault="007E2972" w:rsidP="00B06693">
                              <w:pPr>
                                <w:jc w:val="center"/>
                                <w:rPr>
                                  <w:color w:val="auto"/>
                                </w:rPr>
                              </w:pPr>
                            </w:p>
                            <w:p w14:paraId="3564366B" w14:textId="77777777" w:rsidR="007E2972" w:rsidRPr="00661699" w:rsidRDefault="007E2972" w:rsidP="00B06693">
                              <w:pPr>
                                <w:jc w:val="center"/>
                                <w:rPr>
                                  <w:color w:val="auto"/>
                                </w:rPr>
                              </w:pPr>
                            </w:p>
                            <w:p w14:paraId="60887DF0" w14:textId="77777777" w:rsidR="007E2972" w:rsidRPr="00661699" w:rsidRDefault="007E2972" w:rsidP="00B06693">
                              <w:pPr>
                                <w:jc w:val="center"/>
                                <w:rPr>
                                  <w:color w:val="auto"/>
                                </w:rPr>
                              </w:pPr>
                            </w:p>
                            <w:p w14:paraId="6F543C92" w14:textId="77777777" w:rsidR="007E2972" w:rsidRPr="00661699" w:rsidRDefault="007E2972" w:rsidP="00B06693">
                              <w:pPr>
                                <w:jc w:val="center"/>
                                <w:rPr>
                                  <w:color w:val="auto"/>
                                </w:rPr>
                              </w:pPr>
                            </w:p>
                            <w:p w14:paraId="0DA4ABD2" w14:textId="77777777" w:rsidR="007E2972" w:rsidRPr="00661699" w:rsidRDefault="007E2972" w:rsidP="00B06693">
                              <w:pPr>
                                <w:jc w:val="center"/>
                                <w:rPr>
                                  <w:color w:val="auto"/>
                                </w:rPr>
                              </w:pPr>
                            </w:p>
                            <w:p w14:paraId="016057A8" w14:textId="77777777" w:rsidR="007E2972" w:rsidRPr="00661699" w:rsidRDefault="007E2972" w:rsidP="00B06693">
                              <w:pPr>
                                <w:jc w:val="center"/>
                                <w:rPr>
                                  <w:color w:val="auto"/>
                                </w:rPr>
                              </w:pPr>
                            </w:p>
                            <w:p w14:paraId="680F7CA1" w14:textId="77777777" w:rsidR="007E2972" w:rsidRPr="00661699" w:rsidRDefault="007E2972" w:rsidP="00B06693">
                              <w:pPr>
                                <w:jc w:val="center"/>
                                <w:rPr>
                                  <w:color w:val="auto"/>
                                </w:rPr>
                              </w:pPr>
                            </w:p>
                            <w:p w14:paraId="352D19F6" w14:textId="77777777" w:rsidR="007E2972" w:rsidRPr="00661699" w:rsidRDefault="007E2972" w:rsidP="00B06693">
                              <w:pPr>
                                <w:jc w:val="center"/>
                                <w:rPr>
                                  <w:color w:val="auto"/>
                                </w:rPr>
                              </w:pPr>
                            </w:p>
                            <w:p w14:paraId="1E49BFC5" w14:textId="77777777" w:rsidR="007E2972" w:rsidRPr="00661699" w:rsidRDefault="007E2972" w:rsidP="00B06693">
                              <w:pPr>
                                <w:jc w:val="center"/>
                                <w:rPr>
                                  <w:color w:val="auto"/>
                                </w:rPr>
                              </w:pPr>
                            </w:p>
                            <w:p w14:paraId="0E4EB466" w14:textId="77777777" w:rsidR="007E2972" w:rsidRPr="00661699" w:rsidRDefault="007E2972" w:rsidP="00B06693">
                              <w:pPr>
                                <w:jc w:val="center"/>
                                <w:rPr>
                                  <w:color w:val="auto"/>
                                </w:rPr>
                              </w:pPr>
                            </w:p>
                            <w:p w14:paraId="7C6B59A2" w14:textId="77777777" w:rsidR="007E2972" w:rsidRPr="00661699" w:rsidRDefault="007E2972" w:rsidP="00B06693">
                              <w:pPr>
                                <w:jc w:val="center"/>
                                <w:rPr>
                                  <w:color w:val="auto"/>
                                </w:rPr>
                              </w:pPr>
                            </w:p>
                            <w:p w14:paraId="3D5A9EFA" w14:textId="77777777" w:rsidR="007E2972" w:rsidRPr="00661699" w:rsidRDefault="007E2972" w:rsidP="00B06693">
                              <w:pPr>
                                <w:jc w:val="center"/>
                                <w:rPr>
                                  <w:color w:val="auto"/>
                                </w:rPr>
                              </w:pPr>
                            </w:p>
                            <w:p w14:paraId="5891B1DD" w14:textId="77777777" w:rsidR="007E2972" w:rsidRPr="00661699" w:rsidRDefault="007E2972" w:rsidP="00B06693">
                              <w:pPr>
                                <w:jc w:val="center"/>
                                <w:rPr>
                                  <w:color w:val="auto"/>
                                </w:rPr>
                              </w:pPr>
                            </w:p>
                            <w:p w14:paraId="68614B57" w14:textId="77777777" w:rsidR="007E2972" w:rsidRPr="00661699" w:rsidRDefault="007E2972" w:rsidP="00B06693">
                              <w:pPr>
                                <w:jc w:val="center"/>
                                <w:rPr>
                                  <w:color w:val="auto"/>
                                </w:rPr>
                              </w:pPr>
                            </w:p>
                            <w:p w14:paraId="7794438F" w14:textId="77777777" w:rsidR="007E2972" w:rsidRPr="00661699" w:rsidRDefault="007E2972" w:rsidP="00B06693">
                              <w:pPr>
                                <w:jc w:val="center"/>
                                <w:rPr>
                                  <w:color w:val="auto"/>
                                </w:rPr>
                              </w:pPr>
                            </w:p>
                            <w:p w14:paraId="0DF0C7ED" w14:textId="77777777" w:rsidR="007E2972" w:rsidRPr="00661699" w:rsidRDefault="007E2972" w:rsidP="00B06693">
                              <w:pPr>
                                <w:jc w:val="center"/>
                                <w:rPr>
                                  <w:color w:val="auto"/>
                                </w:rPr>
                              </w:pPr>
                            </w:p>
                            <w:p w14:paraId="6932960D" w14:textId="77777777" w:rsidR="007E2972" w:rsidRPr="00661699" w:rsidRDefault="007E2972" w:rsidP="00B06693">
                              <w:pPr>
                                <w:jc w:val="center"/>
                                <w:rPr>
                                  <w:color w:val="auto"/>
                                </w:rPr>
                              </w:pPr>
                            </w:p>
                            <w:p w14:paraId="54B37173" w14:textId="77777777" w:rsidR="007E2972" w:rsidRPr="00661699" w:rsidRDefault="007E2972" w:rsidP="00B06693">
                              <w:pPr>
                                <w:jc w:val="center"/>
                                <w:rPr>
                                  <w:color w:val="auto"/>
                                </w:rPr>
                              </w:pPr>
                            </w:p>
                            <w:p w14:paraId="031424DE" w14:textId="77777777" w:rsidR="007E2972" w:rsidRPr="00661699" w:rsidRDefault="007E2972" w:rsidP="00B06693">
                              <w:pPr>
                                <w:jc w:val="center"/>
                                <w:rPr>
                                  <w:color w:val="auto"/>
                                </w:rPr>
                              </w:pPr>
                            </w:p>
                            <w:p w14:paraId="36D71531" w14:textId="77777777" w:rsidR="007E2972" w:rsidRPr="00661699" w:rsidRDefault="007E2972" w:rsidP="00B06693">
                              <w:pPr>
                                <w:jc w:val="center"/>
                                <w:rPr>
                                  <w:color w:val="auto"/>
                                </w:rPr>
                              </w:pPr>
                            </w:p>
                            <w:p w14:paraId="7454C9A6" w14:textId="77777777" w:rsidR="007E2972" w:rsidRPr="00661699" w:rsidRDefault="007E2972" w:rsidP="00B06693">
                              <w:pPr>
                                <w:jc w:val="center"/>
                                <w:rPr>
                                  <w:color w:val="auto"/>
                                </w:rPr>
                              </w:pPr>
                            </w:p>
                            <w:p w14:paraId="73C8D5C5" w14:textId="77777777" w:rsidR="007E2972" w:rsidRPr="00661699" w:rsidRDefault="007E2972" w:rsidP="00B06693">
                              <w:pPr>
                                <w:jc w:val="center"/>
                                <w:rPr>
                                  <w:color w:val="auto"/>
                                </w:rPr>
                              </w:pPr>
                            </w:p>
                            <w:p w14:paraId="7ABDD921" w14:textId="77777777" w:rsidR="007E2972" w:rsidRPr="00661699" w:rsidRDefault="007E2972" w:rsidP="00B06693">
                              <w:pPr>
                                <w:jc w:val="center"/>
                                <w:rPr>
                                  <w:color w:val="auto"/>
                                </w:rPr>
                              </w:pPr>
                            </w:p>
                            <w:p w14:paraId="603FBCD9" w14:textId="77777777" w:rsidR="007E2972" w:rsidRPr="00661699" w:rsidRDefault="007E2972" w:rsidP="00B06693">
                              <w:pPr>
                                <w:jc w:val="center"/>
                                <w:rPr>
                                  <w:color w:val="auto"/>
                                </w:rPr>
                              </w:pPr>
                            </w:p>
                            <w:p w14:paraId="083CC666" w14:textId="77777777" w:rsidR="007E2972" w:rsidRPr="00661699" w:rsidRDefault="007E2972" w:rsidP="00B06693">
                              <w:pPr>
                                <w:jc w:val="center"/>
                                <w:rPr>
                                  <w:color w:val="auto"/>
                                </w:rPr>
                              </w:pPr>
                            </w:p>
                            <w:p w14:paraId="1E93EA4F" w14:textId="77777777" w:rsidR="007E2972" w:rsidRPr="00661699" w:rsidRDefault="007E2972" w:rsidP="00B06693">
                              <w:pPr>
                                <w:jc w:val="center"/>
                                <w:rPr>
                                  <w:color w:val="auto"/>
                                </w:rPr>
                              </w:pPr>
                            </w:p>
                            <w:p w14:paraId="2B909578" w14:textId="77777777" w:rsidR="007E2972" w:rsidRPr="00661699" w:rsidRDefault="007E2972" w:rsidP="00B06693">
                              <w:pPr>
                                <w:jc w:val="center"/>
                                <w:rPr>
                                  <w:color w:val="auto"/>
                                </w:rPr>
                              </w:pPr>
                            </w:p>
                            <w:p w14:paraId="64C2DBFB" w14:textId="77777777" w:rsidR="007E2972" w:rsidRPr="00661699" w:rsidRDefault="007E2972" w:rsidP="00B06693">
                              <w:pPr>
                                <w:jc w:val="center"/>
                                <w:rPr>
                                  <w:color w:val="auto"/>
                                </w:rPr>
                              </w:pPr>
                            </w:p>
                            <w:p w14:paraId="227E1FA6" w14:textId="77777777" w:rsidR="007E2972" w:rsidRPr="00661699" w:rsidRDefault="007E2972" w:rsidP="00B06693">
                              <w:pPr>
                                <w:jc w:val="center"/>
                                <w:rPr>
                                  <w:color w:val="auto"/>
                                </w:rPr>
                              </w:pPr>
                            </w:p>
                            <w:p w14:paraId="5B90F99F" w14:textId="77777777" w:rsidR="007E2972" w:rsidRPr="00661699" w:rsidRDefault="007E2972" w:rsidP="00B06693">
                              <w:pPr>
                                <w:jc w:val="center"/>
                                <w:rPr>
                                  <w:color w:val="auto"/>
                                </w:rPr>
                              </w:pPr>
                            </w:p>
                            <w:p w14:paraId="63C52C31" w14:textId="77777777" w:rsidR="007E2972" w:rsidRPr="00661699" w:rsidRDefault="007E2972" w:rsidP="00B06693">
                              <w:pPr>
                                <w:jc w:val="center"/>
                                <w:rPr>
                                  <w:color w:val="auto"/>
                                </w:rPr>
                              </w:pPr>
                            </w:p>
                            <w:p w14:paraId="1E3D2F11" w14:textId="77777777" w:rsidR="007E2972" w:rsidRPr="00661699" w:rsidRDefault="007E2972" w:rsidP="00B06693">
                              <w:pPr>
                                <w:jc w:val="center"/>
                                <w:rPr>
                                  <w:color w:val="auto"/>
                                </w:rPr>
                              </w:pPr>
                            </w:p>
                            <w:p w14:paraId="2C435BCB" w14:textId="77777777" w:rsidR="007E2972" w:rsidRPr="00661699" w:rsidRDefault="007E2972" w:rsidP="00B06693">
                              <w:pPr>
                                <w:jc w:val="center"/>
                                <w:rPr>
                                  <w:color w:val="auto"/>
                                </w:rPr>
                              </w:pPr>
                            </w:p>
                            <w:p w14:paraId="2F255290" w14:textId="77777777" w:rsidR="007E2972" w:rsidRPr="00661699" w:rsidRDefault="007E2972" w:rsidP="00B06693">
                              <w:pPr>
                                <w:jc w:val="center"/>
                                <w:rPr>
                                  <w:color w:val="auto"/>
                                </w:rPr>
                              </w:pPr>
                            </w:p>
                            <w:p w14:paraId="45DD33A8" w14:textId="77777777" w:rsidR="007E2972" w:rsidRPr="00661699" w:rsidRDefault="007E2972" w:rsidP="00B06693">
                              <w:pPr>
                                <w:jc w:val="center"/>
                                <w:rPr>
                                  <w:color w:val="auto"/>
                                </w:rPr>
                              </w:pPr>
                            </w:p>
                            <w:p w14:paraId="52138999" w14:textId="77777777" w:rsidR="007E2972" w:rsidRPr="00661699" w:rsidRDefault="007E2972" w:rsidP="00B06693">
                              <w:pPr>
                                <w:jc w:val="center"/>
                                <w:rPr>
                                  <w:color w:val="auto"/>
                                </w:rPr>
                              </w:pPr>
                            </w:p>
                            <w:p w14:paraId="52929D0E" w14:textId="77777777" w:rsidR="007E2972" w:rsidRPr="00661699" w:rsidRDefault="007E2972" w:rsidP="00B06693">
                              <w:pPr>
                                <w:jc w:val="center"/>
                                <w:rPr>
                                  <w:color w:val="auto"/>
                                </w:rPr>
                              </w:pPr>
                            </w:p>
                            <w:p w14:paraId="5DA00032" w14:textId="77777777" w:rsidR="007E2972" w:rsidRPr="00661699" w:rsidRDefault="007E2972" w:rsidP="00B06693">
                              <w:pPr>
                                <w:jc w:val="center"/>
                                <w:rPr>
                                  <w:color w:val="auto"/>
                                </w:rPr>
                              </w:pPr>
                            </w:p>
                            <w:p w14:paraId="5E345D65" w14:textId="77777777" w:rsidR="007E2972" w:rsidRPr="00661699" w:rsidRDefault="007E2972" w:rsidP="00B06693">
                              <w:pPr>
                                <w:jc w:val="center"/>
                                <w:rPr>
                                  <w:color w:val="auto"/>
                                </w:rPr>
                              </w:pPr>
                            </w:p>
                            <w:p w14:paraId="19EFE6BA" w14:textId="77777777" w:rsidR="007E2972" w:rsidRPr="00661699" w:rsidRDefault="007E2972" w:rsidP="00B06693">
                              <w:pPr>
                                <w:jc w:val="center"/>
                                <w:rPr>
                                  <w:color w:val="auto"/>
                                </w:rPr>
                              </w:pPr>
                            </w:p>
                            <w:p w14:paraId="23732ACA" w14:textId="77777777" w:rsidR="007E2972" w:rsidRPr="00661699" w:rsidRDefault="007E2972" w:rsidP="00B06693">
                              <w:pPr>
                                <w:jc w:val="center"/>
                                <w:rPr>
                                  <w:color w:val="auto"/>
                                </w:rPr>
                              </w:pPr>
                            </w:p>
                            <w:p w14:paraId="143D4A39" w14:textId="77777777" w:rsidR="007E2972" w:rsidRPr="00661699" w:rsidRDefault="007E2972" w:rsidP="00B06693">
                              <w:pPr>
                                <w:jc w:val="center"/>
                                <w:rPr>
                                  <w:color w:val="auto"/>
                                </w:rPr>
                              </w:pPr>
                            </w:p>
                            <w:p w14:paraId="0E552116" w14:textId="77777777" w:rsidR="007E2972" w:rsidRPr="00661699" w:rsidRDefault="007E2972" w:rsidP="00B06693">
                              <w:pPr>
                                <w:jc w:val="center"/>
                                <w:rPr>
                                  <w:color w:val="auto"/>
                                </w:rPr>
                              </w:pPr>
                            </w:p>
                            <w:p w14:paraId="72E2FB31" w14:textId="77777777" w:rsidR="007E2972" w:rsidRPr="00661699" w:rsidRDefault="007E2972" w:rsidP="00B06693">
                              <w:pPr>
                                <w:jc w:val="center"/>
                                <w:rPr>
                                  <w:color w:val="auto"/>
                                </w:rPr>
                              </w:pPr>
                            </w:p>
                            <w:p w14:paraId="08CB7B78" w14:textId="77777777" w:rsidR="007E2972" w:rsidRPr="00661699" w:rsidRDefault="007E2972" w:rsidP="00B06693">
                              <w:pPr>
                                <w:jc w:val="center"/>
                                <w:rPr>
                                  <w:color w:val="auto"/>
                                </w:rPr>
                              </w:pPr>
                            </w:p>
                            <w:p w14:paraId="014C5708" w14:textId="77777777" w:rsidR="007E2972" w:rsidRPr="00661699" w:rsidRDefault="007E2972" w:rsidP="00B06693">
                              <w:pPr>
                                <w:jc w:val="center"/>
                                <w:rPr>
                                  <w:color w:val="auto"/>
                                </w:rPr>
                              </w:pPr>
                            </w:p>
                            <w:p w14:paraId="68B3765E" w14:textId="77777777" w:rsidR="007E2972" w:rsidRPr="00661699" w:rsidRDefault="007E2972" w:rsidP="00B06693">
                              <w:pPr>
                                <w:jc w:val="center"/>
                                <w:rPr>
                                  <w:color w:val="auto"/>
                                </w:rPr>
                              </w:pPr>
                            </w:p>
                            <w:p w14:paraId="47D0D149" w14:textId="77777777" w:rsidR="007E2972" w:rsidRPr="00661699" w:rsidRDefault="007E2972" w:rsidP="00B06693">
                              <w:pPr>
                                <w:jc w:val="center"/>
                                <w:rPr>
                                  <w:color w:val="auto"/>
                                </w:rPr>
                              </w:pPr>
                            </w:p>
                            <w:p w14:paraId="30F9BA5B" w14:textId="77777777" w:rsidR="007E2972" w:rsidRPr="00661699" w:rsidRDefault="007E2972" w:rsidP="00B06693">
                              <w:pPr>
                                <w:jc w:val="center"/>
                                <w:rPr>
                                  <w:color w:val="auto"/>
                                </w:rPr>
                              </w:pPr>
                            </w:p>
                            <w:p w14:paraId="776F10EB" w14:textId="77777777" w:rsidR="007E2972" w:rsidRPr="00661699" w:rsidRDefault="007E2972" w:rsidP="00B06693">
                              <w:pPr>
                                <w:jc w:val="center"/>
                                <w:rPr>
                                  <w:color w:val="auto"/>
                                </w:rPr>
                              </w:pPr>
                            </w:p>
                            <w:p w14:paraId="7AE8FBBB" w14:textId="77777777" w:rsidR="007E2972" w:rsidRPr="00661699" w:rsidRDefault="007E2972" w:rsidP="00B06693">
                              <w:pPr>
                                <w:jc w:val="center"/>
                                <w:rPr>
                                  <w:color w:val="auto"/>
                                </w:rPr>
                              </w:pPr>
                            </w:p>
                            <w:p w14:paraId="570E3895" w14:textId="77777777" w:rsidR="007E2972" w:rsidRPr="00661699" w:rsidRDefault="007E2972" w:rsidP="00B06693">
                              <w:pPr>
                                <w:jc w:val="center"/>
                                <w:rPr>
                                  <w:color w:val="auto"/>
                                </w:rPr>
                              </w:pPr>
                            </w:p>
                            <w:p w14:paraId="579D8B83" w14:textId="77777777" w:rsidR="007E2972" w:rsidRPr="00661699" w:rsidRDefault="007E2972" w:rsidP="00B06693">
                              <w:pPr>
                                <w:jc w:val="center"/>
                                <w:rPr>
                                  <w:color w:val="auto"/>
                                </w:rPr>
                              </w:pPr>
                            </w:p>
                            <w:p w14:paraId="51FE0332" w14:textId="77777777" w:rsidR="007E2972" w:rsidRPr="00661699" w:rsidRDefault="007E2972" w:rsidP="00B06693">
                              <w:pPr>
                                <w:jc w:val="center"/>
                                <w:rPr>
                                  <w:color w:val="auto"/>
                                </w:rPr>
                              </w:pPr>
                            </w:p>
                            <w:p w14:paraId="18CD7081" w14:textId="77777777" w:rsidR="007E2972" w:rsidRPr="00661699" w:rsidRDefault="007E2972" w:rsidP="00B06693">
                              <w:pPr>
                                <w:jc w:val="center"/>
                                <w:rPr>
                                  <w:color w:val="auto"/>
                                </w:rPr>
                              </w:pPr>
                            </w:p>
                            <w:p w14:paraId="1C61C873" w14:textId="77777777" w:rsidR="007E2972" w:rsidRPr="00661699" w:rsidRDefault="007E2972" w:rsidP="00B06693">
                              <w:pPr>
                                <w:jc w:val="center"/>
                                <w:rPr>
                                  <w:color w:val="auto"/>
                                </w:rPr>
                              </w:pPr>
                            </w:p>
                            <w:p w14:paraId="6E53B778" w14:textId="77777777" w:rsidR="007E2972" w:rsidRPr="00661699" w:rsidRDefault="007E2972" w:rsidP="00B06693">
                              <w:pPr>
                                <w:jc w:val="center"/>
                                <w:rPr>
                                  <w:color w:val="auto"/>
                                </w:rPr>
                              </w:pPr>
                            </w:p>
                            <w:p w14:paraId="1CB272AD" w14:textId="77777777" w:rsidR="007E2972" w:rsidRPr="00661699" w:rsidRDefault="007E2972" w:rsidP="00B06693">
                              <w:pPr>
                                <w:jc w:val="center"/>
                                <w:rPr>
                                  <w:color w:val="auto"/>
                                </w:rPr>
                              </w:pPr>
                            </w:p>
                            <w:p w14:paraId="04E628E6" w14:textId="77777777" w:rsidR="007E2972" w:rsidRPr="00661699" w:rsidRDefault="007E2972" w:rsidP="00B06693">
                              <w:pPr>
                                <w:jc w:val="center"/>
                                <w:rPr>
                                  <w:color w:val="auto"/>
                                </w:rPr>
                              </w:pPr>
                            </w:p>
                            <w:p w14:paraId="0CBBAF10" w14:textId="77777777" w:rsidR="007E2972" w:rsidRPr="00661699" w:rsidRDefault="007E2972" w:rsidP="00B06693">
                              <w:pPr>
                                <w:jc w:val="center"/>
                                <w:rPr>
                                  <w:color w:val="auto"/>
                                </w:rPr>
                              </w:pPr>
                            </w:p>
                            <w:p w14:paraId="1737B26F" w14:textId="77777777" w:rsidR="007E2972" w:rsidRPr="00661699" w:rsidRDefault="007E2972" w:rsidP="00B06693">
                              <w:pPr>
                                <w:jc w:val="center"/>
                                <w:rPr>
                                  <w:color w:val="auto"/>
                                </w:rPr>
                              </w:pPr>
                            </w:p>
                            <w:p w14:paraId="4EC519F3" w14:textId="77777777" w:rsidR="007E2972" w:rsidRPr="00661699" w:rsidRDefault="007E2972" w:rsidP="00B06693">
                              <w:pPr>
                                <w:jc w:val="center"/>
                                <w:rPr>
                                  <w:color w:val="auto"/>
                                </w:rPr>
                              </w:pPr>
                            </w:p>
                            <w:p w14:paraId="7A816002" w14:textId="77777777" w:rsidR="007E2972" w:rsidRPr="00661699" w:rsidRDefault="007E2972" w:rsidP="00B06693">
                              <w:pPr>
                                <w:jc w:val="center"/>
                                <w:rPr>
                                  <w:color w:val="auto"/>
                                </w:rPr>
                              </w:pPr>
                            </w:p>
                            <w:p w14:paraId="504D19AC" w14:textId="77777777" w:rsidR="007E2972" w:rsidRPr="00661699" w:rsidRDefault="007E2972" w:rsidP="00B06693">
                              <w:pPr>
                                <w:jc w:val="center"/>
                                <w:rPr>
                                  <w:color w:val="auto"/>
                                </w:rPr>
                              </w:pPr>
                            </w:p>
                            <w:p w14:paraId="38DEB985" w14:textId="77777777" w:rsidR="007E2972" w:rsidRPr="00661699" w:rsidRDefault="007E2972" w:rsidP="00B06693">
                              <w:pPr>
                                <w:jc w:val="center"/>
                                <w:rPr>
                                  <w:color w:val="auto"/>
                                </w:rPr>
                              </w:pPr>
                            </w:p>
                            <w:p w14:paraId="537FFB95" w14:textId="77777777" w:rsidR="007E2972" w:rsidRPr="00661699" w:rsidRDefault="007E2972" w:rsidP="00B06693">
                              <w:pPr>
                                <w:jc w:val="center"/>
                                <w:rPr>
                                  <w:color w:val="auto"/>
                                </w:rPr>
                              </w:pPr>
                            </w:p>
                            <w:p w14:paraId="6FE35BEB" w14:textId="77777777" w:rsidR="007E2972" w:rsidRPr="00661699" w:rsidRDefault="007E2972" w:rsidP="00B06693">
                              <w:pPr>
                                <w:jc w:val="center"/>
                                <w:rPr>
                                  <w:color w:val="auto"/>
                                </w:rPr>
                              </w:pPr>
                            </w:p>
                            <w:p w14:paraId="004A2995" w14:textId="77777777" w:rsidR="007E2972" w:rsidRPr="00661699" w:rsidRDefault="007E2972" w:rsidP="00B06693">
                              <w:pPr>
                                <w:jc w:val="center"/>
                                <w:rPr>
                                  <w:color w:val="auto"/>
                                </w:rPr>
                              </w:pPr>
                            </w:p>
                            <w:p w14:paraId="3829D920" w14:textId="77777777" w:rsidR="007E2972" w:rsidRPr="00661699" w:rsidRDefault="007E2972" w:rsidP="00B06693">
                              <w:pPr>
                                <w:jc w:val="center"/>
                                <w:rPr>
                                  <w:color w:val="auto"/>
                                </w:rPr>
                              </w:pPr>
                            </w:p>
                            <w:p w14:paraId="387B699B" w14:textId="77777777" w:rsidR="007E2972" w:rsidRPr="00661699" w:rsidRDefault="007E2972" w:rsidP="00B06693">
                              <w:pPr>
                                <w:jc w:val="center"/>
                                <w:rPr>
                                  <w:color w:val="auto"/>
                                </w:rPr>
                              </w:pPr>
                            </w:p>
                            <w:p w14:paraId="718F4462" w14:textId="77777777" w:rsidR="007E2972" w:rsidRPr="00661699" w:rsidRDefault="007E2972" w:rsidP="00B06693">
                              <w:pPr>
                                <w:jc w:val="center"/>
                                <w:rPr>
                                  <w:color w:val="auto"/>
                                </w:rPr>
                              </w:pPr>
                            </w:p>
                            <w:p w14:paraId="203F6514" w14:textId="77777777" w:rsidR="007E2972" w:rsidRPr="00661699" w:rsidRDefault="007E2972" w:rsidP="00B06693">
                              <w:pPr>
                                <w:jc w:val="center"/>
                                <w:rPr>
                                  <w:color w:val="auto"/>
                                </w:rPr>
                              </w:pPr>
                            </w:p>
                            <w:p w14:paraId="3B15854F" w14:textId="77777777" w:rsidR="007E2972" w:rsidRPr="00661699" w:rsidRDefault="007E2972" w:rsidP="00B06693">
                              <w:pPr>
                                <w:jc w:val="center"/>
                                <w:rPr>
                                  <w:color w:val="auto"/>
                                </w:rPr>
                              </w:pPr>
                            </w:p>
                            <w:p w14:paraId="43A807C2" w14:textId="77777777" w:rsidR="007E2972" w:rsidRPr="00661699" w:rsidRDefault="007E2972" w:rsidP="00B06693">
                              <w:pPr>
                                <w:jc w:val="center"/>
                                <w:rPr>
                                  <w:color w:val="auto"/>
                                </w:rPr>
                              </w:pPr>
                            </w:p>
                            <w:p w14:paraId="203E7213" w14:textId="77777777" w:rsidR="007E2972" w:rsidRPr="00661699" w:rsidRDefault="007E2972" w:rsidP="00B06693">
                              <w:pPr>
                                <w:jc w:val="center"/>
                                <w:rPr>
                                  <w:color w:val="auto"/>
                                </w:rPr>
                              </w:pPr>
                            </w:p>
                            <w:p w14:paraId="16AAF927" w14:textId="77777777" w:rsidR="007E2972" w:rsidRPr="00661699" w:rsidRDefault="007E2972" w:rsidP="00B06693">
                              <w:pPr>
                                <w:jc w:val="center"/>
                                <w:rPr>
                                  <w:color w:val="auto"/>
                                </w:rPr>
                              </w:pPr>
                            </w:p>
                            <w:p w14:paraId="38251420" w14:textId="77777777" w:rsidR="007E2972" w:rsidRPr="00661699" w:rsidRDefault="007E2972" w:rsidP="00B06693">
                              <w:pPr>
                                <w:jc w:val="center"/>
                                <w:rPr>
                                  <w:color w:val="auto"/>
                                </w:rPr>
                              </w:pPr>
                            </w:p>
                            <w:p w14:paraId="0181E9FE" w14:textId="77777777" w:rsidR="007E2972" w:rsidRPr="00661699" w:rsidRDefault="007E2972" w:rsidP="00B06693">
                              <w:pPr>
                                <w:jc w:val="center"/>
                                <w:rPr>
                                  <w:color w:val="auto"/>
                                </w:rPr>
                              </w:pPr>
                            </w:p>
                            <w:p w14:paraId="6FFA6AFF" w14:textId="77777777" w:rsidR="007E2972" w:rsidRPr="00661699" w:rsidRDefault="007E2972" w:rsidP="00B06693">
                              <w:pPr>
                                <w:jc w:val="center"/>
                                <w:rPr>
                                  <w:color w:val="auto"/>
                                </w:rPr>
                              </w:pPr>
                            </w:p>
                            <w:p w14:paraId="74E79B8A" w14:textId="77777777" w:rsidR="007E2972" w:rsidRPr="00661699" w:rsidRDefault="007E2972" w:rsidP="00B06693">
                              <w:pPr>
                                <w:jc w:val="center"/>
                                <w:rPr>
                                  <w:color w:val="auto"/>
                                </w:rPr>
                              </w:pPr>
                            </w:p>
                            <w:p w14:paraId="7446FFE1" w14:textId="77777777" w:rsidR="007E2972" w:rsidRPr="00661699" w:rsidRDefault="007E2972" w:rsidP="00B06693">
                              <w:pPr>
                                <w:jc w:val="center"/>
                                <w:rPr>
                                  <w:color w:val="auto"/>
                                </w:rPr>
                              </w:pPr>
                            </w:p>
                            <w:p w14:paraId="62D35997" w14:textId="77777777" w:rsidR="007E2972" w:rsidRPr="00661699" w:rsidRDefault="007E2972" w:rsidP="00B06693">
                              <w:pPr>
                                <w:jc w:val="center"/>
                                <w:rPr>
                                  <w:color w:val="auto"/>
                                </w:rPr>
                              </w:pPr>
                            </w:p>
                            <w:p w14:paraId="6120E3A0" w14:textId="77777777" w:rsidR="007E2972" w:rsidRPr="00661699" w:rsidRDefault="007E2972" w:rsidP="00B06693">
                              <w:pPr>
                                <w:jc w:val="center"/>
                                <w:rPr>
                                  <w:color w:val="auto"/>
                                </w:rPr>
                              </w:pPr>
                            </w:p>
                            <w:p w14:paraId="45C94EEF" w14:textId="77777777" w:rsidR="007E2972" w:rsidRPr="00661699" w:rsidRDefault="007E2972" w:rsidP="00B06693">
                              <w:pPr>
                                <w:jc w:val="center"/>
                                <w:rPr>
                                  <w:color w:val="auto"/>
                                </w:rPr>
                              </w:pPr>
                            </w:p>
                            <w:p w14:paraId="56E6108C" w14:textId="77777777" w:rsidR="007E2972" w:rsidRPr="00661699" w:rsidRDefault="007E2972" w:rsidP="00B06693">
                              <w:pPr>
                                <w:jc w:val="center"/>
                                <w:rPr>
                                  <w:color w:val="auto"/>
                                </w:rPr>
                              </w:pPr>
                            </w:p>
                            <w:p w14:paraId="5315B003" w14:textId="77777777" w:rsidR="007E2972" w:rsidRPr="00661699" w:rsidRDefault="007E2972" w:rsidP="00B06693">
                              <w:pPr>
                                <w:jc w:val="center"/>
                                <w:rPr>
                                  <w:color w:val="auto"/>
                                </w:rPr>
                              </w:pPr>
                            </w:p>
                            <w:p w14:paraId="020E452D" w14:textId="77777777" w:rsidR="007E2972" w:rsidRPr="00661699" w:rsidRDefault="007E2972" w:rsidP="00B06693">
                              <w:pPr>
                                <w:jc w:val="center"/>
                                <w:rPr>
                                  <w:color w:val="auto"/>
                                </w:rPr>
                              </w:pPr>
                            </w:p>
                            <w:p w14:paraId="788079E7" w14:textId="77777777" w:rsidR="007E2972" w:rsidRPr="00661699" w:rsidRDefault="007E2972" w:rsidP="00B06693">
                              <w:pPr>
                                <w:jc w:val="center"/>
                                <w:rPr>
                                  <w:color w:val="auto"/>
                                </w:rPr>
                              </w:pPr>
                            </w:p>
                            <w:p w14:paraId="73D199B7" w14:textId="77777777" w:rsidR="007E2972" w:rsidRPr="00661699" w:rsidRDefault="007E2972" w:rsidP="00B06693">
                              <w:pPr>
                                <w:jc w:val="center"/>
                                <w:rPr>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7" name="Group 27"/>
                        <wpg:cNvGrpSpPr/>
                        <wpg:grpSpPr>
                          <a:xfrm>
                            <a:off x="0" y="542261"/>
                            <a:ext cx="6031909" cy="4252625"/>
                            <a:chOff x="0" y="0"/>
                            <a:chExt cx="6031909" cy="4252625"/>
                          </a:xfrm>
                        </wpg:grpSpPr>
                        <pic:pic xmlns:pic="http://schemas.openxmlformats.org/drawingml/2006/picture">
                          <pic:nvPicPr>
                            <pic:cNvPr id="23" name="Picture 2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870200" cy="1941195"/>
                            </a:xfrm>
                            <a:prstGeom prst="rect">
                              <a:avLst/>
                            </a:prstGeom>
                          </pic:spPr>
                        </pic:pic>
                        <pic:pic xmlns:pic="http://schemas.openxmlformats.org/drawingml/2006/picture">
                          <pic:nvPicPr>
                            <pic:cNvPr id="24" name="Picture 2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072809" y="0"/>
                              <a:ext cx="2959100" cy="1977390"/>
                            </a:xfrm>
                            <a:prstGeom prst="rect">
                              <a:avLst/>
                            </a:prstGeom>
                          </pic:spPr>
                        </pic:pic>
                        <pic:pic xmlns:pic="http://schemas.openxmlformats.org/drawingml/2006/picture">
                          <pic:nvPicPr>
                            <pic:cNvPr id="25" name="Picture 25"/>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63795" y="2200940"/>
                              <a:ext cx="3012440" cy="2051685"/>
                            </a:xfrm>
                            <a:prstGeom prst="rect">
                              <a:avLst/>
                            </a:prstGeom>
                          </pic:spPr>
                        </pic:pic>
                        <pic:pic xmlns:pic="http://schemas.openxmlformats.org/drawingml/2006/picture">
                          <pic:nvPicPr>
                            <pic:cNvPr id="26" name="Picture 2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3221665" y="2200940"/>
                              <a:ext cx="2806700" cy="200723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7FB6C352" id="Group 36" o:spid="_x0000_s1060" style="position:absolute;left:0;text-align:left;margin-left:10.15pt;margin-top:105.55pt;width:433.6pt;height:382.4pt;z-index:251713536;mso-width-relative:margin;mso-height-relative:margin" coordorigin=",5422" coordsize="60319,45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">
                <v:shape id="Text Box 33" o:spid="_x0000_s1061" type="#_x0000_t202" style="position:absolute;left:8467;top:47944;width:51816;height:2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4789F55E" w14:textId="7292A725" w:rsidR="007E2972" w:rsidRPr="00661699" w:rsidRDefault="007E2972" w:rsidP="00B06693">
                        <w:pPr>
                          <w:pStyle w:val="Caption"/>
                          <w:spacing w:before="120" w:after="120"/>
                          <w:jc w:val="center"/>
                          <w:rPr>
                            <w:i w:val="0"/>
                            <w:color w:val="auto"/>
                            <w:sz w:val="24"/>
                            <w:szCs w:val="24"/>
                          </w:rPr>
                        </w:pPr>
                        <w:r w:rsidRPr="00661699">
                          <w:rPr>
                            <w:i w:val="0"/>
                            <w:color w:val="auto"/>
                          </w:rPr>
                          <w:t>Figure All Yolov8 models matrices after training 300 epochs</w:t>
                        </w:r>
                      </w:p>
                      <w:p w14:paraId="1296EBD2" w14:textId="77777777" w:rsidR="007E2972" w:rsidRPr="00661699" w:rsidRDefault="007E2972" w:rsidP="00B06693">
                        <w:pPr>
                          <w:jc w:val="center"/>
                          <w:rPr>
                            <w:color w:val="auto"/>
                          </w:rPr>
                        </w:pPr>
                      </w:p>
                      <w:p w14:paraId="42E19481" w14:textId="77777777" w:rsidR="007E2972" w:rsidRPr="00661699" w:rsidRDefault="007E2972" w:rsidP="00B06693">
                        <w:pPr>
                          <w:jc w:val="center"/>
                          <w:rPr>
                            <w:color w:val="auto"/>
                          </w:rPr>
                        </w:pPr>
                      </w:p>
                      <w:p w14:paraId="630B0210" w14:textId="77777777" w:rsidR="007E2972" w:rsidRPr="00661699" w:rsidRDefault="007E2972" w:rsidP="00B06693">
                        <w:pPr>
                          <w:jc w:val="center"/>
                          <w:rPr>
                            <w:color w:val="auto"/>
                          </w:rPr>
                        </w:pPr>
                      </w:p>
                      <w:p w14:paraId="385AFA8D" w14:textId="77777777" w:rsidR="007E2972" w:rsidRPr="00661699" w:rsidRDefault="007E2972" w:rsidP="00B06693">
                        <w:pPr>
                          <w:jc w:val="center"/>
                          <w:rPr>
                            <w:color w:val="auto"/>
                          </w:rPr>
                        </w:pPr>
                      </w:p>
                      <w:p w14:paraId="154ACBCA" w14:textId="77777777" w:rsidR="007E2972" w:rsidRPr="00661699" w:rsidRDefault="007E2972" w:rsidP="00B06693">
                        <w:pPr>
                          <w:jc w:val="center"/>
                          <w:rPr>
                            <w:color w:val="auto"/>
                          </w:rPr>
                        </w:pPr>
                      </w:p>
                      <w:p w14:paraId="7178D2AE" w14:textId="77777777" w:rsidR="007E2972" w:rsidRPr="00661699" w:rsidRDefault="007E2972" w:rsidP="00B06693">
                        <w:pPr>
                          <w:jc w:val="center"/>
                          <w:rPr>
                            <w:color w:val="auto"/>
                          </w:rPr>
                        </w:pPr>
                      </w:p>
                      <w:p w14:paraId="4337564C" w14:textId="77777777" w:rsidR="007E2972" w:rsidRPr="00661699" w:rsidRDefault="007E2972" w:rsidP="00B06693">
                        <w:pPr>
                          <w:jc w:val="center"/>
                          <w:rPr>
                            <w:color w:val="auto"/>
                          </w:rPr>
                        </w:pPr>
                      </w:p>
                      <w:p w14:paraId="3CF66977" w14:textId="77777777" w:rsidR="007E2972" w:rsidRPr="00661699" w:rsidRDefault="007E2972" w:rsidP="00B06693">
                        <w:pPr>
                          <w:jc w:val="center"/>
                          <w:rPr>
                            <w:color w:val="auto"/>
                          </w:rPr>
                        </w:pPr>
                      </w:p>
                      <w:p w14:paraId="5438DB7D" w14:textId="77777777" w:rsidR="007E2972" w:rsidRPr="00661699" w:rsidRDefault="007E2972" w:rsidP="00B06693">
                        <w:pPr>
                          <w:jc w:val="center"/>
                          <w:rPr>
                            <w:color w:val="auto"/>
                          </w:rPr>
                        </w:pPr>
                      </w:p>
                      <w:p w14:paraId="24491B69" w14:textId="77777777" w:rsidR="007E2972" w:rsidRPr="00661699" w:rsidRDefault="007E2972" w:rsidP="00B06693">
                        <w:pPr>
                          <w:jc w:val="center"/>
                          <w:rPr>
                            <w:color w:val="auto"/>
                          </w:rPr>
                        </w:pPr>
                      </w:p>
                      <w:p w14:paraId="23AD4C2F" w14:textId="77777777" w:rsidR="007E2972" w:rsidRPr="00661699" w:rsidRDefault="007E2972" w:rsidP="00B06693">
                        <w:pPr>
                          <w:jc w:val="center"/>
                          <w:rPr>
                            <w:color w:val="auto"/>
                          </w:rPr>
                        </w:pPr>
                      </w:p>
                      <w:p w14:paraId="4A507406" w14:textId="77777777" w:rsidR="007E2972" w:rsidRPr="00661699" w:rsidRDefault="007E2972" w:rsidP="00B06693">
                        <w:pPr>
                          <w:jc w:val="center"/>
                          <w:rPr>
                            <w:color w:val="auto"/>
                          </w:rPr>
                        </w:pPr>
                      </w:p>
                      <w:p w14:paraId="0B7FF8ED" w14:textId="77777777" w:rsidR="007E2972" w:rsidRPr="00661699" w:rsidRDefault="007E2972" w:rsidP="00B06693">
                        <w:pPr>
                          <w:jc w:val="center"/>
                          <w:rPr>
                            <w:color w:val="auto"/>
                          </w:rPr>
                        </w:pPr>
                      </w:p>
                      <w:p w14:paraId="477D6168" w14:textId="77777777" w:rsidR="007E2972" w:rsidRPr="00661699" w:rsidRDefault="007E2972" w:rsidP="00B06693">
                        <w:pPr>
                          <w:jc w:val="center"/>
                          <w:rPr>
                            <w:color w:val="auto"/>
                          </w:rPr>
                        </w:pPr>
                      </w:p>
                      <w:p w14:paraId="300EAD4C" w14:textId="77777777" w:rsidR="007E2972" w:rsidRPr="00661699" w:rsidRDefault="007E2972" w:rsidP="00B06693">
                        <w:pPr>
                          <w:jc w:val="center"/>
                          <w:rPr>
                            <w:color w:val="auto"/>
                          </w:rPr>
                        </w:pPr>
                      </w:p>
                      <w:p w14:paraId="3E1B0045" w14:textId="77777777" w:rsidR="007E2972" w:rsidRPr="00661699" w:rsidRDefault="007E2972" w:rsidP="00B06693">
                        <w:pPr>
                          <w:jc w:val="center"/>
                          <w:rPr>
                            <w:color w:val="auto"/>
                          </w:rPr>
                        </w:pPr>
                      </w:p>
                      <w:p w14:paraId="2CE631BB" w14:textId="77777777" w:rsidR="007E2972" w:rsidRPr="00661699" w:rsidRDefault="007E2972" w:rsidP="00B06693">
                        <w:pPr>
                          <w:jc w:val="center"/>
                          <w:rPr>
                            <w:color w:val="auto"/>
                          </w:rPr>
                        </w:pPr>
                      </w:p>
                      <w:p w14:paraId="160EA489" w14:textId="77777777" w:rsidR="007E2972" w:rsidRPr="00661699" w:rsidRDefault="007E2972" w:rsidP="00B06693">
                        <w:pPr>
                          <w:jc w:val="center"/>
                          <w:rPr>
                            <w:color w:val="auto"/>
                          </w:rPr>
                        </w:pPr>
                      </w:p>
                      <w:p w14:paraId="4ACAC7D4" w14:textId="77777777" w:rsidR="007E2972" w:rsidRPr="00661699" w:rsidRDefault="007E2972" w:rsidP="00B06693">
                        <w:pPr>
                          <w:jc w:val="center"/>
                          <w:rPr>
                            <w:color w:val="auto"/>
                          </w:rPr>
                        </w:pPr>
                      </w:p>
                      <w:p w14:paraId="6060E25C" w14:textId="77777777" w:rsidR="007E2972" w:rsidRPr="00661699" w:rsidRDefault="007E2972" w:rsidP="00B06693">
                        <w:pPr>
                          <w:jc w:val="center"/>
                          <w:rPr>
                            <w:color w:val="auto"/>
                          </w:rPr>
                        </w:pPr>
                      </w:p>
                      <w:p w14:paraId="7FD8D529" w14:textId="77777777" w:rsidR="007E2972" w:rsidRPr="00661699" w:rsidRDefault="007E2972" w:rsidP="00B06693">
                        <w:pPr>
                          <w:jc w:val="center"/>
                          <w:rPr>
                            <w:color w:val="auto"/>
                          </w:rPr>
                        </w:pPr>
                      </w:p>
                      <w:p w14:paraId="3C767BC2" w14:textId="77777777" w:rsidR="007E2972" w:rsidRPr="00661699" w:rsidRDefault="007E2972" w:rsidP="00B06693">
                        <w:pPr>
                          <w:jc w:val="center"/>
                          <w:rPr>
                            <w:color w:val="auto"/>
                          </w:rPr>
                        </w:pPr>
                      </w:p>
                      <w:p w14:paraId="287690AD" w14:textId="77777777" w:rsidR="007E2972" w:rsidRPr="00661699" w:rsidRDefault="007E2972" w:rsidP="00B06693">
                        <w:pPr>
                          <w:jc w:val="center"/>
                          <w:rPr>
                            <w:color w:val="auto"/>
                          </w:rPr>
                        </w:pPr>
                      </w:p>
                      <w:p w14:paraId="67991676" w14:textId="77777777" w:rsidR="007E2972" w:rsidRPr="00661699" w:rsidRDefault="007E2972" w:rsidP="00B06693">
                        <w:pPr>
                          <w:jc w:val="center"/>
                          <w:rPr>
                            <w:color w:val="auto"/>
                          </w:rPr>
                        </w:pPr>
                      </w:p>
                      <w:p w14:paraId="76FF8FFF" w14:textId="77777777" w:rsidR="007E2972" w:rsidRPr="00661699" w:rsidRDefault="007E2972" w:rsidP="00B06693">
                        <w:pPr>
                          <w:jc w:val="center"/>
                          <w:rPr>
                            <w:color w:val="auto"/>
                          </w:rPr>
                        </w:pPr>
                      </w:p>
                      <w:p w14:paraId="45440F64" w14:textId="77777777" w:rsidR="007E2972" w:rsidRPr="00661699" w:rsidRDefault="007E2972" w:rsidP="00B06693">
                        <w:pPr>
                          <w:jc w:val="center"/>
                          <w:rPr>
                            <w:color w:val="auto"/>
                          </w:rPr>
                        </w:pPr>
                      </w:p>
                      <w:p w14:paraId="5F0F3C94" w14:textId="77777777" w:rsidR="007E2972" w:rsidRPr="00661699" w:rsidRDefault="007E2972" w:rsidP="00B06693">
                        <w:pPr>
                          <w:jc w:val="center"/>
                          <w:rPr>
                            <w:color w:val="auto"/>
                          </w:rPr>
                        </w:pPr>
                      </w:p>
                      <w:p w14:paraId="6693DE05" w14:textId="77777777" w:rsidR="007E2972" w:rsidRPr="00661699" w:rsidRDefault="007E2972" w:rsidP="00B06693">
                        <w:pPr>
                          <w:jc w:val="center"/>
                          <w:rPr>
                            <w:color w:val="auto"/>
                          </w:rPr>
                        </w:pPr>
                      </w:p>
                      <w:p w14:paraId="51B94101" w14:textId="77777777" w:rsidR="007E2972" w:rsidRPr="00661699" w:rsidRDefault="007E2972" w:rsidP="00B06693">
                        <w:pPr>
                          <w:jc w:val="center"/>
                          <w:rPr>
                            <w:color w:val="auto"/>
                          </w:rPr>
                        </w:pPr>
                      </w:p>
                      <w:p w14:paraId="4AFF9F60" w14:textId="77777777" w:rsidR="007E2972" w:rsidRPr="00661699" w:rsidRDefault="007E2972" w:rsidP="00B06693">
                        <w:pPr>
                          <w:jc w:val="center"/>
                          <w:rPr>
                            <w:color w:val="auto"/>
                          </w:rPr>
                        </w:pPr>
                      </w:p>
                      <w:p w14:paraId="4B9201D0" w14:textId="77777777" w:rsidR="007E2972" w:rsidRPr="00661699" w:rsidRDefault="007E2972" w:rsidP="00B06693">
                        <w:pPr>
                          <w:jc w:val="center"/>
                          <w:rPr>
                            <w:color w:val="auto"/>
                          </w:rPr>
                        </w:pPr>
                      </w:p>
                      <w:p w14:paraId="3B5C5D88" w14:textId="77777777" w:rsidR="007E2972" w:rsidRPr="00661699" w:rsidRDefault="007E2972" w:rsidP="00B06693">
                        <w:pPr>
                          <w:jc w:val="center"/>
                          <w:rPr>
                            <w:color w:val="auto"/>
                          </w:rPr>
                        </w:pPr>
                      </w:p>
                      <w:p w14:paraId="617D037F" w14:textId="77777777" w:rsidR="007E2972" w:rsidRPr="00661699" w:rsidRDefault="007E2972" w:rsidP="00B06693">
                        <w:pPr>
                          <w:jc w:val="center"/>
                          <w:rPr>
                            <w:color w:val="auto"/>
                          </w:rPr>
                        </w:pPr>
                      </w:p>
                      <w:p w14:paraId="13FBF7DB" w14:textId="77777777" w:rsidR="007E2972" w:rsidRPr="00661699" w:rsidRDefault="007E2972" w:rsidP="00B06693">
                        <w:pPr>
                          <w:jc w:val="center"/>
                          <w:rPr>
                            <w:color w:val="auto"/>
                          </w:rPr>
                        </w:pPr>
                      </w:p>
                      <w:p w14:paraId="4460426F" w14:textId="77777777" w:rsidR="007E2972" w:rsidRPr="00661699" w:rsidRDefault="007E2972" w:rsidP="00B06693">
                        <w:pPr>
                          <w:jc w:val="center"/>
                          <w:rPr>
                            <w:color w:val="auto"/>
                          </w:rPr>
                        </w:pPr>
                      </w:p>
                      <w:p w14:paraId="3BE166CE" w14:textId="77777777" w:rsidR="007E2972" w:rsidRPr="00661699" w:rsidRDefault="007E2972" w:rsidP="00B06693">
                        <w:pPr>
                          <w:jc w:val="center"/>
                          <w:rPr>
                            <w:color w:val="auto"/>
                          </w:rPr>
                        </w:pPr>
                      </w:p>
                      <w:p w14:paraId="5131B571" w14:textId="77777777" w:rsidR="007E2972" w:rsidRPr="00661699" w:rsidRDefault="007E2972" w:rsidP="00B06693">
                        <w:pPr>
                          <w:jc w:val="center"/>
                          <w:rPr>
                            <w:color w:val="auto"/>
                          </w:rPr>
                        </w:pPr>
                      </w:p>
                      <w:p w14:paraId="7B0A8A43" w14:textId="77777777" w:rsidR="007E2972" w:rsidRPr="00661699" w:rsidRDefault="007E2972" w:rsidP="00B06693">
                        <w:pPr>
                          <w:jc w:val="center"/>
                          <w:rPr>
                            <w:color w:val="auto"/>
                          </w:rPr>
                        </w:pPr>
                      </w:p>
                      <w:p w14:paraId="5E6720DA" w14:textId="77777777" w:rsidR="007E2972" w:rsidRPr="00661699" w:rsidRDefault="007E2972" w:rsidP="00B06693">
                        <w:pPr>
                          <w:jc w:val="center"/>
                          <w:rPr>
                            <w:color w:val="auto"/>
                          </w:rPr>
                        </w:pPr>
                      </w:p>
                      <w:p w14:paraId="3564366B" w14:textId="77777777" w:rsidR="007E2972" w:rsidRPr="00661699" w:rsidRDefault="007E2972" w:rsidP="00B06693">
                        <w:pPr>
                          <w:jc w:val="center"/>
                          <w:rPr>
                            <w:color w:val="auto"/>
                          </w:rPr>
                        </w:pPr>
                      </w:p>
                      <w:p w14:paraId="60887DF0" w14:textId="77777777" w:rsidR="007E2972" w:rsidRPr="00661699" w:rsidRDefault="007E2972" w:rsidP="00B06693">
                        <w:pPr>
                          <w:jc w:val="center"/>
                          <w:rPr>
                            <w:color w:val="auto"/>
                          </w:rPr>
                        </w:pPr>
                      </w:p>
                      <w:p w14:paraId="6F543C92" w14:textId="77777777" w:rsidR="007E2972" w:rsidRPr="00661699" w:rsidRDefault="007E2972" w:rsidP="00B06693">
                        <w:pPr>
                          <w:jc w:val="center"/>
                          <w:rPr>
                            <w:color w:val="auto"/>
                          </w:rPr>
                        </w:pPr>
                      </w:p>
                      <w:p w14:paraId="0DA4ABD2" w14:textId="77777777" w:rsidR="007E2972" w:rsidRPr="00661699" w:rsidRDefault="007E2972" w:rsidP="00B06693">
                        <w:pPr>
                          <w:jc w:val="center"/>
                          <w:rPr>
                            <w:color w:val="auto"/>
                          </w:rPr>
                        </w:pPr>
                      </w:p>
                      <w:p w14:paraId="016057A8" w14:textId="77777777" w:rsidR="007E2972" w:rsidRPr="00661699" w:rsidRDefault="007E2972" w:rsidP="00B06693">
                        <w:pPr>
                          <w:jc w:val="center"/>
                          <w:rPr>
                            <w:color w:val="auto"/>
                          </w:rPr>
                        </w:pPr>
                      </w:p>
                      <w:p w14:paraId="680F7CA1" w14:textId="77777777" w:rsidR="007E2972" w:rsidRPr="00661699" w:rsidRDefault="007E2972" w:rsidP="00B06693">
                        <w:pPr>
                          <w:jc w:val="center"/>
                          <w:rPr>
                            <w:color w:val="auto"/>
                          </w:rPr>
                        </w:pPr>
                      </w:p>
                      <w:p w14:paraId="352D19F6" w14:textId="77777777" w:rsidR="007E2972" w:rsidRPr="00661699" w:rsidRDefault="007E2972" w:rsidP="00B06693">
                        <w:pPr>
                          <w:jc w:val="center"/>
                          <w:rPr>
                            <w:color w:val="auto"/>
                          </w:rPr>
                        </w:pPr>
                      </w:p>
                      <w:p w14:paraId="1E49BFC5" w14:textId="77777777" w:rsidR="007E2972" w:rsidRPr="00661699" w:rsidRDefault="007E2972" w:rsidP="00B06693">
                        <w:pPr>
                          <w:jc w:val="center"/>
                          <w:rPr>
                            <w:color w:val="auto"/>
                          </w:rPr>
                        </w:pPr>
                      </w:p>
                      <w:p w14:paraId="0E4EB466" w14:textId="77777777" w:rsidR="007E2972" w:rsidRPr="00661699" w:rsidRDefault="007E2972" w:rsidP="00B06693">
                        <w:pPr>
                          <w:jc w:val="center"/>
                          <w:rPr>
                            <w:color w:val="auto"/>
                          </w:rPr>
                        </w:pPr>
                      </w:p>
                      <w:p w14:paraId="7C6B59A2" w14:textId="77777777" w:rsidR="007E2972" w:rsidRPr="00661699" w:rsidRDefault="007E2972" w:rsidP="00B06693">
                        <w:pPr>
                          <w:jc w:val="center"/>
                          <w:rPr>
                            <w:color w:val="auto"/>
                          </w:rPr>
                        </w:pPr>
                      </w:p>
                      <w:p w14:paraId="3D5A9EFA" w14:textId="77777777" w:rsidR="007E2972" w:rsidRPr="00661699" w:rsidRDefault="007E2972" w:rsidP="00B06693">
                        <w:pPr>
                          <w:jc w:val="center"/>
                          <w:rPr>
                            <w:color w:val="auto"/>
                          </w:rPr>
                        </w:pPr>
                      </w:p>
                      <w:p w14:paraId="5891B1DD" w14:textId="77777777" w:rsidR="007E2972" w:rsidRPr="00661699" w:rsidRDefault="007E2972" w:rsidP="00B06693">
                        <w:pPr>
                          <w:jc w:val="center"/>
                          <w:rPr>
                            <w:color w:val="auto"/>
                          </w:rPr>
                        </w:pPr>
                      </w:p>
                      <w:p w14:paraId="68614B57" w14:textId="77777777" w:rsidR="007E2972" w:rsidRPr="00661699" w:rsidRDefault="007E2972" w:rsidP="00B06693">
                        <w:pPr>
                          <w:jc w:val="center"/>
                          <w:rPr>
                            <w:color w:val="auto"/>
                          </w:rPr>
                        </w:pPr>
                      </w:p>
                      <w:p w14:paraId="7794438F" w14:textId="77777777" w:rsidR="007E2972" w:rsidRPr="00661699" w:rsidRDefault="007E2972" w:rsidP="00B06693">
                        <w:pPr>
                          <w:jc w:val="center"/>
                          <w:rPr>
                            <w:color w:val="auto"/>
                          </w:rPr>
                        </w:pPr>
                      </w:p>
                      <w:p w14:paraId="0DF0C7ED" w14:textId="77777777" w:rsidR="007E2972" w:rsidRPr="00661699" w:rsidRDefault="007E2972" w:rsidP="00B06693">
                        <w:pPr>
                          <w:jc w:val="center"/>
                          <w:rPr>
                            <w:color w:val="auto"/>
                          </w:rPr>
                        </w:pPr>
                      </w:p>
                      <w:p w14:paraId="6932960D" w14:textId="77777777" w:rsidR="007E2972" w:rsidRPr="00661699" w:rsidRDefault="007E2972" w:rsidP="00B06693">
                        <w:pPr>
                          <w:jc w:val="center"/>
                          <w:rPr>
                            <w:color w:val="auto"/>
                          </w:rPr>
                        </w:pPr>
                      </w:p>
                      <w:p w14:paraId="54B37173" w14:textId="77777777" w:rsidR="007E2972" w:rsidRPr="00661699" w:rsidRDefault="007E2972" w:rsidP="00B06693">
                        <w:pPr>
                          <w:jc w:val="center"/>
                          <w:rPr>
                            <w:color w:val="auto"/>
                          </w:rPr>
                        </w:pPr>
                      </w:p>
                      <w:p w14:paraId="031424DE" w14:textId="77777777" w:rsidR="007E2972" w:rsidRPr="00661699" w:rsidRDefault="007E2972" w:rsidP="00B06693">
                        <w:pPr>
                          <w:jc w:val="center"/>
                          <w:rPr>
                            <w:color w:val="auto"/>
                          </w:rPr>
                        </w:pPr>
                      </w:p>
                      <w:p w14:paraId="36D71531" w14:textId="77777777" w:rsidR="007E2972" w:rsidRPr="00661699" w:rsidRDefault="007E2972" w:rsidP="00B06693">
                        <w:pPr>
                          <w:jc w:val="center"/>
                          <w:rPr>
                            <w:color w:val="auto"/>
                          </w:rPr>
                        </w:pPr>
                      </w:p>
                      <w:p w14:paraId="7454C9A6" w14:textId="77777777" w:rsidR="007E2972" w:rsidRPr="00661699" w:rsidRDefault="007E2972" w:rsidP="00B06693">
                        <w:pPr>
                          <w:jc w:val="center"/>
                          <w:rPr>
                            <w:color w:val="auto"/>
                          </w:rPr>
                        </w:pPr>
                      </w:p>
                      <w:p w14:paraId="73C8D5C5" w14:textId="77777777" w:rsidR="007E2972" w:rsidRPr="00661699" w:rsidRDefault="007E2972" w:rsidP="00B06693">
                        <w:pPr>
                          <w:jc w:val="center"/>
                          <w:rPr>
                            <w:color w:val="auto"/>
                          </w:rPr>
                        </w:pPr>
                      </w:p>
                      <w:p w14:paraId="7ABDD921" w14:textId="77777777" w:rsidR="007E2972" w:rsidRPr="00661699" w:rsidRDefault="007E2972" w:rsidP="00B06693">
                        <w:pPr>
                          <w:jc w:val="center"/>
                          <w:rPr>
                            <w:color w:val="auto"/>
                          </w:rPr>
                        </w:pPr>
                      </w:p>
                      <w:p w14:paraId="603FBCD9" w14:textId="77777777" w:rsidR="007E2972" w:rsidRPr="00661699" w:rsidRDefault="007E2972" w:rsidP="00B06693">
                        <w:pPr>
                          <w:jc w:val="center"/>
                          <w:rPr>
                            <w:color w:val="auto"/>
                          </w:rPr>
                        </w:pPr>
                      </w:p>
                      <w:p w14:paraId="083CC666" w14:textId="77777777" w:rsidR="007E2972" w:rsidRPr="00661699" w:rsidRDefault="007E2972" w:rsidP="00B06693">
                        <w:pPr>
                          <w:jc w:val="center"/>
                          <w:rPr>
                            <w:color w:val="auto"/>
                          </w:rPr>
                        </w:pPr>
                      </w:p>
                      <w:p w14:paraId="1E93EA4F" w14:textId="77777777" w:rsidR="007E2972" w:rsidRPr="00661699" w:rsidRDefault="007E2972" w:rsidP="00B06693">
                        <w:pPr>
                          <w:jc w:val="center"/>
                          <w:rPr>
                            <w:color w:val="auto"/>
                          </w:rPr>
                        </w:pPr>
                      </w:p>
                      <w:p w14:paraId="2B909578" w14:textId="77777777" w:rsidR="007E2972" w:rsidRPr="00661699" w:rsidRDefault="007E2972" w:rsidP="00B06693">
                        <w:pPr>
                          <w:jc w:val="center"/>
                          <w:rPr>
                            <w:color w:val="auto"/>
                          </w:rPr>
                        </w:pPr>
                      </w:p>
                      <w:p w14:paraId="64C2DBFB" w14:textId="77777777" w:rsidR="007E2972" w:rsidRPr="00661699" w:rsidRDefault="007E2972" w:rsidP="00B06693">
                        <w:pPr>
                          <w:jc w:val="center"/>
                          <w:rPr>
                            <w:color w:val="auto"/>
                          </w:rPr>
                        </w:pPr>
                      </w:p>
                      <w:p w14:paraId="227E1FA6" w14:textId="77777777" w:rsidR="007E2972" w:rsidRPr="00661699" w:rsidRDefault="007E2972" w:rsidP="00B06693">
                        <w:pPr>
                          <w:jc w:val="center"/>
                          <w:rPr>
                            <w:color w:val="auto"/>
                          </w:rPr>
                        </w:pPr>
                      </w:p>
                      <w:p w14:paraId="5B90F99F" w14:textId="77777777" w:rsidR="007E2972" w:rsidRPr="00661699" w:rsidRDefault="007E2972" w:rsidP="00B06693">
                        <w:pPr>
                          <w:jc w:val="center"/>
                          <w:rPr>
                            <w:color w:val="auto"/>
                          </w:rPr>
                        </w:pPr>
                      </w:p>
                      <w:p w14:paraId="63C52C31" w14:textId="77777777" w:rsidR="007E2972" w:rsidRPr="00661699" w:rsidRDefault="007E2972" w:rsidP="00B06693">
                        <w:pPr>
                          <w:jc w:val="center"/>
                          <w:rPr>
                            <w:color w:val="auto"/>
                          </w:rPr>
                        </w:pPr>
                      </w:p>
                      <w:p w14:paraId="1E3D2F11" w14:textId="77777777" w:rsidR="007E2972" w:rsidRPr="00661699" w:rsidRDefault="007E2972" w:rsidP="00B06693">
                        <w:pPr>
                          <w:jc w:val="center"/>
                          <w:rPr>
                            <w:color w:val="auto"/>
                          </w:rPr>
                        </w:pPr>
                      </w:p>
                      <w:p w14:paraId="2C435BCB" w14:textId="77777777" w:rsidR="007E2972" w:rsidRPr="00661699" w:rsidRDefault="007E2972" w:rsidP="00B06693">
                        <w:pPr>
                          <w:jc w:val="center"/>
                          <w:rPr>
                            <w:color w:val="auto"/>
                          </w:rPr>
                        </w:pPr>
                      </w:p>
                      <w:p w14:paraId="2F255290" w14:textId="77777777" w:rsidR="007E2972" w:rsidRPr="00661699" w:rsidRDefault="007E2972" w:rsidP="00B06693">
                        <w:pPr>
                          <w:jc w:val="center"/>
                          <w:rPr>
                            <w:color w:val="auto"/>
                          </w:rPr>
                        </w:pPr>
                      </w:p>
                      <w:p w14:paraId="45DD33A8" w14:textId="77777777" w:rsidR="007E2972" w:rsidRPr="00661699" w:rsidRDefault="007E2972" w:rsidP="00B06693">
                        <w:pPr>
                          <w:jc w:val="center"/>
                          <w:rPr>
                            <w:color w:val="auto"/>
                          </w:rPr>
                        </w:pPr>
                      </w:p>
                      <w:p w14:paraId="52138999" w14:textId="77777777" w:rsidR="007E2972" w:rsidRPr="00661699" w:rsidRDefault="007E2972" w:rsidP="00B06693">
                        <w:pPr>
                          <w:jc w:val="center"/>
                          <w:rPr>
                            <w:color w:val="auto"/>
                          </w:rPr>
                        </w:pPr>
                      </w:p>
                      <w:p w14:paraId="52929D0E" w14:textId="77777777" w:rsidR="007E2972" w:rsidRPr="00661699" w:rsidRDefault="007E2972" w:rsidP="00B06693">
                        <w:pPr>
                          <w:jc w:val="center"/>
                          <w:rPr>
                            <w:color w:val="auto"/>
                          </w:rPr>
                        </w:pPr>
                      </w:p>
                      <w:p w14:paraId="5DA00032" w14:textId="77777777" w:rsidR="007E2972" w:rsidRPr="00661699" w:rsidRDefault="007E2972" w:rsidP="00B06693">
                        <w:pPr>
                          <w:jc w:val="center"/>
                          <w:rPr>
                            <w:color w:val="auto"/>
                          </w:rPr>
                        </w:pPr>
                      </w:p>
                      <w:p w14:paraId="5E345D65" w14:textId="77777777" w:rsidR="007E2972" w:rsidRPr="00661699" w:rsidRDefault="007E2972" w:rsidP="00B06693">
                        <w:pPr>
                          <w:jc w:val="center"/>
                          <w:rPr>
                            <w:color w:val="auto"/>
                          </w:rPr>
                        </w:pPr>
                      </w:p>
                      <w:p w14:paraId="19EFE6BA" w14:textId="77777777" w:rsidR="007E2972" w:rsidRPr="00661699" w:rsidRDefault="007E2972" w:rsidP="00B06693">
                        <w:pPr>
                          <w:jc w:val="center"/>
                          <w:rPr>
                            <w:color w:val="auto"/>
                          </w:rPr>
                        </w:pPr>
                      </w:p>
                      <w:p w14:paraId="23732ACA" w14:textId="77777777" w:rsidR="007E2972" w:rsidRPr="00661699" w:rsidRDefault="007E2972" w:rsidP="00B06693">
                        <w:pPr>
                          <w:jc w:val="center"/>
                          <w:rPr>
                            <w:color w:val="auto"/>
                          </w:rPr>
                        </w:pPr>
                      </w:p>
                      <w:p w14:paraId="143D4A39" w14:textId="77777777" w:rsidR="007E2972" w:rsidRPr="00661699" w:rsidRDefault="007E2972" w:rsidP="00B06693">
                        <w:pPr>
                          <w:jc w:val="center"/>
                          <w:rPr>
                            <w:color w:val="auto"/>
                          </w:rPr>
                        </w:pPr>
                      </w:p>
                      <w:p w14:paraId="0E552116" w14:textId="77777777" w:rsidR="007E2972" w:rsidRPr="00661699" w:rsidRDefault="007E2972" w:rsidP="00B06693">
                        <w:pPr>
                          <w:jc w:val="center"/>
                          <w:rPr>
                            <w:color w:val="auto"/>
                          </w:rPr>
                        </w:pPr>
                      </w:p>
                      <w:p w14:paraId="72E2FB31" w14:textId="77777777" w:rsidR="007E2972" w:rsidRPr="00661699" w:rsidRDefault="007E2972" w:rsidP="00B06693">
                        <w:pPr>
                          <w:jc w:val="center"/>
                          <w:rPr>
                            <w:color w:val="auto"/>
                          </w:rPr>
                        </w:pPr>
                      </w:p>
                      <w:p w14:paraId="08CB7B78" w14:textId="77777777" w:rsidR="007E2972" w:rsidRPr="00661699" w:rsidRDefault="007E2972" w:rsidP="00B06693">
                        <w:pPr>
                          <w:jc w:val="center"/>
                          <w:rPr>
                            <w:color w:val="auto"/>
                          </w:rPr>
                        </w:pPr>
                      </w:p>
                      <w:p w14:paraId="014C5708" w14:textId="77777777" w:rsidR="007E2972" w:rsidRPr="00661699" w:rsidRDefault="007E2972" w:rsidP="00B06693">
                        <w:pPr>
                          <w:jc w:val="center"/>
                          <w:rPr>
                            <w:color w:val="auto"/>
                          </w:rPr>
                        </w:pPr>
                      </w:p>
                      <w:p w14:paraId="68B3765E" w14:textId="77777777" w:rsidR="007E2972" w:rsidRPr="00661699" w:rsidRDefault="007E2972" w:rsidP="00B06693">
                        <w:pPr>
                          <w:jc w:val="center"/>
                          <w:rPr>
                            <w:color w:val="auto"/>
                          </w:rPr>
                        </w:pPr>
                      </w:p>
                      <w:p w14:paraId="47D0D149" w14:textId="77777777" w:rsidR="007E2972" w:rsidRPr="00661699" w:rsidRDefault="007E2972" w:rsidP="00B06693">
                        <w:pPr>
                          <w:jc w:val="center"/>
                          <w:rPr>
                            <w:color w:val="auto"/>
                          </w:rPr>
                        </w:pPr>
                      </w:p>
                      <w:p w14:paraId="30F9BA5B" w14:textId="77777777" w:rsidR="007E2972" w:rsidRPr="00661699" w:rsidRDefault="007E2972" w:rsidP="00B06693">
                        <w:pPr>
                          <w:jc w:val="center"/>
                          <w:rPr>
                            <w:color w:val="auto"/>
                          </w:rPr>
                        </w:pPr>
                      </w:p>
                      <w:p w14:paraId="776F10EB" w14:textId="77777777" w:rsidR="007E2972" w:rsidRPr="00661699" w:rsidRDefault="007E2972" w:rsidP="00B06693">
                        <w:pPr>
                          <w:jc w:val="center"/>
                          <w:rPr>
                            <w:color w:val="auto"/>
                          </w:rPr>
                        </w:pPr>
                      </w:p>
                      <w:p w14:paraId="7AE8FBBB" w14:textId="77777777" w:rsidR="007E2972" w:rsidRPr="00661699" w:rsidRDefault="007E2972" w:rsidP="00B06693">
                        <w:pPr>
                          <w:jc w:val="center"/>
                          <w:rPr>
                            <w:color w:val="auto"/>
                          </w:rPr>
                        </w:pPr>
                      </w:p>
                      <w:p w14:paraId="570E3895" w14:textId="77777777" w:rsidR="007E2972" w:rsidRPr="00661699" w:rsidRDefault="007E2972" w:rsidP="00B06693">
                        <w:pPr>
                          <w:jc w:val="center"/>
                          <w:rPr>
                            <w:color w:val="auto"/>
                          </w:rPr>
                        </w:pPr>
                      </w:p>
                      <w:p w14:paraId="579D8B83" w14:textId="77777777" w:rsidR="007E2972" w:rsidRPr="00661699" w:rsidRDefault="007E2972" w:rsidP="00B06693">
                        <w:pPr>
                          <w:jc w:val="center"/>
                          <w:rPr>
                            <w:color w:val="auto"/>
                          </w:rPr>
                        </w:pPr>
                      </w:p>
                      <w:p w14:paraId="51FE0332" w14:textId="77777777" w:rsidR="007E2972" w:rsidRPr="00661699" w:rsidRDefault="007E2972" w:rsidP="00B06693">
                        <w:pPr>
                          <w:jc w:val="center"/>
                          <w:rPr>
                            <w:color w:val="auto"/>
                          </w:rPr>
                        </w:pPr>
                      </w:p>
                      <w:p w14:paraId="18CD7081" w14:textId="77777777" w:rsidR="007E2972" w:rsidRPr="00661699" w:rsidRDefault="007E2972" w:rsidP="00B06693">
                        <w:pPr>
                          <w:jc w:val="center"/>
                          <w:rPr>
                            <w:color w:val="auto"/>
                          </w:rPr>
                        </w:pPr>
                      </w:p>
                      <w:p w14:paraId="1C61C873" w14:textId="77777777" w:rsidR="007E2972" w:rsidRPr="00661699" w:rsidRDefault="007E2972" w:rsidP="00B06693">
                        <w:pPr>
                          <w:jc w:val="center"/>
                          <w:rPr>
                            <w:color w:val="auto"/>
                          </w:rPr>
                        </w:pPr>
                      </w:p>
                      <w:p w14:paraId="6E53B778" w14:textId="77777777" w:rsidR="007E2972" w:rsidRPr="00661699" w:rsidRDefault="007E2972" w:rsidP="00B06693">
                        <w:pPr>
                          <w:jc w:val="center"/>
                          <w:rPr>
                            <w:color w:val="auto"/>
                          </w:rPr>
                        </w:pPr>
                      </w:p>
                      <w:p w14:paraId="1CB272AD" w14:textId="77777777" w:rsidR="007E2972" w:rsidRPr="00661699" w:rsidRDefault="007E2972" w:rsidP="00B06693">
                        <w:pPr>
                          <w:jc w:val="center"/>
                          <w:rPr>
                            <w:color w:val="auto"/>
                          </w:rPr>
                        </w:pPr>
                      </w:p>
                      <w:p w14:paraId="04E628E6" w14:textId="77777777" w:rsidR="007E2972" w:rsidRPr="00661699" w:rsidRDefault="007E2972" w:rsidP="00B06693">
                        <w:pPr>
                          <w:jc w:val="center"/>
                          <w:rPr>
                            <w:color w:val="auto"/>
                          </w:rPr>
                        </w:pPr>
                      </w:p>
                      <w:p w14:paraId="0CBBAF10" w14:textId="77777777" w:rsidR="007E2972" w:rsidRPr="00661699" w:rsidRDefault="007E2972" w:rsidP="00B06693">
                        <w:pPr>
                          <w:jc w:val="center"/>
                          <w:rPr>
                            <w:color w:val="auto"/>
                          </w:rPr>
                        </w:pPr>
                      </w:p>
                      <w:p w14:paraId="1737B26F" w14:textId="77777777" w:rsidR="007E2972" w:rsidRPr="00661699" w:rsidRDefault="007E2972" w:rsidP="00B06693">
                        <w:pPr>
                          <w:jc w:val="center"/>
                          <w:rPr>
                            <w:color w:val="auto"/>
                          </w:rPr>
                        </w:pPr>
                      </w:p>
                      <w:p w14:paraId="4EC519F3" w14:textId="77777777" w:rsidR="007E2972" w:rsidRPr="00661699" w:rsidRDefault="007E2972" w:rsidP="00B06693">
                        <w:pPr>
                          <w:jc w:val="center"/>
                          <w:rPr>
                            <w:color w:val="auto"/>
                          </w:rPr>
                        </w:pPr>
                      </w:p>
                      <w:p w14:paraId="7A816002" w14:textId="77777777" w:rsidR="007E2972" w:rsidRPr="00661699" w:rsidRDefault="007E2972" w:rsidP="00B06693">
                        <w:pPr>
                          <w:jc w:val="center"/>
                          <w:rPr>
                            <w:color w:val="auto"/>
                          </w:rPr>
                        </w:pPr>
                      </w:p>
                      <w:p w14:paraId="504D19AC" w14:textId="77777777" w:rsidR="007E2972" w:rsidRPr="00661699" w:rsidRDefault="007E2972" w:rsidP="00B06693">
                        <w:pPr>
                          <w:jc w:val="center"/>
                          <w:rPr>
                            <w:color w:val="auto"/>
                          </w:rPr>
                        </w:pPr>
                      </w:p>
                      <w:p w14:paraId="38DEB985" w14:textId="77777777" w:rsidR="007E2972" w:rsidRPr="00661699" w:rsidRDefault="007E2972" w:rsidP="00B06693">
                        <w:pPr>
                          <w:jc w:val="center"/>
                          <w:rPr>
                            <w:color w:val="auto"/>
                          </w:rPr>
                        </w:pPr>
                      </w:p>
                      <w:p w14:paraId="537FFB95" w14:textId="77777777" w:rsidR="007E2972" w:rsidRPr="00661699" w:rsidRDefault="007E2972" w:rsidP="00B06693">
                        <w:pPr>
                          <w:jc w:val="center"/>
                          <w:rPr>
                            <w:color w:val="auto"/>
                          </w:rPr>
                        </w:pPr>
                      </w:p>
                      <w:p w14:paraId="6FE35BEB" w14:textId="77777777" w:rsidR="007E2972" w:rsidRPr="00661699" w:rsidRDefault="007E2972" w:rsidP="00B06693">
                        <w:pPr>
                          <w:jc w:val="center"/>
                          <w:rPr>
                            <w:color w:val="auto"/>
                          </w:rPr>
                        </w:pPr>
                      </w:p>
                      <w:p w14:paraId="004A2995" w14:textId="77777777" w:rsidR="007E2972" w:rsidRPr="00661699" w:rsidRDefault="007E2972" w:rsidP="00B06693">
                        <w:pPr>
                          <w:jc w:val="center"/>
                          <w:rPr>
                            <w:color w:val="auto"/>
                          </w:rPr>
                        </w:pPr>
                      </w:p>
                      <w:p w14:paraId="3829D920" w14:textId="77777777" w:rsidR="007E2972" w:rsidRPr="00661699" w:rsidRDefault="007E2972" w:rsidP="00B06693">
                        <w:pPr>
                          <w:jc w:val="center"/>
                          <w:rPr>
                            <w:color w:val="auto"/>
                          </w:rPr>
                        </w:pPr>
                      </w:p>
                      <w:p w14:paraId="387B699B" w14:textId="77777777" w:rsidR="007E2972" w:rsidRPr="00661699" w:rsidRDefault="007E2972" w:rsidP="00B06693">
                        <w:pPr>
                          <w:jc w:val="center"/>
                          <w:rPr>
                            <w:color w:val="auto"/>
                          </w:rPr>
                        </w:pPr>
                      </w:p>
                      <w:p w14:paraId="718F4462" w14:textId="77777777" w:rsidR="007E2972" w:rsidRPr="00661699" w:rsidRDefault="007E2972" w:rsidP="00B06693">
                        <w:pPr>
                          <w:jc w:val="center"/>
                          <w:rPr>
                            <w:color w:val="auto"/>
                          </w:rPr>
                        </w:pPr>
                      </w:p>
                      <w:p w14:paraId="203F6514" w14:textId="77777777" w:rsidR="007E2972" w:rsidRPr="00661699" w:rsidRDefault="007E2972" w:rsidP="00B06693">
                        <w:pPr>
                          <w:jc w:val="center"/>
                          <w:rPr>
                            <w:color w:val="auto"/>
                          </w:rPr>
                        </w:pPr>
                      </w:p>
                      <w:p w14:paraId="3B15854F" w14:textId="77777777" w:rsidR="007E2972" w:rsidRPr="00661699" w:rsidRDefault="007E2972" w:rsidP="00B06693">
                        <w:pPr>
                          <w:jc w:val="center"/>
                          <w:rPr>
                            <w:color w:val="auto"/>
                          </w:rPr>
                        </w:pPr>
                      </w:p>
                      <w:p w14:paraId="43A807C2" w14:textId="77777777" w:rsidR="007E2972" w:rsidRPr="00661699" w:rsidRDefault="007E2972" w:rsidP="00B06693">
                        <w:pPr>
                          <w:jc w:val="center"/>
                          <w:rPr>
                            <w:color w:val="auto"/>
                          </w:rPr>
                        </w:pPr>
                      </w:p>
                      <w:p w14:paraId="203E7213" w14:textId="77777777" w:rsidR="007E2972" w:rsidRPr="00661699" w:rsidRDefault="007E2972" w:rsidP="00B06693">
                        <w:pPr>
                          <w:jc w:val="center"/>
                          <w:rPr>
                            <w:color w:val="auto"/>
                          </w:rPr>
                        </w:pPr>
                      </w:p>
                      <w:p w14:paraId="16AAF927" w14:textId="77777777" w:rsidR="007E2972" w:rsidRPr="00661699" w:rsidRDefault="007E2972" w:rsidP="00B06693">
                        <w:pPr>
                          <w:jc w:val="center"/>
                          <w:rPr>
                            <w:color w:val="auto"/>
                          </w:rPr>
                        </w:pPr>
                      </w:p>
                      <w:p w14:paraId="38251420" w14:textId="77777777" w:rsidR="007E2972" w:rsidRPr="00661699" w:rsidRDefault="007E2972" w:rsidP="00B06693">
                        <w:pPr>
                          <w:jc w:val="center"/>
                          <w:rPr>
                            <w:color w:val="auto"/>
                          </w:rPr>
                        </w:pPr>
                      </w:p>
                      <w:p w14:paraId="0181E9FE" w14:textId="77777777" w:rsidR="007E2972" w:rsidRPr="00661699" w:rsidRDefault="007E2972" w:rsidP="00B06693">
                        <w:pPr>
                          <w:jc w:val="center"/>
                          <w:rPr>
                            <w:color w:val="auto"/>
                          </w:rPr>
                        </w:pPr>
                      </w:p>
                      <w:p w14:paraId="6FFA6AFF" w14:textId="77777777" w:rsidR="007E2972" w:rsidRPr="00661699" w:rsidRDefault="007E2972" w:rsidP="00B06693">
                        <w:pPr>
                          <w:jc w:val="center"/>
                          <w:rPr>
                            <w:color w:val="auto"/>
                          </w:rPr>
                        </w:pPr>
                      </w:p>
                      <w:p w14:paraId="74E79B8A" w14:textId="77777777" w:rsidR="007E2972" w:rsidRPr="00661699" w:rsidRDefault="007E2972" w:rsidP="00B06693">
                        <w:pPr>
                          <w:jc w:val="center"/>
                          <w:rPr>
                            <w:color w:val="auto"/>
                          </w:rPr>
                        </w:pPr>
                      </w:p>
                      <w:p w14:paraId="7446FFE1" w14:textId="77777777" w:rsidR="007E2972" w:rsidRPr="00661699" w:rsidRDefault="007E2972" w:rsidP="00B06693">
                        <w:pPr>
                          <w:jc w:val="center"/>
                          <w:rPr>
                            <w:color w:val="auto"/>
                          </w:rPr>
                        </w:pPr>
                      </w:p>
                      <w:p w14:paraId="62D35997" w14:textId="77777777" w:rsidR="007E2972" w:rsidRPr="00661699" w:rsidRDefault="007E2972" w:rsidP="00B06693">
                        <w:pPr>
                          <w:jc w:val="center"/>
                          <w:rPr>
                            <w:color w:val="auto"/>
                          </w:rPr>
                        </w:pPr>
                      </w:p>
                      <w:p w14:paraId="6120E3A0" w14:textId="77777777" w:rsidR="007E2972" w:rsidRPr="00661699" w:rsidRDefault="007E2972" w:rsidP="00B06693">
                        <w:pPr>
                          <w:jc w:val="center"/>
                          <w:rPr>
                            <w:color w:val="auto"/>
                          </w:rPr>
                        </w:pPr>
                      </w:p>
                      <w:p w14:paraId="45C94EEF" w14:textId="77777777" w:rsidR="007E2972" w:rsidRPr="00661699" w:rsidRDefault="007E2972" w:rsidP="00B06693">
                        <w:pPr>
                          <w:jc w:val="center"/>
                          <w:rPr>
                            <w:color w:val="auto"/>
                          </w:rPr>
                        </w:pPr>
                      </w:p>
                      <w:p w14:paraId="56E6108C" w14:textId="77777777" w:rsidR="007E2972" w:rsidRPr="00661699" w:rsidRDefault="007E2972" w:rsidP="00B06693">
                        <w:pPr>
                          <w:jc w:val="center"/>
                          <w:rPr>
                            <w:color w:val="auto"/>
                          </w:rPr>
                        </w:pPr>
                      </w:p>
                      <w:p w14:paraId="5315B003" w14:textId="77777777" w:rsidR="007E2972" w:rsidRPr="00661699" w:rsidRDefault="007E2972" w:rsidP="00B06693">
                        <w:pPr>
                          <w:jc w:val="center"/>
                          <w:rPr>
                            <w:color w:val="auto"/>
                          </w:rPr>
                        </w:pPr>
                      </w:p>
                      <w:p w14:paraId="020E452D" w14:textId="77777777" w:rsidR="007E2972" w:rsidRPr="00661699" w:rsidRDefault="007E2972" w:rsidP="00B06693">
                        <w:pPr>
                          <w:jc w:val="center"/>
                          <w:rPr>
                            <w:color w:val="auto"/>
                          </w:rPr>
                        </w:pPr>
                      </w:p>
                      <w:p w14:paraId="788079E7" w14:textId="77777777" w:rsidR="007E2972" w:rsidRPr="00661699" w:rsidRDefault="007E2972" w:rsidP="00B06693">
                        <w:pPr>
                          <w:jc w:val="center"/>
                          <w:rPr>
                            <w:color w:val="auto"/>
                          </w:rPr>
                        </w:pPr>
                      </w:p>
                      <w:p w14:paraId="73D199B7" w14:textId="77777777" w:rsidR="007E2972" w:rsidRPr="00661699" w:rsidRDefault="007E2972" w:rsidP="00B06693">
                        <w:pPr>
                          <w:jc w:val="center"/>
                          <w:rPr>
                            <w:color w:val="auto"/>
                          </w:rPr>
                        </w:pPr>
                      </w:p>
                    </w:txbxContent>
                  </v:textbox>
                </v:shape>
                <v:group id="Group 27" o:spid="_x0000_s1062" style="position:absolute;top:5422;width:60319;height:42526" coordsize="60319,42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3" o:spid="_x0000_s1063" type="#_x0000_t75" style="position:absolute;width:28702;height:19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">
                    <v:imagedata r:id="rId47" o:title=""/>
                    <v:path arrowok="t"/>
                  </v:shape>
                  <v:shape id="Picture 24" o:spid="_x0000_s1064" type="#_x0000_t75" style="position:absolute;left:30728;width:29591;height:19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">
                    <v:imagedata r:id="rId48" o:title=""/>
                    <v:path arrowok="t"/>
                  </v:shape>
                  <v:shape id="Picture 25" o:spid="_x0000_s1065" type="#_x0000_t75" style="position:absolute;left:637;top:22009;width:30125;height:20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">
                    <v:imagedata r:id="rId49" o:title=""/>
                    <v:path arrowok="t"/>
                  </v:shape>
                  <v:shape id="Picture 26" o:spid="_x0000_s1066" type="#_x0000_t75" style="position:absolute;left:32216;top:22009;width:28067;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">
                    <v:imagedata r:id="rId50" o:title=""/>
                    <v:path arrowok="t"/>
                  </v:shape>
                </v:group>
                <w10:wrap type="topAndBottom"/>
              </v:group>
            </w:pict>
          </mc:Fallback>
        </mc:AlternateContent>
      </w:r>
      <w:r w:rsidR="0061380F">
        <w:t>The provided figure displays the performance metrics for YOLOv8n and YOLOv8s</w:t>
      </w:r>
      <w:r w:rsidR="00A215B5">
        <w:t xml:space="preserve"> </w:t>
      </w:r>
      <w:r w:rsidR="0061380F">
        <w:t>models after training for 300 epochs. The metrics include mean Average Precision at 50% IoU (mAP50), mean Average Precision across different IoU thresholds (mAP50-95), precision, and recall.</w:t>
      </w:r>
    </w:p>
    <w:p w14:paraId="024B5012" w14:textId="148F79AE" w:rsidR="0061380F" w:rsidRPr="00516B06" w:rsidRDefault="0061380F" w:rsidP="00516B06">
      <w:pPr>
        <w:pStyle w:val="ListParagraph"/>
        <w:numPr>
          <w:ilvl w:val="0"/>
          <w:numId w:val="35"/>
        </w:numPr>
        <w:ind w:left="0" w:firstLine="0"/>
        <w:rPr>
          <w:b/>
        </w:rPr>
      </w:pPr>
      <w:r w:rsidRPr="00516B06">
        <w:rPr>
          <w:b/>
        </w:rPr>
        <w:lastRenderedPageBreak/>
        <w:t>mAP50 (Mean Average Precision at 50% IoU)</w:t>
      </w:r>
    </w:p>
    <w:p w14:paraId="10FAD152" w14:textId="332473B6" w:rsidR="00516B06" w:rsidRDefault="0061380F" w:rsidP="00516B06">
      <w:r>
        <w:t>YOLOv8s shows a higher mAP50, reaching approximately 0.75 towards the end of the training. This indicates better overall performance in detecting objects with 50% overlap compared to ground truth. YOLOv8n also performs well but slightly lags behind YOLOv8s, with an mAP50 around 0.70.</w:t>
      </w:r>
    </w:p>
    <w:p w14:paraId="2BCB873B" w14:textId="1C81E67A" w:rsidR="0061380F" w:rsidRPr="00516B06" w:rsidRDefault="0061380F" w:rsidP="00516B06">
      <w:pPr>
        <w:pStyle w:val="ListParagraph"/>
        <w:numPr>
          <w:ilvl w:val="0"/>
          <w:numId w:val="35"/>
        </w:numPr>
        <w:ind w:left="0" w:firstLine="0"/>
        <w:rPr>
          <w:b/>
        </w:rPr>
      </w:pPr>
      <w:r w:rsidRPr="00516B06">
        <w:rPr>
          <w:b/>
        </w:rPr>
        <w:t>mAP50-95 (Mean Average Precision at different IoU thresholds)</w:t>
      </w:r>
    </w:p>
    <w:p w14:paraId="55BE1904" w14:textId="47BF6D91" w:rsidR="00516B06" w:rsidRDefault="0061380F" w:rsidP="00516B06">
      <w:r>
        <w:t>YOLOv8s again leads in this metric, with its mAP50-95 metric approaching 0.45. This suggests better performance across a range of IoU thresholds, indicating robustness in detection accuracy. YOLOv8n reaches around 0.40, which is commendable but consistently lower than YOLOv8s.</w:t>
      </w:r>
    </w:p>
    <w:p w14:paraId="0DEF8717" w14:textId="0A96FAB9" w:rsidR="0061380F" w:rsidRPr="00516B06" w:rsidRDefault="0061380F" w:rsidP="00516B06">
      <w:pPr>
        <w:pStyle w:val="ListParagraph"/>
        <w:numPr>
          <w:ilvl w:val="0"/>
          <w:numId w:val="35"/>
        </w:numPr>
        <w:ind w:left="0" w:firstLine="0"/>
        <w:rPr>
          <w:b/>
        </w:rPr>
      </w:pPr>
      <w:r w:rsidRPr="00516B06">
        <w:rPr>
          <w:b/>
        </w:rPr>
        <w:t>Precision</w:t>
      </w:r>
      <w:r w:rsidR="00516B06" w:rsidRPr="00516B06">
        <w:rPr>
          <w:b/>
        </w:rPr>
        <w:t xml:space="preserve"> &amp; Recall</w:t>
      </w:r>
    </w:p>
    <w:p w14:paraId="229F146C" w14:textId="4892FE9A" w:rsidR="00516B06" w:rsidRDefault="0061380F" w:rsidP="00694976">
      <w:pPr>
        <w:ind w:firstLine="720"/>
      </w:pPr>
      <w:r>
        <w:t>YOLOv8s exhibits higher precision, stabilizing at approximately 0.70. This means that a larger proportion of the detected objects are true positives. YOLOv8n shows a precision of about 0.65, indicating a slightly higher rate of false positives compared to YOLOv8s.</w:t>
      </w:r>
    </w:p>
    <w:p w14:paraId="4BE815A5" w14:textId="1D88C29F" w:rsidR="0061380F" w:rsidRDefault="0061380F" w:rsidP="00516B06">
      <w:pPr>
        <w:ind w:firstLine="720"/>
      </w:pPr>
      <w:r>
        <w:t>YOLOv8s has a recall value reaching up to 0.70, suggesting it is better at detecting most of the objects present in the images. YOLOv8n maintains a recall around 0.65, which indicates it misses more objects than YOLOv8s.</w:t>
      </w:r>
    </w:p>
    <w:p w14:paraId="1D4B93FD" w14:textId="37DDDE26" w:rsidR="00D30E2E" w:rsidRDefault="00D30E2E" w:rsidP="00516B06">
      <w:pPr>
        <w:pStyle w:val="Heading3"/>
      </w:pPr>
      <w:r>
        <w:t xml:space="preserve">Training Loss </w:t>
      </w:r>
      <w:r w:rsidR="005161CB">
        <w:t>Evaluation</w:t>
      </w:r>
    </w:p>
    <w:p w14:paraId="09CC4C57" w14:textId="17AE9068" w:rsidR="00B06693" w:rsidRDefault="00B06693" w:rsidP="00B06693">
      <w:pPr>
        <w:ind w:firstLine="720"/>
      </w:pPr>
      <w:r w:rsidRPr="00B06693">
        <w:t xml:space="preserve">The metrics evaluated include box loss, classification loss, and Distance Focal Loss (DFL), which are essential for the YOLO training process. Both models demonstrate a steady decrease in these losses, indicating effective learning and improved accuracy over time. YOLOv8s consistently exhibits lower losses than YOLOv8n, suggesting superior performance in localizing and classifying objects. Specifically, YOLOv8s maintains a box loss of around 1.35 compared to YOLOv8n's 1.40, and both models stabilize their classification loss around 0.5, with YOLOv8s slightly better. For DFL, YOLOv8s also performs better, stabilizing around 0.75. These observations highlight that YOLOv8s is more accurate and efficient in handling challenging predictions and localizations. Both models converge after approximately 150 epochs, demonstrating the effectiveness of their training </w:t>
      </w:r>
      <w:r w:rsidR="00694976">
        <w:rPr>
          <w:noProof/>
          <w:shd w:val="clear" w:color="auto" w:fill="auto"/>
          <w:lang w:eastAsia="en-US" w:bidi="ar-SA"/>
          <w14:ligatures w14:val="none"/>
        </w:rPr>
        <w:lastRenderedPageBreak/>
        <mc:AlternateContent>
          <mc:Choice Requires="wpg">
            <w:drawing>
              <wp:anchor distT="0" distB="0" distL="114300" distR="114300" simplePos="0" relativeHeight="251728896" behindDoc="0" locked="0" layoutInCell="1" allowOverlap="1" wp14:anchorId="0E1488D6" wp14:editId="7364609B">
                <wp:simplePos x="0" y="0"/>
                <wp:positionH relativeFrom="column">
                  <wp:posOffset>154940</wp:posOffset>
                </wp:positionH>
                <wp:positionV relativeFrom="paragraph">
                  <wp:posOffset>128905</wp:posOffset>
                </wp:positionV>
                <wp:extent cx="5453380" cy="4046855"/>
                <wp:effectExtent l="0" t="0" r="0" b="0"/>
                <wp:wrapTopAndBottom/>
                <wp:docPr id="501975960" name="Group 501975960"/>
                <wp:cNvGraphicFramePr/>
                <a:graphic xmlns:a="http://schemas.openxmlformats.org/drawingml/2006/main">
                  <a:graphicData uri="http://schemas.microsoft.com/office/word/2010/wordprocessingGroup">
                    <wpg:wgp>
                      <wpg:cNvGrpSpPr/>
                      <wpg:grpSpPr>
                        <a:xfrm>
                          <a:off x="0" y="0"/>
                          <a:ext cx="5453380" cy="4046855"/>
                          <a:chOff x="0" y="-136938"/>
                          <a:chExt cx="5454191" cy="3590776"/>
                        </a:xfrm>
                      </wpg:grpSpPr>
                      <wps:wsp>
                        <wps:cNvPr id="49" name="Text Box 49"/>
                        <wps:cNvSpPr txBox="1"/>
                        <wps:spPr>
                          <a:xfrm>
                            <a:off x="159050" y="3148229"/>
                            <a:ext cx="5036299" cy="305609"/>
                          </a:xfrm>
                          <a:prstGeom prst="rect">
                            <a:avLst/>
                          </a:prstGeom>
                          <a:solidFill>
                            <a:prstClr val="white"/>
                          </a:solidFill>
                          <a:ln>
                            <a:noFill/>
                          </a:ln>
                        </wps:spPr>
                        <wps:txbx>
                          <w:txbxContent>
                            <w:p w14:paraId="195696B2" w14:textId="345BA4BE" w:rsidR="007E2972" w:rsidRPr="002620F8" w:rsidRDefault="007E2972" w:rsidP="00694976">
                              <w:pPr>
                                <w:pStyle w:val="Caption"/>
                                <w:spacing w:before="120" w:after="120"/>
                                <w:jc w:val="center"/>
                                <w:rPr>
                                  <w:i w:val="0"/>
                                  <w:color w:val="auto"/>
                                  <w:sz w:val="21"/>
                                  <w:szCs w:val="21"/>
                                </w:rPr>
                              </w:pPr>
                              <w:r w:rsidRPr="002620F8">
                                <w:rPr>
                                  <w:i w:val="0"/>
                                  <w:color w:val="auto"/>
                                  <w:sz w:val="21"/>
                                  <w:szCs w:val="21"/>
                                </w:rPr>
                                <w:t xml:space="preserve">Figure </w:t>
                              </w:r>
                              <w:r w:rsidRPr="002620F8">
                                <w:rPr>
                                  <w:i w:val="0"/>
                                  <w:color w:val="auto"/>
                                  <w:sz w:val="21"/>
                                  <w:szCs w:val="21"/>
                                </w:rPr>
                                <w:fldChar w:fldCharType="begin"/>
                              </w:r>
                              <w:r w:rsidRPr="002620F8">
                                <w:rPr>
                                  <w:i w:val="0"/>
                                  <w:color w:val="auto"/>
                                  <w:sz w:val="21"/>
                                  <w:szCs w:val="21"/>
                                </w:rPr>
                                <w:instrText xml:space="preserve"> SEQ Figure \* ARABIC </w:instrText>
                              </w:r>
                              <w:r w:rsidRPr="002620F8">
                                <w:rPr>
                                  <w:i w:val="0"/>
                                  <w:color w:val="auto"/>
                                  <w:sz w:val="21"/>
                                  <w:szCs w:val="21"/>
                                </w:rPr>
                                <w:fldChar w:fldCharType="separate"/>
                              </w:r>
                              <w:r>
                                <w:rPr>
                                  <w:i w:val="0"/>
                                  <w:noProof/>
                                  <w:color w:val="auto"/>
                                  <w:sz w:val="21"/>
                                  <w:szCs w:val="21"/>
                                </w:rPr>
                                <w:t>7</w:t>
                              </w:r>
                              <w:r w:rsidRPr="002620F8">
                                <w:rPr>
                                  <w:i w:val="0"/>
                                  <w:color w:val="auto"/>
                                  <w:sz w:val="21"/>
                                  <w:szCs w:val="21"/>
                                </w:rPr>
                                <w:fldChar w:fldCharType="end"/>
                              </w:r>
                              <w:r w:rsidRPr="002620F8">
                                <w:rPr>
                                  <w:i w:val="0"/>
                                  <w:color w:val="auto"/>
                                  <w:sz w:val="21"/>
                                  <w:szCs w:val="21"/>
                                </w:rPr>
                                <w:t xml:space="preserve"> Training Loss of Yolov8 al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01975956" name="Group 501975956"/>
                        <wpg:cNvGrpSpPr/>
                        <wpg:grpSpPr>
                          <a:xfrm>
                            <a:off x="0" y="-136938"/>
                            <a:ext cx="5454191" cy="3277364"/>
                            <a:chOff x="-155520" y="-184030"/>
                            <a:chExt cx="6275239" cy="4404439"/>
                          </a:xfrm>
                        </wpg:grpSpPr>
                        <pic:pic xmlns:pic="http://schemas.openxmlformats.org/drawingml/2006/picture">
                          <pic:nvPicPr>
                            <pic:cNvPr id="501975957" name="Picture 50197595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155520" y="-184030"/>
                              <a:ext cx="3123304" cy="2267753"/>
                            </a:xfrm>
                            <a:prstGeom prst="rect">
                              <a:avLst/>
                            </a:prstGeom>
                          </pic:spPr>
                        </pic:pic>
                        <pic:pic xmlns:pic="http://schemas.openxmlformats.org/drawingml/2006/picture">
                          <pic:nvPicPr>
                            <pic:cNvPr id="501975958" name="Picture 50197595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019205" y="-184030"/>
                              <a:ext cx="3100514" cy="2331718"/>
                            </a:xfrm>
                            <a:prstGeom prst="rect">
                              <a:avLst/>
                            </a:prstGeom>
                          </pic:spPr>
                        </pic:pic>
                        <pic:pic xmlns:pic="http://schemas.openxmlformats.org/drawingml/2006/picture">
                          <pic:nvPicPr>
                            <pic:cNvPr id="501975959" name="Picture 501975959"/>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155519" y="2105377"/>
                              <a:ext cx="3043683" cy="2115032"/>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E1488D6" id="Group 501975960" o:spid="_x0000_s1067" style="position:absolute;left:0;text-align:left;margin-left:12.2pt;margin-top:10.15pt;width:429.4pt;height:318.65pt;z-index:251728896;mso-width-relative:margin;mso-height-relative:margin" coordorigin=",-1369" coordsize="54541,35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">
                <v:shape id="Text Box 49" o:spid="_x0000_s1068" type="#_x0000_t202" style="position:absolute;left:1590;top:31482;width:50363;height:3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195696B2" w14:textId="345BA4BE" w:rsidR="007E2972" w:rsidRPr="002620F8" w:rsidRDefault="007E2972" w:rsidP="00694976">
                        <w:pPr>
                          <w:pStyle w:val="Caption"/>
                          <w:spacing w:before="120" w:after="120"/>
                          <w:jc w:val="center"/>
                          <w:rPr>
                            <w:i w:val="0"/>
                            <w:color w:val="auto"/>
                            <w:sz w:val="21"/>
                            <w:szCs w:val="21"/>
                          </w:rPr>
                        </w:pPr>
                        <w:r w:rsidRPr="002620F8">
                          <w:rPr>
                            <w:i w:val="0"/>
                            <w:color w:val="auto"/>
                            <w:sz w:val="21"/>
                            <w:szCs w:val="21"/>
                          </w:rPr>
                          <w:t xml:space="preserve">Figure </w:t>
                        </w:r>
                        <w:r w:rsidRPr="002620F8">
                          <w:rPr>
                            <w:i w:val="0"/>
                            <w:color w:val="auto"/>
                            <w:sz w:val="21"/>
                            <w:szCs w:val="21"/>
                          </w:rPr>
                          <w:fldChar w:fldCharType="begin"/>
                        </w:r>
                        <w:r w:rsidRPr="002620F8">
                          <w:rPr>
                            <w:i w:val="0"/>
                            <w:color w:val="auto"/>
                            <w:sz w:val="21"/>
                            <w:szCs w:val="21"/>
                          </w:rPr>
                          <w:instrText xml:space="preserve"> SEQ Figure \* ARABIC </w:instrText>
                        </w:r>
                        <w:r w:rsidRPr="002620F8">
                          <w:rPr>
                            <w:i w:val="0"/>
                            <w:color w:val="auto"/>
                            <w:sz w:val="21"/>
                            <w:szCs w:val="21"/>
                          </w:rPr>
                          <w:fldChar w:fldCharType="separate"/>
                        </w:r>
                        <w:r>
                          <w:rPr>
                            <w:i w:val="0"/>
                            <w:noProof/>
                            <w:color w:val="auto"/>
                            <w:sz w:val="21"/>
                            <w:szCs w:val="21"/>
                          </w:rPr>
                          <w:t>7</w:t>
                        </w:r>
                        <w:r w:rsidRPr="002620F8">
                          <w:rPr>
                            <w:i w:val="0"/>
                            <w:color w:val="auto"/>
                            <w:sz w:val="21"/>
                            <w:szCs w:val="21"/>
                          </w:rPr>
                          <w:fldChar w:fldCharType="end"/>
                        </w:r>
                        <w:r w:rsidRPr="002620F8">
                          <w:rPr>
                            <w:i w:val="0"/>
                            <w:color w:val="auto"/>
                            <w:sz w:val="21"/>
                            <w:szCs w:val="21"/>
                          </w:rPr>
                          <w:t xml:space="preserve"> Training Loss of Yolov8 all models</w:t>
                        </w:r>
                      </w:p>
                    </w:txbxContent>
                  </v:textbox>
                </v:shape>
                <v:group id="Group 501975956" o:spid="_x0000_s1069" style="position:absolute;top:-1369;width:54541;height:32773" coordorigin="-1555,-1840" coordsize="62752,4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">
                  <v:shape id="Picture 501975957" o:spid="_x0000_s1070" type="#_x0000_t75" style="position:absolute;left:-1555;top:-1840;width:31232;height:22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">
                    <v:imagedata r:id="rId54" o:title=""/>
                    <v:path arrowok="t"/>
                  </v:shape>
                  <v:shape id="Picture 501975958" o:spid="_x0000_s1071" type="#_x0000_t75" style="position:absolute;left:30192;top:-1840;width:31005;height:23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">
                    <v:imagedata r:id="rId55" o:title=""/>
                    <v:path arrowok="t"/>
                  </v:shape>
                  <v:shape id="Picture 501975959" o:spid="_x0000_s1072" type="#_x0000_t75" style="position:absolute;left:-1555;top:21053;width:30436;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">
                    <v:imagedata r:id="rId56" o:title=""/>
                    <v:path arrowok="t"/>
                  </v:shape>
                </v:group>
                <w10:wrap type="topAndBottom"/>
              </v:group>
            </w:pict>
          </mc:Fallback>
        </mc:AlternateContent>
      </w:r>
      <w:r w:rsidRPr="00B06693">
        <w:t>process and generalization capabilities. The consistently lower losses for YOLOv8s across all metrics underscore its superior capability in object detection tasks compared to YOLOv8n. This analysis suggests that YOLOv8s is a more robust model, particularly for accuracy-critical applications, while YOLOv8n may still be advantageous for scenarios requiring faster inference and lower computational resources.</w:t>
      </w:r>
    </w:p>
    <w:p w14:paraId="77792580" w14:textId="049DAA7F" w:rsidR="00D30E2E" w:rsidRDefault="00D30E2E" w:rsidP="00516B06">
      <w:pPr>
        <w:pStyle w:val="Heading3"/>
      </w:pPr>
      <w:r>
        <w:t>Validation Loss Comparison</w:t>
      </w:r>
    </w:p>
    <w:p w14:paraId="1685E948" w14:textId="32435321" w:rsidR="00D30E2E" w:rsidRDefault="00B06693" w:rsidP="005002F8">
      <w:pPr>
        <w:ind w:firstLine="720"/>
      </w:pPr>
      <w:r w:rsidRPr="00B06693">
        <w:t xml:space="preserve">The evaluation focuses on box loss, classification loss, and Distance Focal Loss (DFL). Both models show a decreasing trend in all three metrics, indicating improved accuracy in bounding box predictions, class label predictions, and handling difficult examples. YOLOv8s consistently demonstrates lower losses compared to YOLOv8n, with its box loss stabilizing just below 1.4, classification loss around 0.5, and DFL around 0.85. These lower loss values suggest that YOLOv8s is more accurate in localizing objects and predicting their classes, as well as more effective in focusing on challenging predictions. Both models reach stable loss values after about 50 epochs, showcasing their robust learning and generalization capabilities. The consistently lower losses of YOLOv8s across all metrics </w:t>
      </w:r>
      <w:r w:rsidRPr="00B06693">
        <w:lastRenderedPageBreak/>
        <w:t xml:space="preserve">underscore its superior performance, making it a more reliable choice for object detection </w:t>
      </w:r>
      <w:r w:rsidR="00694976">
        <w:rPr>
          <w:noProof/>
          <w:shd w:val="clear" w:color="auto" w:fill="auto"/>
          <w:lang w:eastAsia="en-US" w:bidi="ar-SA"/>
          <w14:ligatures w14:val="none"/>
        </w:rPr>
        <mc:AlternateContent>
          <mc:Choice Requires="wpg">
            <w:drawing>
              <wp:anchor distT="0" distB="0" distL="114300" distR="114300" simplePos="0" relativeHeight="251718656" behindDoc="0" locked="0" layoutInCell="1" allowOverlap="1" wp14:anchorId="08B4D376" wp14:editId="6CDB0468">
                <wp:simplePos x="0" y="0"/>
                <wp:positionH relativeFrom="column">
                  <wp:posOffset>2408</wp:posOffset>
                </wp:positionH>
                <wp:positionV relativeFrom="paragraph">
                  <wp:posOffset>675197</wp:posOffset>
                </wp:positionV>
                <wp:extent cx="5525770" cy="4316095"/>
                <wp:effectExtent l="0" t="0" r="0" b="8255"/>
                <wp:wrapTopAndBottom/>
                <wp:docPr id="501975962" name="Group 501975962"/>
                <wp:cNvGraphicFramePr/>
                <a:graphic xmlns:a="http://schemas.openxmlformats.org/drawingml/2006/main">
                  <a:graphicData uri="http://schemas.microsoft.com/office/word/2010/wordprocessingGroup">
                    <wpg:wgp>
                      <wpg:cNvGrpSpPr/>
                      <wpg:grpSpPr>
                        <a:xfrm>
                          <a:off x="0" y="0"/>
                          <a:ext cx="5525770" cy="4316095"/>
                          <a:chOff x="0" y="585727"/>
                          <a:chExt cx="5699315" cy="4316577"/>
                        </a:xfrm>
                      </wpg:grpSpPr>
                      <wps:wsp>
                        <wps:cNvPr id="52" name="Text Box 52"/>
                        <wps:cNvSpPr txBox="1"/>
                        <wps:spPr>
                          <a:xfrm>
                            <a:off x="475289" y="4643561"/>
                            <a:ext cx="4845643" cy="258743"/>
                          </a:xfrm>
                          <a:prstGeom prst="rect">
                            <a:avLst/>
                          </a:prstGeom>
                          <a:solidFill>
                            <a:prstClr val="white"/>
                          </a:solidFill>
                          <a:ln>
                            <a:noFill/>
                          </a:ln>
                        </wps:spPr>
                        <wps:txbx>
                          <w:txbxContent>
                            <w:p w14:paraId="0B908470" w14:textId="11BF48B9" w:rsidR="007E2972" w:rsidRPr="00694976" w:rsidRDefault="007E2972" w:rsidP="005002F8">
                              <w:pPr>
                                <w:pStyle w:val="Caption"/>
                                <w:spacing w:before="120" w:after="120"/>
                                <w:jc w:val="center"/>
                                <w:rPr>
                                  <w:i w:val="0"/>
                                  <w:noProof/>
                                  <w:color w:val="auto"/>
                                  <w:sz w:val="21"/>
                                  <w:szCs w:val="21"/>
                                </w:rPr>
                              </w:pPr>
                              <w:r w:rsidRPr="00694976">
                                <w:rPr>
                                  <w:i w:val="0"/>
                                  <w:color w:val="auto"/>
                                  <w:sz w:val="21"/>
                                  <w:szCs w:val="21"/>
                                </w:rPr>
                                <w:t xml:space="preserve">Figure </w:t>
                              </w:r>
                              <w:r w:rsidRPr="00694976">
                                <w:rPr>
                                  <w:i w:val="0"/>
                                  <w:color w:val="auto"/>
                                  <w:sz w:val="21"/>
                                  <w:szCs w:val="21"/>
                                </w:rPr>
                                <w:fldChar w:fldCharType="begin"/>
                              </w:r>
                              <w:r w:rsidRPr="00694976">
                                <w:rPr>
                                  <w:i w:val="0"/>
                                  <w:color w:val="auto"/>
                                  <w:sz w:val="21"/>
                                  <w:szCs w:val="21"/>
                                </w:rPr>
                                <w:instrText xml:space="preserve"> SEQ Figure \* ARABIC </w:instrText>
                              </w:r>
                              <w:r w:rsidRPr="00694976">
                                <w:rPr>
                                  <w:i w:val="0"/>
                                  <w:color w:val="auto"/>
                                  <w:sz w:val="21"/>
                                  <w:szCs w:val="21"/>
                                </w:rPr>
                                <w:fldChar w:fldCharType="separate"/>
                              </w:r>
                              <w:r>
                                <w:rPr>
                                  <w:i w:val="0"/>
                                  <w:noProof/>
                                  <w:color w:val="auto"/>
                                  <w:sz w:val="21"/>
                                  <w:szCs w:val="21"/>
                                </w:rPr>
                                <w:t>8</w:t>
                              </w:r>
                              <w:r w:rsidRPr="00694976">
                                <w:rPr>
                                  <w:i w:val="0"/>
                                  <w:noProof/>
                                  <w:color w:val="auto"/>
                                  <w:sz w:val="21"/>
                                  <w:szCs w:val="21"/>
                                </w:rPr>
                                <w:fldChar w:fldCharType="end"/>
                              </w:r>
                              <w:r w:rsidRPr="00694976">
                                <w:rPr>
                                  <w:i w:val="0"/>
                                  <w:color w:val="auto"/>
                                  <w:sz w:val="21"/>
                                  <w:szCs w:val="21"/>
                                </w:rPr>
                                <w:t xml:space="preserve"> Validation Loss of Yolov8 all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01975961" name="Group 501975961"/>
                        <wpg:cNvGrpSpPr/>
                        <wpg:grpSpPr>
                          <a:xfrm>
                            <a:off x="0" y="585727"/>
                            <a:ext cx="5699315" cy="4057830"/>
                            <a:chOff x="0" y="-34474"/>
                            <a:chExt cx="5699315" cy="4057830"/>
                          </a:xfrm>
                        </wpg:grpSpPr>
                        <pic:pic xmlns:pic="http://schemas.openxmlformats.org/drawingml/2006/picture">
                          <pic:nvPicPr>
                            <pic:cNvPr id="40" name="Picture 4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34474"/>
                              <a:ext cx="2806811" cy="1974592"/>
                            </a:xfrm>
                            <a:prstGeom prst="rect">
                              <a:avLst/>
                            </a:prstGeom>
                          </pic:spPr>
                        </pic:pic>
                        <pic:pic xmlns:pic="http://schemas.openxmlformats.org/drawingml/2006/picture">
                          <pic:nvPicPr>
                            <pic:cNvPr id="41" name="Picture 4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2902225" y="0"/>
                              <a:ext cx="2797090" cy="1940118"/>
                            </a:xfrm>
                            <a:prstGeom prst="rect">
                              <a:avLst/>
                            </a:prstGeom>
                          </pic:spPr>
                        </pic:pic>
                        <pic:pic xmlns:pic="http://schemas.openxmlformats.org/drawingml/2006/picture">
                          <pic:nvPicPr>
                            <pic:cNvPr id="42" name="Picture 4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62613" y="2028186"/>
                              <a:ext cx="2865755" cy="199517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08B4D376" id="Group 501975962" o:spid="_x0000_s1073" style="position:absolute;left:0;text-align:left;margin-left:.2pt;margin-top:53.15pt;width:435.1pt;height:339.85pt;z-index:251718656;mso-width-relative:margin;mso-height-relative:margin" coordorigin=",5857" coordsize="56993,43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">
                <v:shape id="Text Box 52" o:spid="_x0000_s1074" type="#_x0000_t202" style="position:absolute;left:4752;top:46435;width:48457;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lZyxQAAANsAAAAPAAAAZHJzL2Rvd25yZXYueG1sRI/NasMw&#10;EITvhbyD2EAupZFraC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CQ1lZyxQAAANsAAAAP&#10;AAAAAAAAAAAAAAAAAAcCAABkcnMvZG93bnJldi54bWxQSwUGAAAAAAMAAwC3AAAA+QIAAAAA&#10;" stroked="f">
                  <v:textbox inset="0,0,0,0">
                    <w:txbxContent>
                      <w:p w14:paraId="0B908470" w14:textId="11BF48B9" w:rsidR="007E2972" w:rsidRPr="00694976" w:rsidRDefault="007E2972" w:rsidP="005002F8">
                        <w:pPr>
                          <w:pStyle w:val="Caption"/>
                          <w:spacing w:before="120" w:after="120"/>
                          <w:jc w:val="center"/>
                          <w:rPr>
                            <w:i w:val="0"/>
                            <w:noProof/>
                            <w:color w:val="auto"/>
                            <w:sz w:val="21"/>
                            <w:szCs w:val="21"/>
                          </w:rPr>
                        </w:pPr>
                        <w:r w:rsidRPr="00694976">
                          <w:rPr>
                            <w:i w:val="0"/>
                            <w:color w:val="auto"/>
                            <w:sz w:val="21"/>
                            <w:szCs w:val="21"/>
                          </w:rPr>
                          <w:t xml:space="preserve">Figure </w:t>
                        </w:r>
                        <w:r w:rsidRPr="00694976">
                          <w:rPr>
                            <w:i w:val="0"/>
                            <w:color w:val="auto"/>
                            <w:sz w:val="21"/>
                            <w:szCs w:val="21"/>
                          </w:rPr>
                          <w:fldChar w:fldCharType="begin"/>
                        </w:r>
                        <w:r w:rsidRPr="00694976">
                          <w:rPr>
                            <w:i w:val="0"/>
                            <w:color w:val="auto"/>
                            <w:sz w:val="21"/>
                            <w:szCs w:val="21"/>
                          </w:rPr>
                          <w:instrText xml:space="preserve"> SEQ Figure \* ARABIC </w:instrText>
                        </w:r>
                        <w:r w:rsidRPr="00694976">
                          <w:rPr>
                            <w:i w:val="0"/>
                            <w:color w:val="auto"/>
                            <w:sz w:val="21"/>
                            <w:szCs w:val="21"/>
                          </w:rPr>
                          <w:fldChar w:fldCharType="separate"/>
                        </w:r>
                        <w:r>
                          <w:rPr>
                            <w:i w:val="0"/>
                            <w:noProof/>
                            <w:color w:val="auto"/>
                            <w:sz w:val="21"/>
                            <w:szCs w:val="21"/>
                          </w:rPr>
                          <w:t>8</w:t>
                        </w:r>
                        <w:r w:rsidRPr="00694976">
                          <w:rPr>
                            <w:i w:val="0"/>
                            <w:noProof/>
                            <w:color w:val="auto"/>
                            <w:sz w:val="21"/>
                            <w:szCs w:val="21"/>
                          </w:rPr>
                          <w:fldChar w:fldCharType="end"/>
                        </w:r>
                        <w:r w:rsidRPr="00694976">
                          <w:rPr>
                            <w:i w:val="0"/>
                            <w:color w:val="auto"/>
                            <w:sz w:val="21"/>
                            <w:szCs w:val="21"/>
                          </w:rPr>
                          <w:t xml:space="preserve"> Validation Loss of Yolov8 all models</w:t>
                        </w:r>
                      </w:p>
                    </w:txbxContent>
                  </v:textbox>
                </v:shape>
                <v:group id="Group 501975961" o:spid="_x0000_s1075" style="position:absolute;top:5857;width:56993;height:40578" coordorigin=",-344" coordsize="56993,40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">
                  <v:shape id="Picture 40" o:spid="_x0000_s1076" type="#_x0000_t75" style="position:absolute;top:-344;width:28068;height:19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">
                    <v:imagedata r:id="rId60" o:title=""/>
                    <v:path arrowok="t"/>
                  </v:shape>
                  <v:shape id="Picture 41" o:spid="_x0000_s1077" type="#_x0000_t75" style="position:absolute;left:29022;width:27971;height:19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">
                    <v:imagedata r:id="rId61" o:title=""/>
                    <v:path arrowok="t"/>
                  </v:shape>
                  <v:shape id="Picture 42" o:spid="_x0000_s1078" type="#_x0000_t75" style="position:absolute;left:626;top:20281;width:28657;height:19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">
                    <v:imagedata r:id="rId62" o:title=""/>
                    <v:path arrowok="t"/>
                  </v:shape>
                </v:group>
                <w10:wrap type="topAndBottom"/>
              </v:group>
            </w:pict>
          </mc:Fallback>
        </mc:AlternateContent>
      </w:r>
      <w:r w:rsidRPr="00B06693">
        <w:t>tasks compared to YOLOv8n.</w:t>
      </w:r>
    </w:p>
    <w:p w14:paraId="2A53233C" w14:textId="5E263CBD" w:rsidR="00D30E2E" w:rsidRDefault="00D30E2E" w:rsidP="00516B06">
      <w:pPr>
        <w:pStyle w:val="Heading3"/>
      </w:pPr>
      <w:r>
        <w:t xml:space="preserve">F1 </w:t>
      </w:r>
      <w:r w:rsidRPr="00517470">
        <w:t xml:space="preserve">Confidence </w:t>
      </w:r>
      <w:r>
        <w:t xml:space="preserve">of Each Model </w:t>
      </w:r>
    </w:p>
    <w:p w14:paraId="5BAA9854" w14:textId="62294A49" w:rsidR="005002F8" w:rsidRPr="005002F8" w:rsidRDefault="005002F8" w:rsidP="005002F8">
      <w:r w:rsidRPr="005002F8">
        <w:t xml:space="preserve">The F1-Confidence curves for YOLOv8n and YOLOv8s models reveal distinct performance differences across the "person" and "car" classes, as well as their overall efficacy. For the default configurations, YOLOv8n achieves a maximum F1 score of 0.71 at a confidence level of 0.399, with the "person" class peaking at 0.85 and "car" around 0.65. The custom configuration of YOLOv8n improves, attaining an overall F1 score of 0.76 at 0.299 confidence, with "person" reaching 0.88 and "car" about 0.60. YOLOv8s shows superior performance in both configurations. In the default setting, it attains an overall F1 score of 0.78 at a confidence level of 0.253, with "person" peaking at 0.90 and "car" around 0.65. The custom configuration further enhances YOLOv8s performance, maintaining an overall F1 score of 0.78 but at a lower confidence level of 0.208, with similar peaks for "person" and "car." These results indicate that YOLOv8s outperforms YOLOv8n, particularly in the </w:t>
      </w:r>
      <w:r w:rsidRPr="005002F8">
        <w:lastRenderedPageBreak/>
        <w:t xml:space="preserve">custom-trained models, demonstrating higher precision and reliability in object detection </w:t>
      </w:r>
      <w:r w:rsidR="00694976">
        <w:rPr>
          <w:noProof/>
          <w:shd w:val="clear" w:color="auto" w:fill="auto"/>
          <w:lang w:eastAsia="en-US" w:bidi="ar-SA"/>
          <w14:ligatures w14:val="none"/>
        </w:rPr>
        <mc:AlternateContent>
          <mc:Choice Requires="wpg">
            <w:drawing>
              <wp:anchor distT="0" distB="0" distL="114300" distR="114300" simplePos="0" relativeHeight="251570176" behindDoc="0" locked="0" layoutInCell="1" allowOverlap="1" wp14:anchorId="398D29F3" wp14:editId="2944EB6A">
                <wp:simplePos x="0" y="0"/>
                <wp:positionH relativeFrom="column">
                  <wp:posOffset>414020</wp:posOffset>
                </wp:positionH>
                <wp:positionV relativeFrom="paragraph">
                  <wp:posOffset>732790</wp:posOffset>
                </wp:positionV>
                <wp:extent cx="4942840" cy="4200525"/>
                <wp:effectExtent l="0" t="0" r="0" b="9525"/>
                <wp:wrapTopAndBottom/>
                <wp:docPr id="58" name="Group 58"/>
                <wp:cNvGraphicFramePr/>
                <a:graphic xmlns:a="http://schemas.openxmlformats.org/drawingml/2006/main">
                  <a:graphicData uri="http://schemas.microsoft.com/office/word/2010/wordprocessingGroup">
                    <wpg:wgp>
                      <wpg:cNvGrpSpPr/>
                      <wpg:grpSpPr>
                        <a:xfrm>
                          <a:off x="0" y="0"/>
                          <a:ext cx="4942840" cy="4200525"/>
                          <a:chOff x="0" y="0"/>
                          <a:chExt cx="5192395" cy="4879340"/>
                        </a:xfrm>
                      </wpg:grpSpPr>
                      <wpg:grpSp>
                        <wpg:cNvPr id="43" name="Group 43"/>
                        <wpg:cNvGrpSpPr/>
                        <wpg:grpSpPr>
                          <a:xfrm>
                            <a:off x="0" y="0"/>
                            <a:ext cx="5192395" cy="4537710"/>
                            <a:chOff x="0" y="0"/>
                            <a:chExt cx="4604893" cy="4213962"/>
                          </a:xfrm>
                        </wpg:grpSpPr>
                        <pic:pic xmlns:pic="http://schemas.openxmlformats.org/drawingml/2006/picture">
                          <pic:nvPicPr>
                            <pic:cNvPr id="44" name="Picture 4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2304288" y="0"/>
                              <a:ext cx="2300605" cy="2105660"/>
                            </a:xfrm>
                            <a:prstGeom prst="rect">
                              <a:avLst/>
                            </a:prstGeom>
                          </pic:spPr>
                        </pic:pic>
                        <pic:pic xmlns:pic="http://schemas.openxmlformats.org/drawingml/2006/picture">
                          <pic:nvPicPr>
                            <pic:cNvPr id="45" name="Picture 4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29261" y="0"/>
                              <a:ext cx="2275840" cy="2108200"/>
                            </a:xfrm>
                            <a:prstGeom prst="rect">
                              <a:avLst/>
                            </a:prstGeom>
                          </pic:spPr>
                        </pic:pic>
                        <pic:pic xmlns:pic="http://schemas.openxmlformats.org/drawingml/2006/picture">
                          <pic:nvPicPr>
                            <pic:cNvPr id="46" name="Picture 4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304288" y="2070202"/>
                              <a:ext cx="2216150" cy="2143760"/>
                            </a:xfrm>
                            <a:prstGeom prst="rect">
                              <a:avLst/>
                            </a:prstGeom>
                          </pic:spPr>
                        </pic:pic>
                        <pic:pic xmlns:pic="http://schemas.openxmlformats.org/drawingml/2006/picture">
                          <pic:nvPicPr>
                            <pic:cNvPr id="47" name="Picture 47"/>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2070202"/>
                              <a:ext cx="2308225" cy="2143760"/>
                            </a:xfrm>
                            <a:prstGeom prst="rect">
                              <a:avLst/>
                            </a:prstGeom>
                          </pic:spPr>
                        </pic:pic>
                      </wpg:grpSp>
                      <wps:wsp>
                        <wps:cNvPr id="54" name="Text Box 54"/>
                        <wps:cNvSpPr txBox="1"/>
                        <wps:spPr>
                          <a:xfrm>
                            <a:off x="0" y="4595495"/>
                            <a:ext cx="5192395" cy="283845"/>
                          </a:xfrm>
                          <a:prstGeom prst="rect">
                            <a:avLst/>
                          </a:prstGeom>
                          <a:solidFill>
                            <a:prstClr val="white"/>
                          </a:solidFill>
                          <a:ln>
                            <a:noFill/>
                          </a:ln>
                        </wps:spPr>
                        <wps:txbx>
                          <w:txbxContent>
                            <w:p w14:paraId="74F04A6D" w14:textId="339CCB5A" w:rsidR="007E2972" w:rsidRPr="005161CB" w:rsidRDefault="007E2972" w:rsidP="005002F8">
                              <w:pPr>
                                <w:pStyle w:val="Caption"/>
                                <w:spacing w:before="120" w:after="120"/>
                                <w:jc w:val="center"/>
                                <w:rPr>
                                  <w:b/>
                                  <w:i w:val="0"/>
                                  <w:noProof/>
                                  <w:color w:val="auto"/>
                                  <w:szCs w:val="30"/>
                                </w:rPr>
                              </w:pPr>
                              <w:r w:rsidRPr="005161CB">
                                <w:rPr>
                                  <w:i w:val="0"/>
                                  <w:color w:val="auto"/>
                                </w:rPr>
                                <w:t xml:space="preserve">Figure </w:t>
                              </w:r>
                              <w:r w:rsidRPr="005161CB">
                                <w:rPr>
                                  <w:i w:val="0"/>
                                  <w:color w:val="auto"/>
                                </w:rPr>
                                <w:fldChar w:fldCharType="begin"/>
                              </w:r>
                              <w:r w:rsidRPr="005161CB">
                                <w:rPr>
                                  <w:i w:val="0"/>
                                  <w:color w:val="auto"/>
                                </w:rPr>
                                <w:instrText xml:space="preserve"> SEQ Figure \* ARABIC </w:instrText>
                              </w:r>
                              <w:r w:rsidRPr="005161CB">
                                <w:rPr>
                                  <w:i w:val="0"/>
                                  <w:color w:val="auto"/>
                                </w:rPr>
                                <w:fldChar w:fldCharType="separate"/>
                              </w:r>
                              <w:r>
                                <w:rPr>
                                  <w:i w:val="0"/>
                                  <w:noProof/>
                                  <w:color w:val="auto"/>
                                </w:rPr>
                                <w:t>9</w:t>
                              </w:r>
                              <w:r w:rsidRPr="005161CB">
                                <w:rPr>
                                  <w:i w:val="0"/>
                                  <w:color w:val="auto"/>
                                </w:rPr>
                                <w:fldChar w:fldCharType="end"/>
                              </w:r>
                              <w:r w:rsidRPr="005161CB">
                                <w:rPr>
                                  <w:i w:val="0"/>
                                  <w:color w:val="auto"/>
                                </w:rPr>
                                <w:t xml:space="preserve"> F1-Confidence of all Yolov8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8D29F3" id="Group 58" o:spid="_x0000_s1079" style="position:absolute;left:0;text-align:left;margin-left:32.6pt;margin-top:57.7pt;width:389.2pt;height:330.75pt;z-index:251570176;mso-width-relative:margin;mso-height-relative:margin" coordsize="51923,48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">
                <v:group id="Group 43" o:spid="_x0000_s1080" style="position:absolute;width:51923;height:45377" coordsize="46048,4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81" type="#_x0000_t75" style="position:absolute;left:23042;width:23006;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">
                    <v:imagedata r:id="rId67" o:title=""/>
                    <v:path arrowok="t"/>
                  </v:shape>
                  <v:shape id="Picture 45" o:spid="_x0000_s1082" type="#_x0000_t75" style="position:absolute;left:292;width:22759;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">
                    <v:imagedata r:id="rId68" o:title=""/>
                    <v:path arrowok="t"/>
                  </v:shape>
                  <v:shape id="Picture 46" o:spid="_x0000_s1083" type="#_x0000_t75" style="position:absolute;left:23042;top:20702;width:22162;height:21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">
                    <v:imagedata r:id="rId69" o:title=""/>
                    <v:path arrowok="t"/>
                  </v:shape>
                  <v:shape id="Picture 47" o:spid="_x0000_s1084" type="#_x0000_t75" style="position:absolute;top:20702;width:23082;height:21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">
                    <v:imagedata r:id="rId70" o:title=""/>
                    <v:path arrowok="t"/>
                  </v:shape>
                </v:group>
                <v:shape id="Text Box 54" o:spid="_x0000_s1085" type="#_x0000_t202" style="position:absolute;top:45954;width:51923;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14:paraId="74F04A6D" w14:textId="339CCB5A" w:rsidR="007E2972" w:rsidRPr="005161CB" w:rsidRDefault="007E2972" w:rsidP="005002F8">
                        <w:pPr>
                          <w:pStyle w:val="Caption"/>
                          <w:spacing w:before="120" w:after="120"/>
                          <w:jc w:val="center"/>
                          <w:rPr>
                            <w:b/>
                            <w:i w:val="0"/>
                            <w:noProof/>
                            <w:color w:val="auto"/>
                            <w:szCs w:val="30"/>
                          </w:rPr>
                        </w:pPr>
                        <w:r w:rsidRPr="005161CB">
                          <w:rPr>
                            <w:i w:val="0"/>
                            <w:color w:val="auto"/>
                          </w:rPr>
                          <w:t xml:space="preserve">Figure </w:t>
                        </w:r>
                        <w:r w:rsidRPr="005161CB">
                          <w:rPr>
                            <w:i w:val="0"/>
                            <w:color w:val="auto"/>
                          </w:rPr>
                          <w:fldChar w:fldCharType="begin"/>
                        </w:r>
                        <w:r w:rsidRPr="005161CB">
                          <w:rPr>
                            <w:i w:val="0"/>
                            <w:color w:val="auto"/>
                          </w:rPr>
                          <w:instrText xml:space="preserve"> SEQ Figure \* ARABIC </w:instrText>
                        </w:r>
                        <w:r w:rsidRPr="005161CB">
                          <w:rPr>
                            <w:i w:val="0"/>
                            <w:color w:val="auto"/>
                          </w:rPr>
                          <w:fldChar w:fldCharType="separate"/>
                        </w:r>
                        <w:r>
                          <w:rPr>
                            <w:i w:val="0"/>
                            <w:noProof/>
                            <w:color w:val="auto"/>
                          </w:rPr>
                          <w:t>9</w:t>
                        </w:r>
                        <w:r w:rsidRPr="005161CB">
                          <w:rPr>
                            <w:i w:val="0"/>
                            <w:color w:val="auto"/>
                          </w:rPr>
                          <w:fldChar w:fldCharType="end"/>
                        </w:r>
                        <w:r w:rsidRPr="005161CB">
                          <w:rPr>
                            <w:i w:val="0"/>
                            <w:color w:val="auto"/>
                          </w:rPr>
                          <w:t xml:space="preserve"> F1-Confidence of all Yolov8 models</w:t>
                        </w:r>
                      </w:p>
                    </w:txbxContent>
                  </v:textbox>
                </v:shape>
                <w10:wrap type="topAndBottom"/>
              </v:group>
            </w:pict>
          </mc:Fallback>
        </mc:AlternateContent>
      </w:r>
      <w:r w:rsidRPr="005002F8">
        <w:t>tasks.</w:t>
      </w:r>
    </w:p>
    <w:p w14:paraId="527B717D" w14:textId="34C81A9D" w:rsidR="00D30E2E" w:rsidRPr="006808B3" w:rsidRDefault="00D30E2E" w:rsidP="00516B06">
      <w:pPr>
        <w:pStyle w:val="Heading3"/>
      </w:pPr>
      <w:r>
        <w:t>Training Performance Evaluation</w:t>
      </w:r>
      <w:r w:rsidR="00467715">
        <w:t xml:space="preserve"> on ground truth data</w:t>
      </w:r>
      <w:r>
        <w:t>:</w:t>
      </w:r>
    </w:p>
    <w:p w14:paraId="64BDA731" w14:textId="2E287BFC" w:rsidR="00D30E2E" w:rsidRDefault="00467715" w:rsidP="00467715">
      <w:pPr>
        <w:ind w:firstLine="720"/>
      </w:pPr>
      <w:r w:rsidRPr="00467715">
        <w:t xml:space="preserve">The experimental results compare the performance of YOLOv8s and YOLOv8n models in both default and custom configurations, evaluated on 477 test images. The metrics assessed include average recall, miss rate, false positive rate, precision, and accuracy. YOLOv8s (default) demonstrates high performance with an average recall of 0.8189, a miss rate of 0.1811, zero false positives, precision of 0.9895, and an accuracy of 0.8189. The custom configuration of YOLOv8s slightly improves these metrics, achieving an average recall of 0.8237, a miss rate of 0.1763, a false positive rate of 0.0042, precision of 0.9893, and accuracy of 0.8235. In contrast, YOLOv8n (default) shows a slightly lower performance with an average recall of 0.7946, a miss rate of 0.2054, a false positive rate of 0.0021, precision of 0.9852, and accuracy of 0.7945. The custom YOLOv8n model maintains similar metrics with a slight decrease in precision to 0.9831 and accuracy to 0.7943. These results </w:t>
      </w:r>
      <w:r w:rsidRPr="00467715">
        <w:lastRenderedPageBreak/>
        <w:t>indicate that YOLOv8s outperforms YOLOv8n in both configurations, particularly in terms of recall and precision.</w:t>
      </w:r>
    </w:p>
    <w:tbl>
      <w:tblPr>
        <w:tblW w:w="9134" w:type="dxa"/>
        <w:tblInd w:w="108" w:type="dxa"/>
        <w:tblLook w:val="04A0" w:firstRow="1" w:lastRow="0" w:firstColumn="1" w:lastColumn="0" w:noHBand="0" w:noVBand="1"/>
      </w:tblPr>
      <w:tblGrid>
        <w:gridCol w:w="1709"/>
        <w:gridCol w:w="899"/>
        <w:gridCol w:w="1169"/>
        <w:gridCol w:w="1259"/>
        <w:gridCol w:w="216"/>
        <w:gridCol w:w="1004"/>
        <w:gridCol w:w="134"/>
        <w:gridCol w:w="1125"/>
        <w:gridCol w:w="1619"/>
      </w:tblGrid>
      <w:tr w:rsidR="00D30E2E" w:rsidRPr="00F80944" w14:paraId="2B697DE9" w14:textId="77777777" w:rsidTr="005B1809">
        <w:trPr>
          <w:trHeight w:val="289"/>
        </w:trPr>
        <w:tc>
          <w:tcPr>
            <w:tcW w:w="9134" w:type="dxa"/>
            <w:gridSpan w:val="9"/>
            <w:tcBorders>
              <w:top w:val="nil"/>
              <w:left w:val="nil"/>
              <w:bottom w:val="nil"/>
              <w:right w:val="nil"/>
            </w:tcBorders>
            <w:shd w:val="clear" w:color="auto" w:fill="auto"/>
            <w:noWrap/>
            <w:vAlign w:val="bottom"/>
            <w:hideMark/>
          </w:tcPr>
          <w:p w14:paraId="5AC3FA63" w14:textId="77777777" w:rsidR="00D30E2E" w:rsidRPr="00F80944" w:rsidRDefault="00D30E2E" w:rsidP="002D6F41">
            <w:pPr>
              <w:jc w:val="center"/>
              <w:rPr>
                <w:sz w:val="21"/>
                <w:szCs w:val="21"/>
                <w:shd w:val="clear" w:color="auto" w:fill="auto"/>
                <w:lang w:eastAsia="en-US" w:bidi="ar-SA"/>
              </w:rPr>
            </w:pPr>
            <w:r w:rsidRPr="00F80944">
              <w:rPr>
                <w:sz w:val="21"/>
                <w:szCs w:val="21"/>
                <w:shd w:val="clear" w:color="auto" w:fill="auto"/>
                <w:lang w:eastAsia="en-US" w:bidi="ar-SA"/>
              </w:rPr>
              <w:t>Evaluation Result on Training Dataset</w:t>
            </w:r>
          </w:p>
        </w:tc>
      </w:tr>
      <w:tr w:rsidR="005B1809" w:rsidRPr="00F80944" w14:paraId="60AA897D" w14:textId="77777777" w:rsidTr="005B1809">
        <w:trPr>
          <w:trHeight w:val="289"/>
        </w:trPr>
        <w:tc>
          <w:tcPr>
            <w:tcW w:w="1709" w:type="dxa"/>
            <w:tcBorders>
              <w:top w:val="single" w:sz="4" w:space="0" w:color="000000"/>
              <w:left w:val="nil"/>
              <w:bottom w:val="single" w:sz="4" w:space="0" w:color="000000"/>
              <w:right w:val="nil"/>
            </w:tcBorders>
            <w:shd w:val="clear" w:color="auto" w:fill="auto"/>
            <w:noWrap/>
            <w:vAlign w:val="bottom"/>
            <w:hideMark/>
          </w:tcPr>
          <w:p w14:paraId="0910143D" w14:textId="02577ED4"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Experiment</w:t>
            </w:r>
            <w:r w:rsidR="008159F4" w:rsidRPr="005B1809">
              <w:rPr>
                <w:b/>
                <w:sz w:val="21"/>
                <w:szCs w:val="21"/>
                <w:shd w:val="clear" w:color="auto" w:fill="auto"/>
                <w:lang w:eastAsia="en-US" w:bidi="ar-SA"/>
              </w:rPr>
              <w:t xml:space="preserve"> (Models)</w:t>
            </w:r>
          </w:p>
        </w:tc>
        <w:tc>
          <w:tcPr>
            <w:tcW w:w="899" w:type="dxa"/>
            <w:tcBorders>
              <w:top w:val="single" w:sz="4" w:space="0" w:color="000000"/>
              <w:left w:val="nil"/>
              <w:bottom w:val="single" w:sz="4" w:space="0" w:color="000000"/>
              <w:right w:val="nil"/>
            </w:tcBorders>
            <w:shd w:val="clear" w:color="auto" w:fill="auto"/>
            <w:noWrap/>
            <w:vAlign w:val="bottom"/>
            <w:hideMark/>
          </w:tcPr>
          <w:p w14:paraId="48E50B4D"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Recall</w:t>
            </w:r>
          </w:p>
        </w:tc>
        <w:tc>
          <w:tcPr>
            <w:tcW w:w="1169" w:type="dxa"/>
            <w:tcBorders>
              <w:top w:val="single" w:sz="4" w:space="0" w:color="000000"/>
              <w:left w:val="nil"/>
              <w:bottom w:val="single" w:sz="4" w:space="0" w:color="000000"/>
              <w:right w:val="nil"/>
            </w:tcBorders>
            <w:shd w:val="clear" w:color="auto" w:fill="auto"/>
            <w:noWrap/>
            <w:vAlign w:val="bottom"/>
            <w:hideMark/>
          </w:tcPr>
          <w:p w14:paraId="15EF6A15"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Miss Rate</w:t>
            </w:r>
          </w:p>
        </w:tc>
        <w:tc>
          <w:tcPr>
            <w:tcW w:w="1475" w:type="dxa"/>
            <w:gridSpan w:val="2"/>
            <w:tcBorders>
              <w:top w:val="single" w:sz="4" w:space="0" w:color="000000"/>
              <w:left w:val="nil"/>
              <w:bottom w:val="single" w:sz="4" w:space="0" w:color="000000"/>
              <w:right w:val="nil"/>
            </w:tcBorders>
            <w:shd w:val="clear" w:color="auto" w:fill="auto"/>
            <w:noWrap/>
            <w:vAlign w:val="bottom"/>
            <w:hideMark/>
          </w:tcPr>
          <w:p w14:paraId="1CC56AB1"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False Positive Rate</w:t>
            </w:r>
          </w:p>
        </w:tc>
        <w:tc>
          <w:tcPr>
            <w:tcW w:w="1138" w:type="dxa"/>
            <w:gridSpan w:val="2"/>
            <w:tcBorders>
              <w:top w:val="single" w:sz="4" w:space="0" w:color="000000"/>
              <w:left w:val="nil"/>
              <w:bottom w:val="single" w:sz="4" w:space="0" w:color="000000"/>
              <w:right w:val="nil"/>
            </w:tcBorders>
            <w:shd w:val="clear" w:color="auto" w:fill="auto"/>
            <w:noWrap/>
            <w:vAlign w:val="bottom"/>
            <w:hideMark/>
          </w:tcPr>
          <w:p w14:paraId="5C9AD194"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Precision</w:t>
            </w:r>
          </w:p>
        </w:tc>
        <w:tc>
          <w:tcPr>
            <w:tcW w:w="1125" w:type="dxa"/>
            <w:tcBorders>
              <w:top w:val="single" w:sz="4" w:space="0" w:color="000000"/>
              <w:left w:val="nil"/>
              <w:bottom w:val="single" w:sz="4" w:space="0" w:color="000000"/>
              <w:right w:val="nil"/>
            </w:tcBorders>
            <w:shd w:val="clear" w:color="auto" w:fill="auto"/>
            <w:noWrap/>
            <w:vAlign w:val="bottom"/>
            <w:hideMark/>
          </w:tcPr>
          <w:p w14:paraId="3A670D55"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Accuracy</w:t>
            </w:r>
          </w:p>
        </w:tc>
        <w:tc>
          <w:tcPr>
            <w:tcW w:w="1619" w:type="dxa"/>
            <w:tcBorders>
              <w:top w:val="single" w:sz="4" w:space="0" w:color="000000"/>
              <w:left w:val="nil"/>
              <w:bottom w:val="single" w:sz="4" w:space="0" w:color="000000"/>
              <w:right w:val="nil"/>
            </w:tcBorders>
            <w:shd w:val="clear" w:color="auto" w:fill="auto"/>
            <w:noWrap/>
            <w:vAlign w:val="bottom"/>
            <w:hideMark/>
          </w:tcPr>
          <w:p w14:paraId="1E77454E"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Number of Test Images</w:t>
            </w:r>
          </w:p>
        </w:tc>
      </w:tr>
      <w:tr w:rsidR="005B1809" w:rsidRPr="00F80944" w14:paraId="1F91CBA4" w14:textId="77777777" w:rsidTr="005B1809">
        <w:trPr>
          <w:trHeight w:val="216"/>
        </w:trPr>
        <w:tc>
          <w:tcPr>
            <w:tcW w:w="1709" w:type="dxa"/>
            <w:tcBorders>
              <w:top w:val="nil"/>
              <w:left w:val="nil"/>
              <w:bottom w:val="nil"/>
              <w:right w:val="nil"/>
            </w:tcBorders>
            <w:shd w:val="clear" w:color="D9D9D9" w:fill="D9D9D9"/>
            <w:noWrap/>
            <w:vAlign w:val="bottom"/>
            <w:hideMark/>
          </w:tcPr>
          <w:p w14:paraId="09697D8B"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s(default)</w:t>
            </w:r>
          </w:p>
        </w:tc>
        <w:tc>
          <w:tcPr>
            <w:tcW w:w="899" w:type="dxa"/>
            <w:tcBorders>
              <w:top w:val="nil"/>
              <w:left w:val="nil"/>
              <w:bottom w:val="nil"/>
              <w:right w:val="nil"/>
            </w:tcBorders>
            <w:shd w:val="clear" w:color="D9D9D9" w:fill="D9D9D9"/>
            <w:noWrap/>
            <w:vAlign w:val="bottom"/>
            <w:hideMark/>
          </w:tcPr>
          <w:p w14:paraId="2F01FE03"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8189</w:t>
            </w:r>
          </w:p>
        </w:tc>
        <w:tc>
          <w:tcPr>
            <w:tcW w:w="1169" w:type="dxa"/>
            <w:tcBorders>
              <w:top w:val="nil"/>
              <w:left w:val="nil"/>
              <w:bottom w:val="nil"/>
              <w:right w:val="nil"/>
            </w:tcBorders>
            <w:shd w:val="clear" w:color="D9D9D9" w:fill="D9D9D9"/>
            <w:noWrap/>
            <w:vAlign w:val="bottom"/>
            <w:hideMark/>
          </w:tcPr>
          <w:p w14:paraId="7A7A7B9F"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1811</w:t>
            </w:r>
          </w:p>
        </w:tc>
        <w:tc>
          <w:tcPr>
            <w:tcW w:w="1259" w:type="dxa"/>
            <w:tcBorders>
              <w:top w:val="nil"/>
              <w:left w:val="nil"/>
              <w:bottom w:val="nil"/>
              <w:right w:val="nil"/>
            </w:tcBorders>
            <w:shd w:val="clear" w:color="D9D9D9" w:fill="D9D9D9"/>
            <w:noWrap/>
            <w:vAlign w:val="bottom"/>
            <w:hideMark/>
          </w:tcPr>
          <w:p w14:paraId="47E58E5A"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0000</w:t>
            </w:r>
          </w:p>
        </w:tc>
        <w:tc>
          <w:tcPr>
            <w:tcW w:w="1220" w:type="dxa"/>
            <w:gridSpan w:val="2"/>
            <w:tcBorders>
              <w:top w:val="nil"/>
              <w:left w:val="nil"/>
              <w:bottom w:val="nil"/>
              <w:right w:val="nil"/>
            </w:tcBorders>
            <w:shd w:val="clear" w:color="D9D9D9" w:fill="D9D9D9"/>
            <w:noWrap/>
            <w:vAlign w:val="center"/>
            <w:hideMark/>
          </w:tcPr>
          <w:p w14:paraId="4C92FBD2"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9895</w:t>
            </w:r>
          </w:p>
        </w:tc>
        <w:tc>
          <w:tcPr>
            <w:tcW w:w="1259" w:type="dxa"/>
            <w:gridSpan w:val="2"/>
            <w:tcBorders>
              <w:top w:val="nil"/>
              <w:left w:val="nil"/>
              <w:bottom w:val="nil"/>
              <w:right w:val="nil"/>
            </w:tcBorders>
            <w:shd w:val="clear" w:color="D9D9D9" w:fill="D9D9D9"/>
            <w:noWrap/>
            <w:vAlign w:val="bottom"/>
            <w:hideMark/>
          </w:tcPr>
          <w:p w14:paraId="3DD37B0F"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8189</w:t>
            </w:r>
          </w:p>
        </w:tc>
        <w:tc>
          <w:tcPr>
            <w:tcW w:w="1619" w:type="dxa"/>
            <w:tcBorders>
              <w:top w:val="nil"/>
              <w:left w:val="nil"/>
              <w:bottom w:val="nil"/>
              <w:right w:val="nil"/>
            </w:tcBorders>
            <w:shd w:val="clear" w:color="D9D9D9" w:fill="D9D9D9"/>
            <w:noWrap/>
            <w:vAlign w:val="bottom"/>
            <w:hideMark/>
          </w:tcPr>
          <w:p w14:paraId="7524CB22"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477</w:t>
            </w:r>
          </w:p>
        </w:tc>
      </w:tr>
      <w:tr w:rsidR="005B1809" w:rsidRPr="00F80944" w14:paraId="4594D4EA" w14:textId="77777777" w:rsidTr="005B1809">
        <w:trPr>
          <w:trHeight w:val="289"/>
        </w:trPr>
        <w:tc>
          <w:tcPr>
            <w:tcW w:w="1709" w:type="dxa"/>
            <w:tcBorders>
              <w:top w:val="nil"/>
              <w:left w:val="nil"/>
              <w:bottom w:val="nil"/>
              <w:right w:val="nil"/>
            </w:tcBorders>
            <w:shd w:val="clear" w:color="auto" w:fill="auto"/>
            <w:noWrap/>
            <w:vAlign w:val="bottom"/>
            <w:hideMark/>
          </w:tcPr>
          <w:p w14:paraId="373E28D2"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n(default)</w:t>
            </w:r>
          </w:p>
        </w:tc>
        <w:tc>
          <w:tcPr>
            <w:tcW w:w="899" w:type="dxa"/>
            <w:tcBorders>
              <w:top w:val="nil"/>
              <w:left w:val="nil"/>
              <w:bottom w:val="nil"/>
              <w:right w:val="nil"/>
            </w:tcBorders>
            <w:shd w:val="clear" w:color="auto" w:fill="auto"/>
            <w:noWrap/>
            <w:vAlign w:val="center"/>
            <w:hideMark/>
          </w:tcPr>
          <w:p w14:paraId="66B0DCC0"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7946</w:t>
            </w:r>
          </w:p>
        </w:tc>
        <w:tc>
          <w:tcPr>
            <w:tcW w:w="1169" w:type="dxa"/>
            <w:tcBorders>
              <w:top w:val="nil"/>
              <w:left w:val="nil"/>
              <w:bottom w:val="nil"/>
              <w:right w:val="nil"/>
            </w:tcBorders>
            <w:shd w:val="clear" w:color="auto" w:fill="auto"/>
            <w:noWrap/>
            <w:vAlign w:val="bottom"/>
            <w:hideMark/>
          </w:tcPr>
          <w:p w14:paraId="2A119123"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2054</w:t>
            </w:r>
          </w:p>
        </w:tc>
        <w:tc>
          <w:tcPr>
            <w:tcW w:w="1259" w:type="dxa"/>
            <w:tcBorders>
              <w:top w:val="nil"/>
              <w:left w:val="nil"/>
              <w:bottom w:val="nil"/>
              <w:right w:val="nil"/>
            </w:tcBorders>
            <w:shd w:val="clear" w:color="auto" w:fill="auto"/>
            <w:noWrap/>
            <w:vAlign w:val="bottom"/>
            <w:hideMark/>
          </w:tcPr>
          <w:p w14:paraId="7EF9A7F4"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0021</w:t>
            </w:r>
          </w:p>
        </w:tc>
        <w:tc>
          <w:tcPr>
            <w:tcW w:w="1220" w:type="dxa"/>
            <w:gridSpan w:val="2"/>
            <w:tcBorders>
              <w:top w:val="nil"/>
              <w:left w:val="nil"/>
              <w:bottom w:val="nil"/>
              <w:right w:val="nil"/>
            </w:tcBorders>
            <w:shd w:val="clear" w:color="auto" w:fill="auto"/>
            <w:noWrap/>
            <w:vAlign w:val="bottom"/>
            <w:hideMark/>
          </w:tcPr>
          <w:p w14:paraId="4AAD3D57"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9852</w:t>
            </w:r>
          </w:p>
        </w:tc>
        <w:tc>
          <w:tcPr>
            <w:tcW w:w="1259" w:type="dxa"/>
            <w:gridSpan w:val="2"/>
            <w:tcBorders>
              <w:top w:val="nil"/>
              <w:left w:val="nil"/>
              <w:bottom w:val="nil"/>
              <w:right w:val="nil"/>
            </w:tcBorders>
            <w:shd w:val="clear" w:color="auto" w:fill="auto"/>
            <w:noWrap/>
            <w:vAlign w:val="bottom"/>
            <w:hideMark/>
          </w:tcPr>
          <w:p w14:paraId="73171CA0"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7945</w:t>
            </w:r>
          </w:p>
        </w:tc>
        <w:tc>
          <w:tcPr>
            <w:tcW w:w="1619" w:type="dxa"/>
            <w:tcBorders>
              <w:top w:val="nil"/>
              <w:left w:val="nil"/>
              <w:bottom w:val="nil"/>
              <w:right w:val="nil"/>
            </w:tcBorders>
            <w:shd w:val="clear" w:color="auto" w:fill="auto"/>
            <w:noWrap/>
            <w:vAlign w:val="bottom"/>
            <w:hideMark/>
          </w:tcPr>
          <w:p w14:paraId="58B22726"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477</w:t>
            </w:r>
          </w:p>
        </w:tc>
      </w:tr>
      <w:tr w:rsidR="005B1809" w:rsidRPr="00F80944" w14:paraId="600AC37F" w14:textId="77777777" w:rsidTr="005B1809">
        <w:trPr>
          <w:trHeight w:val="289"/>
        </w:trPr>
        <w:tc>
          <w:tcPr>
            <w:tcW w:w="1709" w:type="dxa"/>
            <w:tcBorders>
              <w:top w:val="nil"/>
              <w:left w:val="nil"/>
              <w:bottom w:val="nil"/>
              <w:right w:val="nil"/>
            </w:tcBorders>
            <w:shd w:val="clear" w:color="D9D9D9" w:fill="D9D9D9"/>
            <w:noWrap/>
            <w:vAlign w:val="bottom"/>
            <w:hideMark/>
          </w:tcPr>
          <w:p w14:paraId="79B8F55D"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s(custom)</w:t>
            </w:r>
          </w:p>
        </w:tc>
        <w:tc>
          <w:tcPr>
            <w:tcW w:w="899" w:type="dxa"/>
            <w:tcBorders>
              <w:top w:val="nil"/>
              <w:left w:val="nil"/>
              <w:bottom w:val="nil"/>
              <w:right w:val="nil"/>
            </w:tcBorders>
            <w:shd w:val="clear" w:color="D9D9D9" w:fill="D9D9D9"/>
            <w:noWrap/>
            <w:vAlign w:val="bottom"/>
            <w:hideMark/>
          </w:tcPr>
          <w:p w14:paraId="47A9E141"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8237</w:t>
            </w:r>
          </w:p>
        </w:tc>
        <w:tc>
          <w:tcPr>
            <w:tcW w:w="1169" w:type="dxa"/>
            <w:tcBorders>
              <w:top w:val="nil"/>
              <w:left w:val="nil"/>
              <w:bottom w:val="nil"/>
              <w:right w:val="nil"/>
            </w:tcBorders>
            <w:shd w:val="clear" w:color="D9D9D9" w:fill="D9D9D9"/>
            <w:noWrap/>
            <w:vAlign w:val="bottom"/>
            <w:hideMark/>
          </w:tcPr>
          <w:p w14:paraId="5B3346D0"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1763</w:t>
            </w:r>
          </w:p>
        </w:tc>
        <w:tc>
          <w:tcPr>
            <w:tcW w:w="1259" w:type="dxa"/>
            <w:tcBorders>
              <w:top w:val="nil"/>
              <w:left w:val="nil"/>
              <w:bottom w:val="nil"/>
              <w:right w:val="nil"/>
            </w:tcBorders>
            <w:shd w:val="clear" w:color="D9D9D9" w:fill="D9D9D9"/>
            <w:noWrap/>
            <w:vAlign w:val="bottom"/>
            <w:hideMark/>
          </w:tcPr>
          <w:p w14:paraId="59308F59"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0042</w:t>
            </w:r>
          </w:p>
        </w:tc>
        <w:tc>
          <w:tcPr>
            <w:tcW w:w="1220" w:type="dxa"/>
            <w:gridSpan w:val="2"/>
            <w:tcBorders>
              <w:top w:val="nil"/>
              <w:left w:val="nil"/>
              <w:bottom w:val="nil"/>
              <w:right w:val="nil"/>
            </w:tcBorders>
            <w:shd w:val="clear" w:color="D9D9D9" w:fill="D9D9D9"/>
            <w:noWrap/>
            <w:vAlign w:val="bottom"/>
            <w:hideMark/>
          </w:tcPr>
          <w:p w14:paraId="36F837DA"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9893</w:t>
            </w:r>
          </w:p>
        </w:tc>
        <w:tc>
          <w:tcPr>
            <w:tcW w:w="1259" w:type="dxa"/>
            <w:gridSpan w:val="2"/>
            <w:tcBorders>
              <w:top w:val="nil"/>
              <w:left w:val="nil"/>
              <w:bottom w:val="nil"/>
              <w:right w:val="nil"/>
            </w:tcBorders>
            <w:shd w:val="clear" w:color="D9D9D9" w:fill="D9D9D9"/>
            <w:noWrap/>
            <w:vAlign w:val="bottom"/>
            <w:hideMark/>
          </w:tcPr>
          <w:p w14:paraId="6B837CF6"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8235</w:t>
            </w:r>
          </w:p>
        </w:tc>
        <w:tc>
          <w:tcPr>
            <w:tcW w:w="1619" w:type="dxa"/>
            <w:tcBorders>
              <w:top w:val="nil"/>
              <w:left w:val="nil"/>
              <w:bottom w:val="nil"/>
              <w:right w:val="nil"/>
            </w:tcBorders>
            <w:shd w:val="clear" w:color="D9D9D9" w:fill="D9D9D9"/>
            <w:noWrap/>
            <w:vAlign w:val="bottom"/>
            <w:hideMark/>
          </w:tcPr>
          <w:p w14:paraId="2E5DD03F"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477</w:t>
            </w:r>
          </w:p>
        </w:tc>
      </w:tr>
      <w:tr w:rsidR="005B1809" w:rsidRPr="00F80944" w14:paraId="0D99DDF3" w14:textId="77777777" w:rsidTr="005B1809">
        <w:trPr>
          <w:trHeight w:val="289"/>
        </w:trPr>
        <w:tc>
          <w:tcPr>
            <w:tcW w:w="1709" w:type="dxa"/>
            <w:tcBorders>
              <w:top w:val="nil"/>
              <w:left w:val="nil"/>
              <w:bottom w:val="single" w:sz="4" w:space="0" w:color="000000"/>
              <w:right w:val="nil"/>
            </w:tcBorders>
            <w:shd w:val="clear" w:color="auto" w:fill="auto"/>
            <w:noWrap/>
            <w:vAlign w:val="bottom"/>
            <w:hideMark/>
          </w:tcPr>
          <w:p w14:paraId="17FACB56"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n(custom)</w:t>
            </w:r>
          </w:p>
        </w:tc>
        <w:tc>
          <w:tcPr>
            <w:tcW w:w="899" w:type="dxa"/>
            <w:tcBorders>
              <w:top w:val="nil"/>
              <w:left w:val="nil"/>
              <w:bottom w:val="single" w:sz="4" w:space="0" w:color="000000"/>
              <w:right w:val="nil"/>
            </w:tcBorders>
            <w:shd w:val="clear" w:color="auto" w:fill="auto"/>
            <w:noWrap/>
            <w:vAlign w:val="bottom"/>
            <w:hideMark/>
          </w:tcPr>
          <w:p w14:paraId="0B5760D0"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7944</w:t>
            </w:r>
          </w:p>
        </w:tc>
        <w:tc>
          <w:tcPr>
            <w:tcW w:w="1169" w:type="dxa"/>
            <w:tcBorders>
              <w:top w:val="nil"/>
              <w:left w:val="nil"/>
              <w:bottom w:val="single" w:sz="4" w:space="0" w:color="000000"/>
              <w:right w:val="nil"/>
            </w:tcBorders>
            <w:shd w:val="clear" w:color="auto" w:fill="auto"/>
            <w:noWrap/>
            <w:vAlign w:val="bottom"/>
            <w:hideMark/>
          </w:tcPr>
          <w:p w14:paraId="3229B260"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2056</w:t>
            </w:r>
          </w:p>
        </w:tc>
        <w:tc>
          <w:tcPr>
            <w:tcW w:w="1259" w:type="dxa"/>
            <w:tcBorders>
              <w:top w:val="nil"/>
              <w:left w:val="nil"/>
              <w:bottom w:val="single" w:sz="4" w:space="0" w:color="000000"/>
              <w:right w:val="nil"/>
            </w:tcBorders>
            <w:shd w:val="clear" w:color="auto" w:fill="auto"/>
            <w:noWrap/>
            <w:vAlign w:val="bottom"/>
            <w:hideMark/>
          </w:tcPr>
          <w:p w14:paraId="04ACEA2A"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0021</w:t>
            </w:r>
          </w:p>
        </w:tc>
        <w:tc>
          <w:tcPr>
            <w:tcW w:w="1220" w:type="dxa"/>
            <w:gridSpan w:val="2"/>
            <w:tcBorders>
              <w:top w:val="nil"/>
              <w:left w:val="nil"/>
              <w:bottom w:val="single" w:sz="4" w:space="0" w:color="000000"/>
              <w:right w:val="nil"/>
            </w:tcBorders>
            <w:shd w:val="clear" w:color="auto" w:fill="auto"/>
            <w:noWrap/>
            <w:vAlign w:val="bottom"/>
            <w:hideMark/>
          </w:tcPr>
          <w:p w14:paraId="78A00633"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9831</w:t>
            </w:r>
          </w:p>
        </w:tc>
        <w:tc>
          <w:tcPr>
            <w:tcW w:w="1259" w:type="dxa"/>
            <w:gridSpan w:val="2"/>
            <w:tcBorders>
              <w:top w:val="nil"/>
              <w:left w:val="nil"/>
              <w:bottom w:val="single" w:sz="4" w:space="0" w:color="000000"/>
              <w:right w:val="nil"/>
            </w:tcBorders>
            <w:shd w:val="clear" w:color="auto" w:fill="auto"/>
            <w:noWrap/>
            <w:vAlign w:val="bottom"/>
            <w:hideMark/>
          </w:tcPr>
          <w:p w14:paraId="2E1AD488"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0.7943</w:t>
            </w:r>
          </w:p>
        </w:tc>
        <w:tc>
          <w:tcPr>
            <w:tcW w:w="1619" w:type="dxa"/>
            <w:tcBorders>
              <w:top w:val="nil"/>
              <w:left w:val="nil"/>
              <w:bottom w:val="single" w:sz="4" w:space="0" w:color="000000"/>
              <w:right w:val="nil"/>
            </w:tcBorders>
            <w:shd w:val="clear" w:color="auto" w:fill="auto"/>
            <w:noWrap/>
            <w:vAlign w:val="bottom"/>
            <w:hideMark/>
          </w:tcPr>
          <w:p w14:paraId="56581E93" w14:textId="77777777" w:rsidR="00D30E2E" w:rsidRPr="00F80944" w:rsidRDefault="00D30E2E" w:rsidP="00516B06">
            <w:pPr>
              <w:rPr>
                <w:sz w:val="21"/>
                <w:szCs w:val="21"/>
                <w:shd w:val="clear" w:color="auto" w:fill="auto"/>
                <w:lang w:eastAsia="en-US" w:bidi="ar-SA"/>
              </w:rPr>
            </w:pPr>
            <w:r w:rsidRPr="00F80944">
              <w:rPr>
                <w:sz w:val="21"/>
                <w:szCs w:val="21"/>
                <w:shd w:val="clear" w:color="auto" w:fill="auto"/>
                <w:lang w:eastAsia="en-US" w:bidi="ar-SA"/>
              </w:rPr>
              <w:t>477</w:t>
            </w:r>
          </w:p>
        </w:tc>
      </w:tr>
    </w:tbl>
    <w:p w14:paraId="6E44176C" w14:textId="531CB03F" w:rsidR="00D30E2E" w:rsidRDefault="001D5356" w:rsidP="00C3584D">
      <w:pPr>
        <w:pStyle w:val="Heading2"/>
        <w:rPr>
          <w:rStyle w:val="Heading2Char"/>
          <w:b/>
        </w:rPr>
      </w:pPr>
      <w:r>
        <w:rPr>
          <w:rStyle w:val="Heading2Char"/>
          <w:b/>
        </w:rPr>
        <w:t>Evaluation of YOLOv</w:t>
      </w:r>
      <w:r w:rsidR="008159F4">
        <w:rPr>
          <w:rStyle w:val="Heading2Char"/>
          <w:b/>
        </w:rPr>
        <w:t xml:space="preserve">8 </w:t>
      </w:r>
      <w:r w:rsidR="00D30E2E">
        <w:rPr>
          <w:rStyle w:val="Heading2Char"/>
          <w:b/>
        </w:rPr>
        <w:t>on Test Data</w:t>
      </w:r>
    </w:p>
    <w:p w14:paraId="0EA23110" w14:textId="2CE1AD8F" w:rsidR="00BF1617" w:rsidRPr="00BF1617" w:rsidRDefault="00BF1617" w:rsidP="00694976">
      <w:r w:rsidRPr="00BF1617">
        <w:t>The testing results for YOLOv8s and YOLOv8n models, both in default and custom configurations were evaluated on a smaller dataset of 43 images. YOLOv8s (default) exhibited an average recall of 0.5265, a miss rate of 0.4734, a false positive rate of 0.0232, precision of 0.7906, and accuracy of 0.5265. YOLOv8n (default) showed similar performance with an average recall of 0.5213, a miss rate of 0.4786, a false positive rate of 0.0232, precision of 0.7906, and accuracy of 0.5213. The custom configuration of YOLOv8s outperformed the default, achieving an average recall of 0.5788, a miss rate of 0.4211, zero false positives, precision of 0.8372, and accuracy of 0.5788. Conversely, the custom YOLOv8n model had a lower average recall of 0.5098, a higher miss rate of 0.4901, a false positive rate of 0.0232, precision of 0.7416, and accuracy of 0.50724. These results indicate that the custom YOLOv8s model significantly enhances performance compared to its default counterpart and outperforms both configurations of YOLOv8n, particularly in terms of recall, precision, and overall accuracy.</w:t>
      </w:r>
    </w:p>
    <w:tbl>
      <w:tblPr>
        <w:tblW w:w="8580" w:type="dxa"/>
        <w:jc w:val="center"/>
        <w:tblLook w:val="04A0" w:firstRow="1" w:lastRow="0" w:firstColumn="1" w:lastColumn="0" w:noHBand="0" w:noVBand="1"/>
      </w:tblPr>
      <w:tblGrid>
        <w:gridCol w:w="1698"/>
        <w:gridCol w:w="869"/>
        <w:gridCol w:w="1110"/>
        <w:gridCol w:w="1440"/>
        <w:gridCol w:w="1041"/>
        <w:gridCol w:w="1072"/>
        <w:gridCol w:w="1350"/>
      </w:tblGrid>
      <w:tr w:rsidR="00D30E2E" w:rsidRPr="00E948E2" w14:paraId="4928D332" w14:textId="77777777" w:rsidTr="00807BA7">
        <w:trPr>
          <w:trHeight w:val="542"/>
          <w:jc w:val="center"/>
        </w:trPr>
        <w:tc>
          <w:tcPr>
            <w:tcW w:w="8580" w:type="dxa"/>
            <w:gridSpan w:val="7"/>
            <w:tcBorders>
              <w:top w:val="nil"/>
              <w:left w:val="nil"/>
              <w:bottom w:val="nil"/>
              <w:right w:val="nil"/>
            </w:tcBorders>
            <w:shd w:val="clear" w:color="auto" w:fill="auto"/>
            <w:noWrap/>
            <w:vAlign w:val="bottom"/>
            <w:hideMark/>
          </w:tcPr>
          <w:p w14:paraId="45437D40" w14:textId="77777777" w:rsidR="00D30E2E" w:rsidRPr="00E948E2" w:rsidRDefault="00D30E2E" w:rsidP="007E26AE">
            <w:pPr>
              <w:jc w:val="center"/>
              <w:rPr>
                <w:sz w:val="21"/>
                <w:szCs w:val="21"/>
                <w:shd w:val="clear" w:color="auto" w:fill="auto"/>
                <w:lang w:eastAsia="en-US" w:bidi="ar-SA"/>
              </w:rPr>
            </w:pPr>
            <w:r w:rsidRPr="00E948E2">
              <w:rPr>
                <w:sz w:val="21"/>
                <w:szCs w:val="21"/>
                <w:shd w:val="clear" w:color="auto" w:fill="auto"/>
                <w:lang w:eastAsia="en-US" w:bidi="ar-SA"/>
              </w:rPr>
              <w:t>Evaluation Result on Test Dataset</w:t>
            </w:r>
          </w:p>
        </w:tc>
      </w:tr>
      <w:tr w:rsidR="00D30E2E" w:rsidRPr="00E948E2" w14:paraId="425BBF7D" w14:textId="77777777" w:rsidTr="00807BA7">
        <w:trPr>
          <w:trHeight w:val="542"/>
          <w:jc w:val="center"/>
        </w:trPr>
        <w:tc>
          <w:tcPr>
            <w:tcW w:w="1698" w:type="dxa"/>
            <w:tcBorders>
              <w:top w:val="single" w:sz="4" w:space="0" w:color="000000"/>
              <w:left w:val="nil"/>
              <w:bottom w:val="single" w:sz="4" w:space="0" w:color="000000"/>
              <w:right w:val="nil"/>
            </w:tcBorders>
            <w:shd w:val="clear" w:color="auto" w:fill="auto"/>
            <w:noWrap/>
            <w:vAlign w:val="bottom"/>
            <w:hideMark/>
          </w:tcPr>
          <w:p w14:paraId="3E3B01ED" w14:textId="5B428D44"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Experiment</w:t>
            </w:r>
            <w:r w:rsidR="008159F4" w:rsidRPr="005B1809">
              <w:rPr>
                <w:b/>
                <w:sz w:val="21"/>
                <w:szCs w:val="21"/>
                <w:shd w:val="clear" w:color="auto" w:fill="auto"/>
                <w:lang w:eastAsia="en-US" w:bidi="ar-SA"/>
              </w:rPr>
              <w:t xml:space="preserve"> (Models)</w:t>
            </w:r>
          </w:p>
        </w:tc>
        <w:tc>
          <w:tcPr>
            <w:tcW w:w="869" w:type="dxa"/>
            <w:tcBorders>
              <w:top w:val="single" w:sz="4" w:space="0" w:color="000000"/>
              <w:left w:val="nil"/>
              <w:bottom w:val="single" w:sz="4" w:space="0" w:color="000000"/>
              <w:right w:val="nil"/>
            </w:tcBorders>
            <w:shd w:val="clear" w:color="auto" w:fill="auto"/>
            <w:noWrap/>
            <w:vAlign w:val="bottom"/>
            <w:hideMark/>
          </w:tcPr>
          <w:p w14:paraId="78C5B5FD"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Recall</w:t>
            </w:r>
          </w:p>
        </w:tc>
        <w:tc>
          <w:tcPr>
            <w:tcW w:w="1110" w:type="dxa"/>
            <w:tcBorders>
              <w:top w:val="single" w:sz="4" w:space="0" w:color="000000"/>
              <w:left w:val="nil"/>
              <w:bottom w:val="single" w:sz="4" w:space="0" w:color="000000"/>
              <w:right w:val="nil"/>
            </w:tcBorders>
            <w:shd w:val="clear" w:color="auto" w:fill="auto"/>
            <w:noWrap/>
            <w:vAlign w:val="bottom"/>
            <w:hideMark/>
          </w:tcPr>
          <w:p w14:paraId="53E3A365"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Miss Rate</w:t>
            </w:r>
          </w:p>
        </w:tc>
        <w:tc>
          <w:tcPr>
            <w:tcW w:w="1440" w:type="dxa"/>
            <w:tcBorders>
              <w:top w:val="single" w:sz="4" w:space="0" w:color="000000"/>
              <w:left w:val="nil"/>
              <w:bottom w:val="single" w:sz="4" w:space="0" w:color="000000"/>
              <w:right w:val="nil"/>
            </w:tcBorders>
            <w:shd w:val="clear" w:color="auto" w:fill="auto"/>
            <w:noWrap/>
            <w:vAlign w:val="bottom"/>
            <w:hideMark/>
          </w:tcPr>
          <w:p w14:paraId="5F003687"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False Positive Rate</w:t>
            </w:r>
          </w:p>
        </w:tc>
        <w:tc>
          <w:tcPr>
            <w:tcW w:w="1041" w:type="dxa"/>
            <w:tcBorders>
              <w:top w:val="single" w:sz="4" w:space="0" w:color="000000"/>
              <w:left w:val="nil"/>
              <w:bottom w:val="single" w:sz="4" w:space="0" w:color="000000"/>
              <w:right w:val="nil"/>
            </w:tcBorders>
            <w:shd w:val="clear" w:color="auto" w:fill="auto"/>
            <w:noWrap/>
            <w:vAlign w:val="bottom"/>
            <w:hideMark/>
          </w:tcPr>
          <w:p w14:paraId="2638B4E8"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Precision</w:t>
            </w:r>
          </w:p>
        </w:tc>
        <w:tc>
          <w:tcPr>
            <w:tcW w:w="1072" w:type="dxa"/>
            <w:tcBorders>
              <w:top w:val="single" w:sz="4" w:space="0" w:color="000000"/>
              <w:left w:val="nil"/>
              <w:bottom w:val="single" w:sz="4" w:space="0" w:color="000000"/>
              <w:right w:val="nil"/>
            </w:tcBorders>
            <w:shd w:val="clear" w:color="auto" w:fill="auto"/>
            <w:noWrap/>
            <w:vAlign w:val="bottom"/>
            <w:hideMark/>
          </w:tcPr>
          <w:p w14:paraId="6880F648"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Avg. Accuracy</w:t>
            </w:r>
          </w:p>
        </w:tc>
        <w:tc>
          <w:tcPr>
            <w:tcW w:w="1350" w:type="dxa"/>
            <w:tcBorders>
              <w:top w:val="single" w:sz="4" w:space="0" w:color="000000"/>
              <w:left w:val="nil"/>
              <w:bottom w:val="single" w:sz="4" w:space="0" w:color="000000"/>
              <w:right w:val="nil"/>
            </w:tcBorders>
            <w:shd w:val="clear" w:color="auto" w:fill="auto"/>
            <w:noWrap/>
            <w:vAlign w:val="bottom"/>
            <w:hideMark/>
          </w:tcPr>
          <w:p w14:paraId="3675055E"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Number of Test Images</w:t>
            </w:r>
          </w:p>
        </w:tc>
      </w:tr>
      <w:tr w:rsidR="00D30E2E" w:rsidRPr="00E948E2" w14:paraId="6B99B799" w14:textId="77777777" w:rsidTr="00807BA7">
        <w:trPr>
          <w:trHeight w:val="405"/>
          <w:jc w:val="center"/>
        </w:trPr>
        <w:tc>
          <w:tcPr>
            <w:tcW w:w="1698" w:type="dxa"/>
            <w:tcBorders>
              <w:top w:val="nil"/>
              <w:left w:val="nil"/>
              <w:bottom w:val="nil"/>
              <w:right w:val="nil"/>
            </w:tcBorders>
            <w:shd w:val="clear" w:color="D9D9D9" w:fill="D9D9D9"/>
            <w:noWrap/>
            <w:vAlign w:val="bottom"/>
            <w:hideMark/>
          </w:tcPr>
          <w:p w14:paraId="54CDFE2B"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lastRenderedPageBreak/>
              <w:t>yolov8s(default)</w:t>
            </w:r>
          </w:p>
        </w:tc>
        <w:tc>
          <w:tcPr>
            <w:tcW w:w="869" w:type="dxa"/>
            <w:tcBorders>
              <w:top w:val="nil"/>
              <w:left w:val="nil"/>
              <w:bottom w:val="nil"/>
              <w:right w:val="nil"/>
            </w:tcBorders>
            <w:shd w:val="clear" w:color="D9D9D9" w:fill="D9D9D9"/>
            <w:noWrap/>
            <w:vAlign w:val="bottom"/>
            <w:hideMark/>
          </w:tcPr>
          <w:p w14:paraId="7D9C96B4"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265</w:t>
            </w:r>
          </w:p>
        </w:tc>
        <w:tc>
          <w:tcPr>
            <w:tcW w:w="1110" w:type="dxa"/>
            <w:tcBorders>
              <w:top w:val="nil"/>
              <w:left w:val="nil"/>
              <w:bottom w:val="nil"/>
              <w:right w:val="nil"/>
            </w:tcBorders>
            <w:shd w:val="clear" w:color="D9D9D9" w:fill="D9D9D9"/>
            <w:noWrap/>
            <w:vAlign w:val="bottom"/>
            <w:hideMark/>
          </w:tcPr>
          <w:p w14:paraId="7B4E647C"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4734</w:t>
            </w:r>
          </w:p>
        </w:tc>
        <w:tc>
          <w:tcPr>
            <w:tcW w:w="1440" w:type="dxa"/>
            <w:tcBorders>
              <w:top w:val="nil"/>
              <w:left w:val="nil"/>
              <w:bottom w:val="nil"/>
              <w:right w:val="nil"/>
            </w:tcBorders>
            <w:shd w:val="clear" w:color="D9D9D9" w:fill="D9D9D9"/>
            <w:noWrap/>
            <w:vAlign w:val="bottom"/>
            <w:hideMark/>
          </w:tcPr>
          <w:p w14:paraId="0971D4DF"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0232</w:t>
            </w:r>
          </w:p>
        </w:tc>
        <w:tc>
          <w:tcPr>
            <w:tcW w:w="1041" w:type="dxa"/>
            <w:tcBorders>
              <w:top w:val="nil"/>
              <w:left w:val="nil"/>
              <w:bottom w:val="nil"/>
              <w:right w:val="nil"/>
            </w:tcBorders>
            <w:shd w:val="clear" w:color="D9D9D9" w:fill="D9D9D9"/>
            <w:noWrap/>
            <w:vAlign w:val="center"/>
            <w:hideMark/>
          </w:tcPr>
          <w:p w14:paraId="6F00312C"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7906</w:t>
            </w:r>
          </w:p>
        </w:tc>
        <w:tc>
          <w:tcPr>
            <w:tcW w:w="1072" w:type="dxa"/>
            <w:tcBorders>
              <w:top w:val="nil"/>
              <w:left w:val="nil"/>
              <w:bottom w:val="nil"/>
              <w:right w:val="nil"/>
            </w:tcBorders>
            <w:shd w:val="clear" w:color="D9D9D9" w:fill="D9D9D9"/>
            <w:noWrap/>
            <w:vAlign w:val="bottom"/>
            <w:hideMark/>
          </w:tcPr>
          <w:p w14:paraId="756B4DBB"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265</w:t>
            </w:r>
          </w:p>
        </w:tc>
        <w:tc>
          <w:tcPr>
            <w:tcW w:w="1350" w:type="dxa"/>
            <w:tcBorders>
              <w:top w:val="nil"/>
              <w:left w:val="nil"/>
              <w:bottom w:val="nil"/>
              <w:right w:val="nil"/>
            </w:tcBorders>
            <w:shd w:val="clear" w:color="D9D9D9" w:fill="D9D9D9"/>
            <w:noWrap/>
            <w:vAlign w:val="bottom"/>
            <w:hideMark/>
          </w:tcPr>
          <w:p w14:paraId="3091FCBD"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43</w:t>
            </w:r>
          </w:p>
        </w:tc>
      </w:tr>
      <w:tr w:rsidR="00D30E2E" w:rsidRPr="00E948E2" w14:paraId="3694CE04" w14:textId="77777777" w:rsidTr="00807BA7">
        <w:trPr>
          <w:trHeight w:val="542"/>
          <w:jc w:val="center"/>
        </w:trPr>
        <w:tc>
          <w:tcPr>
            <w:tcW w:w="1698" w:type="dxa"/>
            <w:tcBorders>
              <w:top w:val="nil"/>
              <w:left w:val="nil"/>
              <w:bottom w:val="nil"/>
              <w:right w:val="nil"/>
            </w:tcBorders>
            <w:shd w:val="clear" w:color="auto" w:fill="auto"/>
            <w:noWrap/>
            <w:vAlign w:val="bottom"/>
            <w:hideMark/>
          </w:tcPr>
          <w:p w14:paraId="032559BA"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n(default)</w:t>
            </w:r>
          </w:p>
        </w:tc>
        <w:tc>
          <w:tcPr>
            <w:tcW w:w="869" w:type="dxa"/>
            <w:tcBorders>
              <w:top w:val="nil"/>
              <w:left w:val="nil"/>
              <w:bottom w:val="nil"/>
              <w:right w:val="nil"/>
            </w:tcBorders>
            <w:shd w:val="clear" w:color="auto" w:fill="auto"/>
            <w:noWrap/>
            <w:vAlign w:val="center"/>
            <w:hideMark/>
          </w:tcPr>
          <w:p w14:paraId="4AEFF2D6"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213</w:t>
            </w:r>
          </w:p>
        </w:tc>
        <w:tc>
          <w:tcPr>
            <w:tcW w:w="1110" w:type="dxa"/>
            <w:tcBorders>
              <w:top w:val="nil"/>
              <w:left w:val="nil"/>
              <w:bottom w:val="nil"/>
              <w:right w:val="nil"/>
            </w:tcBorders>
            <w:shd w:val="clear" w:color="auto" w:fill="auto"/>
            <w:noWrap/>
            <w:vAlign w:val="bottom"/>
            <w:hideMark/>
          </w:tcPr>
          <w:p w14:paraId="7243D368"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 xml:space="preserve">   0.4786</w:t>
            </w:r>
          </w:p>
        </w:tc>
        <w:tc>
          <w:tcPr>
            <w:tcW w:w="1440" w:type="dxa"/>
            <w:tcBorders>
              <w:top w:val="nil"/>
              <w:left w:val="nil"/>
              <w:bottom w:val="nil"/>
              <w:right w:val="nil"/>
            </w:tcBorders>
            <w:shd w:val="clear" w:color="auto" w:fill="auto"/>
            <w:noWrap/>
            <w:vAlign w:val="bottom"/>
            <w:hideMark/>
          </w:tcPr>
          <w:p w14:paraId="2F12418E"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0232</w:t>
            </w:r>
          </w:p>
        </w:tc>
        <w:tc>
          <w:tcPr>
            <w:tcW w:w="1041" w:type="dxa"/>
            <w:tcBorders>
              <w:top w:val="nil"/>
              <w:left w:val="nil"/>
              <w:bottom w:val="nil"/>
              <w:right w:val="nil"/>
            </w:tcBorders>
            <w:shd w:val="clear" w:color="auto" w:fill="auto"/>
            <w:noWrap/>
            <w:vAlign w:val="bottom"/>
            <w:hideMark/>
          </w:tcPr>
          <w:p w14:paraId="6A69B954"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7906</w:t>
            </w:r>
          </w:p>
        </w:tc>
        <w:tc>
          <w:tcPr>
            <w:tcW w:w="1072" w:type="dxa"/>
            <w:tcBorders>
              <w:top w:val="nil"/>
              <w:left w:val="nil"/>
              <w:bottom w:val="nil"/>
              <w:right w:val="nil"/>
            </w:tcBorders>
            <w:shd w:val="clear" w:color="auto" w:fill="auto"/>
            <w:noWrap/>
            <w:vAlign w:val="bottom"/>
            <w:hideMark/>
          </w:tcPr>
          <w:p w14:paraId="74F7B610"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213</w:t>
            </w:r>
          </w:p>
        </w:tc>
        <w:tc>
          <w:tcPr>
            <w:tcW w:w="1350" w:type="dxa"/>
            <w:tcBorders>
              <w:top w:val="nil"/>
              <w:left w:val="nil"/>
              <w:bottom w:val="nil"/>
              <w:right w:val="nil"/>
            </w:tcBorders>
            <w:shd w:val="clear" w:color="auto" w:fill="auto"/>
            <w:noWrap/>
            <w:vAlign w:val="bottom"/>
            <w:hideMark/>
          </w:tcPr>
          <w:p w14:paraId="5E1068E4"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43</w:t>
            </w:r>
          </w:p>
        </w:tc>
      </w:tr>
      <w:tr w:rsidR="00D30E2E" w:rsidRPr="00E948E2" w14:paraId="614AEC54" w14:textId="77777777" w:rsidTr="00807BA7">
        <w:trPr>
          <w:trHeight w:val="542"/>
          <w:jc w:val="center"/>
        </w:trPr>
        <w:tc>
          <w:tcPr>
            <w:tcW w:w="1698" w:type="dxa"/>
            <w:tcBorders>
              <w:top w:val="nil"/>
              <w:left w:val="nil"/>
              <w:bottom w:val="nil"/>
              <w:right w:val="nil"/>
            </w:tcBorders>
            <w:shd w:val="clear" w:color="D9D9D9" w:fill="D9D9D9"/>
            <w:noWrap/>
            <w:vAlign w:val="bottom"/>
            <w:hideMark/>
          </w:tcPr>
          <w:p w14:paraId="05B04B78"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s(custom)</w:t>
            </w:r>
          </w:p>
        </w:tc>
        <w:tc>
          <w:tcPr>
            <w:tcW w:w="869" w:type="dxa"/>
            <w:tcBorders>
              <w:top w:val="nil"/>
              <w:left w:val="nil"/>
              <w:bottom w:val="nil"/>
              <w:right w:val="nil"/>
            </w:tcBorders>
            <w:shd w:val="clear" w:color="D9D9D9" w:fill="D9D9D9"/>
            <w:noWrap/>
            <w:vAlign w:val="bottom"/>
            <w:hideMark/>
          </w:tcPr>
          <w:p w14:paraId="574BF02B"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788</w:t>
            </w:r>
          </w:p>
        </w:tc>
        <w:tc>
          <w:tcPr>
            <w:tcW w:w="1110" w:type="dxa"/>
            <w:tcBorders>
              <w:top w:val="nil"/>
              <w:left w:val="nil"/>
              <w:bottom w:val="nil"/>
              <w:right w:val="nil"/>
            </w:tcBorders>
            <w:shd w:val="clear" w:color="D9D9D9" w:fill="D9D9D9"/>
            <w:noWrap/>
            <w:vAlign w:val="bottom"/>
            <w:hideMark/>
          </w:tcPr>
          <w:p w14:paraId="17497698"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4211</w:t>
            </w:r>
          </w:p>
        </w:tc>
        <w:tc>
          <w:tcPr>
            <w:tcW w:w="1440" w:type="dxa"/>
            <w:tcBorders>
              <w:top w:val="nil"/>
              <w:left w:val="nil"/>
              <w:bottom w:val="nil"/>
              <w:right w:val="nil"/>
            </w:tcBorders>
            <w:shd w:val="clear" w:color="D9D9D9" w:fill="D9D9D9"/>
            <w:noWrap/>
            <w:vAlign w:val="bottom"/>
            <w:hideMark/>
          </w:tcPr>
          <w:p w14:paraId="785757F1"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0000</w:t>
            </w:r>
          </w:p>
        </w:tc>
        <w:tc>
          <w:tcPr>
            <w:tcW w:w="1041" w:type="dxa"/>
            <w:tcBorders>
              <w:top w:val="nil"/>
              <w:left w:val="nil"/>
              <w:bottom w:val="nil"/>
              <w:right w:val="nil"/>
            </w:tcBorders>
            <w:shd w:val="clear" w:color="D9D9D9" w:fill="D9D9D9"/>
            <w:noWrap/>
            <w:vAlign w:val="bottom"/>
            <w:hideMark/>
          </w:tcPr>
          <w:p w14:paraId="49D5B7A1"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83720</w:t>
            </w:r>
          </w:p>
        </w:tc>
        <w:tc>
          <w:tcPr>
            <w:tcW w:w="1072" w:type="dxa"/>
            <w:tcBorders>
              <w:top w:val="nil"/>
              <w:left w:val="nil"/>
              <w:bottom w:val="nil"/>
              <w:right w:val="nil"/>
            </w:tcBorders>
            <w:shd w:val="clear" w:color="D9D9D9" w:fill="D9D9D9"/>
            <w:noWrap/>
            <w:vAlign w:val="bottom"/>
            <w:hideMark/>
          </w:tcPr>
          <w:p w14:paraId="26F277BA"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788</w:t>
            </w:r>
          </w:p>
        </w:tc>
        <w:tc>
          <w:tcPr>
            <w:tcW w:w="1350" w:type="dxa"/>
            <w:tcBorders>
              <w:top w:val="nil"/>
              <w:left w:val="nil"/>
              <w:bottom w:val="nil"/>
              <w:right w:val="nil"/>
            </w:tcBorders>
            <w:shd w:val="clear" w:color="D9D9D9" w:fill="D9D9D9"/>
            <w:noWrap/>
            <w:vAlign w:val="bottom"/>
            <w:hideMark/>
          </w:tcPr>
          <w:p w14:paraId="3EE7E50D"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43</w:t>
            </w:r>
          </w:p>
        </w:tc>
      </w:tr>
      <w:tr w:rsidR="00D30E2E" w:rsidRPr="00E948E2" w14:paraId="0C4374BD" w14:textId="77777777" w:rsidTr="00807BA7">
        <w:trPr>
          <w:trHeight w:val="542"/>
          <w:jc w:val="center"/>
        </w:trPr>
        <w:tc>
          <w:tcPr>
            <w:tcW w:w="1698" w:type="dxa"/>
            <w:tcBorders>
              <w:top w:val="nil"/>
              <w:left w:val="nil"/>
              <w:bottom w:val="single" w:sz="4" w:space="0" w:color="000000"/>
              <w:right w:val="nil"/>
            </w:tcBorders>
            <w:shd w:val="clear" w:color="auto" w:fill="auto"/>
            <w:noWrap/>
            <w:vAlign w:val="bottom"/>
            <w:hideMark/>
          </w:tcPr>
          <w:p w14:paraId="12592CBB" w14:textId="77777777" w:rsidR="00D30E2E" w:rsidRPr="005B1809" w:rsidRDefault="00D30E2E" w:rsidP="00516B06">
            <w:pPr>
              <w:rPr>
                <w:b/>
                <w:sz w:val="21"/>
                <w:szCs w:val="21"/>
                <w:shd w:val="clear" w:color="auto" w:fill="auto"/>
                <w:lang w:eastAsia="en-US" w:bidi="ar-SA"/>
              </w:rPr>
            </w:pPr>
            <w:r w:rsidRPr="005B1809">
              <w:rPr>
                <w:b/>
                <w:sz w:val="21"/>
                <w:szCs w:val="21"/>
                <w:shd w:val="clear" w:color="auto" w:fill="auto"/>
                <w:lang w:eastAsia="en-US" w:bidi="ar-SA"/>
              </w:rPr>
              <w:t>yolov8n(custom)</w:t>
            </w:r>
          </w:p>
        </w:tc>
        <w:tc>
          <w:tcPr>
            <w:tcW w:w="869" w:type="dxa"/>
            <w:tcBorders>
              <w:top w:val="nil"/>
              <w:left w:val="nil"/>
              <w:bottom w:val="single" w:sz="4" w:space="0" w:color="000000"/>
              <w:right w:val="nil"/>
            </w:tcBorders>
            <w:shd w:val="clear" w:color="auto" w:fill="auto"/>
            <w:noWrap/>
            <w:vAlign w:val="bottom"/>
            <w:hideMark/>
          </w:tcPr>
          <w:p w14:paraId="0215D017"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098</w:t>
            </w:r>
          </w:p>
        </w:tc>
        <w:tc>
          <w:tcPr>
            <w:tcW w:w="1110" w:type="dxa"/>
            <w:tcBorders>
              <w:top w:val="nil"/>
              <w:left w:val="nil"/>
              <w:bottom w:val="single" w:sz="4" w:space="0" w:color="000000"/>
              <w:right w:val="nil"/>
            </w:tcBorders>
            <w:shd w:val="clear" w:color="auto" w:fill="auto"/>
            <w:noWrap/>
            <w:vAlign w:val="bottom"/>
            <w:hideMark/>
          </w:tcPr>
          <w:p w14:paraId="19DCA0C7"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4901</w:t>
            </w:r>
          </w:p>
        </w:tc>
        <w:tc>
          <w:tcPr>
            <w:tcW w:w="1440" w:type="dxa"/>
            <w:tcBorders>
              <w:top w:val="nil"/>
              <w:left w:val="nil"/>
              <w:bottom w:val="single" w:sz="4" w:space="0" w:color="000000"/>
              <w:right w:val="nil"/>
            </w:tcBorders>
            <w:shd w:val="clear" w:color="auto" w:fill="auto"/>
            <w:noWrap/>
            <w:vAlign w:val="bottom"/>
            <w:hideMark/>
          </w:tcPr>
          <w:p w14:paraId="4010C265"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0232</w:t>
            </w:r>
          </w:p>
        </w:tc>
        <w:tc>
          <w:tcPr>
            <w:tcW w:w="1041" w:type="dxa"/>
            <w:tcBorders>
              <w:top w:val="nil"/>
              <w:left w:val="nil"/>
              <w:bottom w:val="single" w:sz="4" w:space="0" w:color="000000"/>
              <w:right w:val="nil"/>
            </w:tcBorders>
            <w:shd w:val="clear" w:color="auto" w:fill="auto"/>
            <w:noWrap/>
            <w:vAlign w:val="bottom"/>
            <w:hideMark/>
          </w:tcPr>
          <w:p w14:paraId="5DFE6DD6"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74160</w:t>
            </w:r>
          </w:p>
        </w:tc>
        <w:tc>
          <w:tcPr>
            <w:tcW w:w="1072" w:type="dxa"/>
            <w:tcBorders>
              <w:top w:val="nil"/>
              <w:left w:val="nil"/>
              <w:bottom w:val="single" w:sz="4" w:space="0" w:color="000000"/>
              <w:right w:val="nil"/>
            </w:tcBorders>
            <w:shd w:val="clear" w:color="auto" w:fill="auto"/>
            <w:noWrap/>
            <w:vAlign w:val="bottom"/>
            <w:hideMark/>
          </w:tcPr>
          <w:p w14:paraId="04C8A015"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0.50724</w:t>
            </w:r>
          </w:p>
        </w:tc>
        <w:tc>
          <w:tcPr>
            <w:tcW w:w="1350" w:type="dxa"/>
            <w:tcBorders>
              <w:top w:val="nil"/>
              <w:left w:val="nil"/>
              <w:bottom w:val="single" w:sz="4" w:space="0" w:color="000000"/>
              <w:right w:val="nil"/>
            </w:tcBorders>
            <w:shd w:val="clear" w:color="auto" w:fill="auto"/>
            <w:noWrap/>
            <w:vAlign w:val="bottom"/>
            <w:hideMark/>
          </w:tcPr>
          <w:p w14:paraId="1FB20A57" w14:textId="77777777" w:rsidR="00D30E2E" w:rsidRPr="00E948E2" w:rsidRDefault="00D30E2E" w:rsidP="00516B06">
            <w:pPr>
              <w:rPr>
                <w:sz w:val="21"/>
                <w:szCs w:val="21"/>
                <w:shd w:val="clear" w:color="auto" w:fill="auto"/>
                <w:lang w:eastAsia="en-US" w:bidi="ar-SA"/>
              </w:rPr>
            </w:pPr>
            <w:r w:rsidRPr="00E948E2">
              <w:rPr>
                <w:sz w:val="21"/>
                <w:szCs w:val="21"/>
                <w:shd w:val="clear" w:color="auto" w:fill="auto"/>
                <w:lang w:eastAsia="en-US" w:bidi="ar-SA"/>
              </w:rPr>
              <w:t>43</w:t>
            </w:r>
          </w:p>
        </w:tc>
      </w:tr>
    </w:tbl>
    <w:p w14:paraId="4025E035" w14:textId="7E38D9E8" w:rsidR="00297559" w:rsidRDefault="00807BA7" w:rsidP="00C3584D">
      <w:pPr>
        <w:pStyle w:val="Heading2"/>
      </w:pPr>
      <w:r>
        <w:rPr>
          <w:shd w:val="clear" w:color="auto" w:fill="auto"/>
          <w:lang w:eastAsia="en-US" w:bidi="ar-SA"/>
        </w:rPr>
        <w:t>C</w:t>
      </w:r>
      <w:r>
        <w:rPr>
          <w:rFonts w:hint="eastAsia"/>
          <w:shd w:val="clear" w:color="auto" w:fill="auto"/>
          <w:lang w:eastAsia="en-US" w:bidi="ar-SA"/>
        </w:rPr>
        <w:t xml:space="preserve">lassroom </w:t>
      </w:r>
      <w:r>
        <w:rPr>
          <w:shd w:val="clear" w:color="auto" w:fill="auto"/>
          <w:lang w:eastAsia="en-US" w:bidi="ar-SA"/>
        </w:rPr>
        <w:t>T</w:t>
      </w:r>
      <w:r>
        <w:rPr>
          <w:rFonts w:hint="eastAsia"/>
          <w:shd w:val="clear" w:color="auto" w:fill="auto"/>
          <w:lang w:eastAsia="en-US" w:bidi="ar-SA"/>
        </w:rPr>
        <w:t xml:space="preserve">esting </w:t>
      </w:r>
      <w:r>
        <w:rPr>
          <w:shd w:val="clear" w:color="auto" w:fill="auto"/>
          <w:lang w:eastAsia="en-US" w:bidi="ar-SA"/>
        </w:rPr>
        <w:t>S</w:t>
      </w:r>
      <w:r w:rsidRPr="0021395F">
        <w:rPr>
          <w:rFonts w:hint="eastAsia"/>
          <w:shd w:val="clear" w:color="auto" w:fill="auto"/>
          <w:lang w:eastAsia="en-US" w:bidi="ar-SA"/>
        </w:rPr>
        <w:t>ituation</w:t>
      </w:r>
      <w:r w:rsidRPr="00BD541A">
        <w:t xml:space="preserve"> </w:t>
      </w:r>
      <w:r>
        <w:t>&amp;</w:t>
      </w:r>
      <w:r w:rsidR="00BD541A" w:rsidRPr="00BD541A">
        <w:t xml:space="preserve"> Best Models </w:t>
      </w:r>
      <w:r w:rsidRPr="00BD541A">
        <w:t>Selection</w:t>
      </w:r>
    </w:p>
    <w:p w14:paraId="6DF8948F" w14:textId="1749105A" w:rsidR="007E26AE" w:rsidRPr="007E26AE" w:rsidRDefault="007E26AE" w:rsidP="007E26AE">
      <w:pPr>
        <w:ind w:firstLine="720"/>
        <w:rPr>
          <w:shd w:val="clear" w:color="auto" w:fill="auto"/>
          <w:lang w:eastAsia="en-US" w:bidi="ar-SA"/>
        </w:rPr>
      </w:pPr>
      <w:r w:rsidRPr="007E26AE">
        <w:rPr>
          <w:shd w:val="clear" w:color="auto" w:fill="auto"/>
          <w:lang w:eastAsia="en-US" w:bidi="ar-SA"/>
        </w:rPr>
        <w:t>Among the models evaluated, YOLOv5s_custom and YOLOv8s_custom exhibit superior performance.</w:t>
      </w:r>
      <w:r w:rsidR="0021395F">
        <w:rPr>
          <w:shd w:val="clear" w:color="auto" w:fill="auto"/>
          <w:lang w:eastAsia="en-US" w:bidi="ar-SA"/>
        </w:rPr>
        <w:t xml:space="preserve"> I have presented the YOLOv5s_custom performance for </w:t>
      </w:r>
      <w:r w:rsidR="0021395F">
        <w:rPr>
          <w:rFonts w:hint="eastAsia"/>
          <w:shd w:val="clear" w:color="auto" w:fill="auto"/>
          <w:lang w:eastAsia="en-US" w:bidi="ar-SA"/>
        </w:rPr>
        <w:t>c</w:t>
      </w:r>
      <w:r w:rsidR="0021395F" w:rsidRPr="0021395F">
        <w:rPr>
          <w:rFonts w:hint="eastAsia"/>
          <w:shd w:val="clear" w:color="auto" w:fill="auto"/>
          <w:lang w:eastAsia="en-US" w:bidi="ar-SA"/>
        </w:rPr>
        <w:t>lassroom testing situation</w:t>
      </w:r>
      <w:r w:rsidR="0021395F">
        <w:rPr>
          <w:shd w:val="clear" w:color="auto" w:fill="auto"/>
          <w:lang w:eastAsia="en-US" w:bidi="ar-SA"/>
        </w:rPr>
        <w:t xml:space="preserve"> where I have shown </w:t>
      </w:r>
      <w:r w:rsidR="007E2972">
        <w:rPr>
          <w:shd w:val="clear" w:color="auto" w:fill="auto"/>
          <w:lang w:eastAsia="en-US" w:bidi="ar-SA"/>
        </w:rPr>
        <w:t xml:space="preserve">that </w:t>
      </w:r>
      <w:r w:rsidR="007E2972" w:rsidRPr="007E26AE">
        <w:rPr>
          <w:shd w:val="clear" w:color="auto" w:fill="auto"/>
          <w:lang w:eastAsia="en-US" w:bidi="ar-SA"/>
        </w:rPr>
        <w:t>it maintains th</w:t>
      </w:r>
      <w:r w:rsidR="007E2972">
        <w:rPr>
          <w:shd w:val="clear" w:color="auto" w:fill="auto"/>
          <w:lang w:eastAsia="en-US" w:bidi="ar-SA"/>
        </w:rPr>
        <w:t>e highest average recall (0.578</w:t>
      </w:r>
      <w:r w:rsidR="00807BA7">
        <w:rPr>
          <w:shd w:val="clear" w:color="auto" w:fill="auto"/>
          <w:lang w:eastAsia="en-US" w:bidi="ar-SA"/>
        </w:rPr>
        <w:t>8) and average precision (0.8779) on google colab GPU. Later, I switched it to my lab’s Linux server.</w:t>
      </w:r>
    </w:p>
    <w:p w14:paraId="74682809" w14:textId="7805A123" w:rsidR="007E26AE" w:rsidRPr="007E26AE" w:rsidRDefault="00B64BB2" w:rsidP="00B64BB2">
      <w:pPr>
        <w:ind w:firstLine="720"/>
        <w:rPr>
          <w:shd w:val="clear" w:color="auto" w:fill="auto"/>
          <w:lang w:eastAsia="en-US" w:bidi="ar-SA"/>
        </w:rPr>
      </w:pPr>
      <w:r>
        <w:rPr>
          <w:shd w:val="clear" w:color="auto" w:fill="auto"/>
          <w:lang w:eastAsia="en-US" w:bidi="ar-SA"/>
        </w:rPr>
        <w:t xml:space="preserve">In Linux GPU, </w:t>
      </w:r>
      <w:r w:rsidR="007E26AE" w:rsidRPr="007E26AE">
        <w:rPr>
          <w:shd w:val="clear" w:color="auto" w:fill="auto"/>
          <w:lang w:eastAsia="en-US" w:bidi="ar-SA"/>
        </w:rPr>
        <w:t>YOLOv5s_custom achieves the highest average recall (0.8486) and average accuracy (0.8475), while also maintaining a high precision (0.9923)</w:t>
      </w:r>
      <w:r>
        <w:rPr>
          <w:shd w:val="clear" w:color="auto" w:fill="auto"/>
          <w:lang w:eastAsia="en-US" w:bidi="ar-SA"/>
        </w:rPr>
        <w:t xml:space="preserve"> on the training dataset</w:t>
      </w:r>
      <w:r w:rsidR="007E26AE" w:rsidRPr="007E26AE">
        <w:rPr>
          <w:shd w:val="clear" w:color="auto" w:fill="auto"/>
          <w:lang w:eastAsia="en-US" w:bidi="ar-SA"/>
        </w:rPr>
        <w:t>. On the test dataset, it maintains the highest average recall (0.5783) and average precision (0.8798).</w:t>
      </w:r>
    </w:p>
    <w:p w14:paraId="5AD4C54C" w14:textId="77777777" w:rsidR="007E26AE" w:rsidRPr="007E26AE" w:rsidRDefault="007E26AE" w:rsidP="00B64BB2">
      <w:pPr>
        <w:ind w:firstLine="720"/>
        <w:rPr>
          <w:shd w:val="clear" w:color="auto" w:fill="auto"/>
          <w:lang w:eastAsia="en-US" w:bidi="ar-SA"/>
        </w:rPr>
      </w:pPr>
      <w:r w:rsidRPr="007E26AE">
        <w:rPr>
          <w:shd w:val="clear" w:color="auto" w:fill="auto"/>
          <w:lang w:eastAsia="en-US" w:bidi="ar-SA"/>
        </w:rPr>
        <w:t>YOLOv8s_custom also performs well, particularly on the test dataset, where it achieves the highest average recall (0.5788) and average accuracy (0.5788), with a perfect false positive rate (0.0000) and high precision (0.8372).</w:t>
      </w:r>
    </w:p>
    <w:p w14:paraId="34FEDB2F" w14:textId="42ED4854" w:rsidR="00F563D1" w:rsidRPr="00D129A4" w:rsidRDefault="007E26AE" w:rsidP="00B64BB2">
      <w:pPr>
        <w:ind w:firstLine="720"/>
        <w:rPr>
          <w:shd w:val="clear" w:color="auto" w:fill="auto"/>
          <w:lang w:eastAsia="en-US" w:bidi="ar-SA"/>
        </w:rPr>
      </w:pPr>
      <w:r w:rsidRPr="007E26AE">
        <w:rPr>
          <w:shd w:val="clear" w:color="auto" w:fill="auto"/>
          <w:lang w:eastAsia="en-US" w:bidi="ar-SA"/>
        </w:rPr>
        <w:t>Thus, YOLOv5s_custom and YOLOv8s_custom stand out as the best-performing models in their respective evaluations.</w:t>
      </w:r>
    </w:p>
    <w:p w14:paraId="6CEE09F6" w14:textId="6E401A06" w:rsidR="006B3B15" w:rsidRDefault="00DC49C4" w:rsidP="00CC46DF">
      <w:pPr>
        <w:pStyle w:val="Heading1"/>
        <w:rPr>
          <w:bCs/>
        </w:rPr>
      </w:pPr>
      <w:r>
        <w:t>Conclusion</w:t>
      </w:r>
      <w:r w:rsidR="004C5CDE">
        <w:t xml:space="preserve"> and Future Work</w:t>
      </w:r>
      <w:bookmarkEnd w:id="18"/>
    </w:p>
    <w:p w14:paraId="09DDD3D8" w14:textId="2CB95976" w:rsidR="00586941" w:rsidRPr="00273452" w:rsidRDefault="00DC49C4" w:rsidP="00516B06">
      <w:pPr>
        <w:pStyle w:val="BodyText"/>
      </w:pPr>
      <w:r w:rsidRPr="00273452">
        <w:t xml:space="preserve">This </w:t>
      </w:r>
      <w:r w:rsidR="00052355" w:rsidRPr="00273452">
        <w:t>work</w:t>
      </w:r>
      <w:r w:rsidRPr="00273452">
        <w:t xml:space="preserve"> explores the effectiveness of deep-learning models for object detection and recognition, specifically focusing on identifying </w:t>
      </w:r>
      <w:r w:rsidR="00586941" w:rsidRPr="00273452">
        <w:t>mixed instances from various</w:t>
      </w:r>
      <w:r w:rsidRPr="00273452">
        <w:t xml:space="preserve"> content. The research evaluates these models' capabilities in discerning </w:t>
      </w:r>
      <w:r w:rsidR="00586941" w:rsidRPr="00273452">
        <w:t>small and medley</w:t>
      </w:r>
      <w:r w:rsidRPr="00273452">
        <w:t xml:space="preserve"> content and presents a theoretical and practical foundation for addressing the complex task of </w:t>
      </w:r>
      <w:r w:rsidR="00586941" w:rsidRPr="00273452">
        <w:t>object</w:t>
      </w:r>
      <w:r w:rsidRPr="00273452">
        <w:t xml:space="preserve"> detection. </w:t>
      </w:r>
    </w:p>
    <w:p w14:paraId="0467BA2A" w14:textId="664F9CC5" w:rsidR="006B3B15" w:rsidRPr="00200E6D" w:rsidRDefault="00DC49C4" w:rsidP="00516B06">
      <w:pPr>
        <w:pStyle w:val="BodyText"/>
      </w:pPr>
      <w:r w:rsidRPr="00273452">
        <w:t>Comparative analyses between YOLOv5 and YOLOv8 models reveal the su</w:t>
      </w:r>
      <w:r w:rsidR="00273452">
        <w:t>perior performance of YOLOv8 in terms of accuracy and its speed</w:t>
      </w:r>
      <w:r w:rsidRPr="00273452">
        <w:t xml:space="preserve"> </w:t>
      </w:r>
      <w:r w:rsidR="00273452">
        <w:t>while Yolov5</w:t>
      </w:r>
      <w:r w:rsidRPr="00273452">
        <w:t xml:space="preserve"> </w:t>
      </w:r>
      <w:r w:rsidR="00273452">
        <w:t>accurately detect</w:t>
      </w:r>
      <w:r w:rsidR="00273452" w:rsidRPr="00273452">
        <w:t xml:space="preserve"> </w:t>
      </w:r>
      <w:r w:rsidR="00273452" w:rsidRPr="00273452">
        <w:lastRenderedPageBreak/>
        <w:t>tiny</w:t>
      </w:r>
      <w:r w:rsidR="00273452">
        <w:t xml:space="preserve"> object effectively.</w:t>
      </w:r>
    </w:p>
    <w:p w14:paraId="7ECACE12" w14:textId="05C9BA99" w:rsidR="006B3B15" w:rsidRDefault="00DC49C4" w:rsidP="00C3584D">
      <w:pPr>
        <w:pStyle w:val="Heading2"/>
        <w:rPr>
          <w:bCs/>
        </w:rPr>
      </w:pPr>
      <w:bookmarkStart w:id="19" w:name="_Toc167843766"/>
      <w:r>
        <w:t>Future</w:t>
      </w:r>
      <w:r>
        <w:rPr>
          <w:spacing w:val="-14"/>
        </w:rPr>
        <w:t xml:space="preserve"> </w:t>
      </w:r>
      <w:r>
        <w:rPr>
          <w:spacing w:val="-1"/>
        </w:rPr>
        <w:t>Work</w:t>
      </w:r>
      <w:bookmarkEnd w:id="19"/>
    </w:p>
    <w:p w14:paraId="4550861E" w14:textId="481F2FE7" w:rsidR="006B3B15" w:rsidRDefault="00DC49C4" w:rsidP="001B41F5">
      <w:pPr>
        <w:ind w:firstLine="720"/>
      </w:pPr>
      <w:r>
        <w:t xml:space="preserve">The research on </w:t>
      </w:r>
      <w:r w:rsidR="00586941">
        <w:t>small object</w:t>
      </w:r>
      <w:r>
        <w:t xml:space="preserve"> detection is limited, and future studies aim to improve algorithm performance by developing a customized model. </w:t>
      </w:r>
      <w:r w:rsidR="00E65B7E">
        <w:t xml:space="preserve"> We added another interference with which is called SAHI. </w:t>
      </w:r>
      <w:r w:rsidR="00E65B7E" w:rsidRPr="00E65B7E">
        <w:rPr>
          <w:rFonts w:hint="eastAsia"/>
        </w:rPr>
        <w:t>SAHI (Slicing Aided Hyper Inference) enhances object detection by slicing input images into smaller, overlapping patches. Each patch is processed individually by the detection model, which allows for better identification of small and densely packed objects. The results from these patches are then merged to produce the final detection output, improving overall performance and accuracy. This approach ensures that even small objects, which might be missed in a full-scale image, are detected accurately.</w:t>
      </w:r>
      <w:r w:rsidR="00E65B7E">
        <w:t xml:space="preserve"> Although we have implemented this inference but it shows much misclassification detecting small content. We have to further design the model for the improvement of this </w:t>
      </w:r>
      <w:r w:rsidR="001B41F5">
        <w:t>model.</w:t>
      </w:r>
      <w:r>
        <w:t xml:space="preserve">However, the future direction of research remains uncertain. The Danish proverb "predicting the future" is a reminder of the challenges in the rapidly evolving field of technology. </w:t>
      </w:r>
    </w:p>
    <w:p w14:paraId="79B02407" w14:textId="4AB72730" w:rsidR="009B3818" w:rsidRDefault="00DC49C4" w:rsidP="00AA00F5">
      <w:pPr>
        <w:pStyle w:val="Heading1"/>
      </w:pPr>
      <w:bookmarkStart w:id="20" w:name="_Toc165163043"/>
      <w:bookmarkStart w:id="21" w:name="_Toc167843767"/>
      <w:r>
        <w:t>References</w:t>
      </w:r>
      <w:bookmarkEnd w:id="20"/>
      <w:bookmarkEnd w:id="21"/>
    </w:p>
    <w:p w14:paraId="71C3C5B3" w14:textId="3E4ADED6" w:rsidR="00AA00F5" w:rsidRPr="00AA00F5" w:rsidRDefault="00AA00F5" w:rsidP="00AA00F5">
      <w:pPr>
        <w:pStyle w:val="ListParagraph"/>
        <w:numPr>
          <w:ilvl w:val="0"/>
          <w:numId w:val="42"/>
        </w:numPr>
        <w:ind w:left="0" w:firstLine="0"/>
        <w:rPr>
          <w:color w:val="auto"/>
          <w:kern w:val="0"/>
          <w:shd w:val="clear" w:color="auto" w:fill="auto"/>
          <w14:ligatures w14:val="none"/>
        </w:rPr>
      </w:pPr>
      <w:r>
        <w:t>Liu, W., et al. A Survey of Deep Neural Network Architectures and their Applications</w:t>
      </w:r>
      <w:r w:rsidR="00E235B3">
        <w:t xml:space="preserve"> </w:t>
      </w:r>
      <w:r>
        <w:t>[J]. Neurocomputing, 2020.</w:t>
      </w:r>
    </w:p>
    <w:p w14:paraId="7E8457CA" w14:textId="6E31AA43" w:rsidR="00AA00F5" w:rsidRDefault="00AA00F5" w:rsidP="00AA00F5">
      <w:pPr>
        <w:pStyle w:val="ListParagraph"/>
        <w:numPr>
          <w:ilvl w:val="0"/>
          <w:numId w:val="42"/>
        </w:numPr>
        <w:ind w:left="0" w:firstLine="0"/>
      </w:pPr>
      <w:r>
        <w:t>Redmon, J., Divvala, S., Girshick, R., Farhadi, A. You Only Look Once: Unified, Real-Time Object Detection</w:t>
      </w:r>
      <w:r w:rsidR="00E235B3">
        <w:t xml:space="preserve"> </w:t>
      </w:r>
      <w:r>
        <w:t xml:space="preserve">[C]//Proceedings of the IEEE Conference on Computer Vision and Pattern Recognition (CVPR). 2016. </w:t>
      </w:r>
    </w:p>
    <w:p w14:paraId="3628D2A6" w14:textId="418C259D" w:rsidR="00AA00F5" w:rsidRDefault="00AA00F5" w:rsidP="00AA00F5">
      <w:pPr>
        <w:pStyle w:val="ListParagraph"/>
        <w:numPr>
          <w:ilvl w:val="0"/>
          <w:numId w:val="42"/>
        </w:numPr>
        <w:ind w:left="0" w:firstLine="0"/>
      </w:pPr>
      <w:r>
        <w:t>Zhao, Shen. YOLOv5: Understanding and Using the Improved YOLO Object Detector[J]. Applied Sciences, 2021.</w:t>
      </w:r>
    </w:p>
    <w:p w14:paraId="5726044B" w14:textId="4D776F3D" w:rsidR="00AA00F5" w:rsidRDefault="00AA00F5" w:rsidP="00AA00F5">
      <w:pPr>
        <w:pStyle w:val="ListParagraph"/>
        <w:numPr>
          <w:ilvl w:val="0"/>
          <w:numId w:val="42"/>
        </w:numPr>
        <w:ind w:left="0" w:firstLine="0"/>
      </w:pPr>
      <w:r>
        <w:t>Taylor, A., et al. Ethical and Privacy Implications of AI in Surveillance</w:t>
      </w:r>
      <w:r w:rsidR="00E235B3">
        <w:t xml:space="preserve"> </w:t>
      </w:r>
      <w:r>
        <w:t xml:space="preserve">[J]. Ethics in Information Technology, 2022. </w:t>
      </w:r>
    </w:p>
    <w:p w14:paraId="687F90DA" w14:textId="5F9522E3" w:rsidR="00AA00F5" w:rsidRDefault="00AA00F5" w:rsidP="00AA00F5">
      <w:pPr>
        <w:pStyle w:val="ListParagraph"/>
        <w:numPr>
          <w:ilvl w:val="0"/>
          <w:numId w:val="42"/>
        </w:numPr>
        <w:ind w:left="0" w:firstLine="0"/>
      </w:pPr>
      <w:r>
        <w:t>Roboflow Blog. Y</w:t>
      </w:r>
      <w:bookmarkStart w:id="22" w:name="_GoBack"/>
      <w:bookmarkEnd w:id="22"/>
      <w:r>
        <w:t>OLOv5: The Ultimate Guide</w:t>
      </w:r>
      <w:r w:rsidR="00E235B3">
        <w:t xml:space="preserve"> </w:t>
      </w:r>
      <w:r>
        <w:t>[J/OL]. Available at: https://blog.roboflow.com/yolov5-the-ultimate-guide</w:t>
      </w:r>
    </w:p>
    <w:p w14:paraId="63ED9AF1" w14:textId="31FF061B" w:rsidR="009B3818" w:rsidRDefault="00AA00F5" w:rsidP="00AA00F5">
      <w:pPr>
        <w:pStyle w:val="ListParagraph"/>
        <w:numPr>
          <w:ilvl w:val="0"/>
          <w:numId w:val="42"/>
        </w:numPr>
        <w:ind w:left="0" w:firstLine="0"/>
      </w:pPr>
      <w:r>
        <w:t>Roboflow Blog. YOLOv8: The Ultimate Guide</w:t>
      </w:r>
      <w:r w:rsidR="00E235B3">
        <w:t xml:space="preserve"> </w:t>
      </w:r>
      <w:r>
        <w:t>[J/OL]. Available at: https://blog.roboflow.com/yolov8-the-ultimate-guide</w:t>
      </w:r>
    </w:p>
    <w:p w14:paraId="7536863A" w14:textId="77777777" w:rsidR="003B4A2F" w:rsidRDefault="003B4A2F" w:rsidP="00516B06"/>
    <w:p w14:paraId="224422E6" w14:textId="77777777" w:rsidR="009B3818" w:rsidRDefault="009B3818" w:rsidP="00516B06">
      <w:pPr>
        <w:sectPr w:rsidR="009B3818">
          <w:headerReference w:type="default" r:id="rId71"/>
          <w:footerReference w:type="default" r:id="rId72"/>
          <w:pgSz w:w="11906" w:h="16838"/>
          <w:pgMar w:top="1440" w:right="1440" w:bottom="1440" w:left="1440" w:header="720" w:footer="720" w:gutter="0"/>
          <w:cols w:space="720"/>
          <w:docGrid w:linePitch="360"/>
        </w:sectPr>
      </w:pPr>
    </w:p>
    <w:p w14:paraId="09B2D218" w14:textId="02E953E5" w:rsidR="004B7467" w:rsidRPr="007D0C66" w:rsidRDefault="000C064D" w:rsidP="009B3818">
      <w:pPr>
        <w:pStyle w:val="Heading1"/>
      </w:pPr>
      <w:r>
        <w:rPr>
          <w:noProof/>
          <w:shd w:val="clear" w:color="auto" w:fill="auto"/>
          <w:lang w:eastAsia="en-US" w:bidi="ar-SA"/>
          <w14:ligatures w14:val="none"/>
        </w:rPr>
        <w:lastRenderedPageBreak/>
        <mc:AlternateContent>
          <mc:Choice Requires="wpg">
            <w:drawing>
              <wp:anchor distT="0" distB="0" distL="114300" distR="114300" simplePos="0" relativeHeight="251734016" behindDoc="0" locked="0" layoutInCell="1" allowOverlap="1" wp14:anchorId="0A2321C4" wp14:editId="0215E995">
                <wp:simplePos x="0" y="0"/>
                <wp:positionH relativeFrom="column">
                  <wp:posOffset>126474</wp:posOffset>
                </wp:positionH>
                <wp:positionV relativeFrom="paragraph">
                  <wp:posOffset>414020</wp:posOffset>
                </wp:positionV>
                <wp:extent cx="5408930" cy="2084705"/>
                <wp:effectExtent l="0" t="0" r="1270" b="0"/>
                <wp:wrapTopAndBottom/>
                <wp:docPr id="501975971" name="Group 501975971"/>
                <wp:cNvGraphicFramePr/>
                <a:graphic xmlns:a="http://schemas.openxmlformats.org/drawingml/2006/main">
                  <a:graphicData uri="http://schemas.microsoft.com/office/word/2010/wordprocessingGroup">
                    <wpg:wgp>
                      <wpg:cNvGrpSpPr/>
                      <wpg:grpSpPr>
                        <a:xfrm>
                          <a:off x="0" y="0"/>
                          <a:ext cx="5408930" cy="2084705"/>
                          <a:chOff x="0" y="0"/>
                          <a:chExt cx="6207334" cy="2439480"/>
                        </a:xfrm>
                      </wpg:grpSpPr>
                      <wpg:grpSp>
                        <wpg:cNvPr id="501975967" name="Group 501975967"/>
                        <wpg:cNvGrpSpPr/>
                        <wpg:grpSpPr>
                          <a:xfrm>
                            <a:off x="0" y="0"/>
                            <a:ext cx="3187700" cy="1168400"/>
                            <a:chOff x="0" y="0"/>
                            <a:chExt cx="3292687" cy="1169560"/>
                          </a:xfrm>
                        </wpg:grpSpPr>
                        <pic:pic xmlns:pic="http://schemas.openxmlformats.org/drawingml/2006/picture">
                          <pic:nvPicPr>
                            <pic:cNvPr id="501975947" name="Picture 501975947"/>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062605" cy="871220"/>
                            </a:xfrm>
                            <a:prstGeom prst="rect">
                              <a:avLst/>
                            </a:prstGeom>
                          </pic:spPr>
                        </pic:pic>
                        <wps:wsp>
                          <wps:cNvPr id="501975963" name="Text Box 501975963"/>
                          <wps:cNvSpPr txBox="1"/>
                          <wps:spPr>
                            <a:xfrm>
                              <a:off x="230082" y="864125"/>
                              <a:ext cx="3062605" cy="305435"/>
                            </a:xfrm>
                            <a:prstGeom prst="rect">
                              <a:avLst/>
                            </a:prstGeom>
                            <a:solidFill>
                              <a:prstClr val="white"/>
                            </a:solidFill>
                            <a:ln>
                              <a:noFill/>
                            </a:ln>
                          </wps:spPr>
                          <wps:txbx>
                            <w:txbxContent>
                              <w:p w14:paraId="702C2BF7" w14:textId="59F8A734"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ov5s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68" name="Group 501975968"/>
                        <wpg:cNvGrpSpPr/>
                        <wpg:grpSpPr>
                          <a:xfrm>
                            <a:off x="3093350" y="0"/>
                            <a:ext cx="2971753" cy="1169035"/>
                            <a:chOff x="117890" y="0"/>
                            <a:chExt cx="3163553" cy="1169261"/>
                          </a:xfrm>
                        </wpg:grpSpPr>
                        <pic:pic xmlns:pic="http://schemas.openxmlformats.org/drawingml/2006/picture">
                          <pic:nvPicPr>
                            <pic:cNvPr id="501975948" name="Picture 50197594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117890" y="0"/>
                              <a:ext cx="3035935" cy="902970"/>
                            </a:xfrm>
                            <a:prstGeom prst="rect">
                              <a:avLst/>
                            </a:prstGeom>
                          </pic:spPr>
                        </pic:pic>
                        <wps:wsp>
                          <wps:cNvPr id="501975964" name="Text Box 501975964"/>
                          <wps:cNvSpPr txBox="1"/>
                          <wps:spPr>
                            <a:xfrm>
                              <a:off x="218838" y="863826"/>
                              <a:ext cx="3062605" cy="305435"/>
                            </a:xfrm>
                            <a:prstGeom prst="rect">
                              <a:avLst/>
                            </a:prstGeom>
                            <a:solidFill>
                              <a:prstClr val="white"/>
                            </a:solidFill>
                            <a:ln>
                              <a:noFill/>
                            </a:ln>
                          </wps:spPr>
                          <wps:txbx>
                            <w:txbxContent>
                              <w:p w14:paraId="3E5DDBD5" w14:textId="0ADA0989"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ov5s_</w:t>
                                </w:r>
                                <w:r>
                                  <w:rPr>
                                    <w:i w:val="0"/>
                                    <w:color w:val="auto"/>
                                    <w:sz w:val="21"/>
                                    <w:szCs w:val="21"/>
                                  </w:rPr>
                                  <w:t>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69" name="Group 501975969"/>
                        <wpg:cNvGrpSpPr/>
                        <wpg:grpSpPr>
                          <a:xfrm>
                            <a:off x="163773" y="1328250"/>
                            <a:ext cx="3117850" cy="1111230"/>
                            <a:chOff x="105508" y="-132060"/>
                            <a:chExt cx="3118428" cy="1111230"/>
                          </a:xfrm>
                        </wpg:grpSpPr>
                        <pic:pic xmlns:pic="http://schemas.openxmlformats.org/drawingml/2006/picture">
                          <pic:nvPicPr>
                            <pic:cNvPr id="501975950" name="Picture 501975950"/>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05508" y="-132060"/>
                              <a:ext cx="2713355" cy="805160"/>
                            </a:xfrm>
                            <a:prstGeom prst="rect">
                              <a:avLst/>
                            </a:prstGeom>
                          </pic:spPr>
                        </pic:pic>
                        <wps:wsp>
                          <wps:cNvPr id="501975965" name="Text Box 501975965"/>
                          <wps:cNvSpPr txBox="1"/>
                          <wps:spPr>
                            <a:xfrm>
                              <a:off x="161331" y="673735"/>
                              <a:ext cx="3062605" cy="305435"/>
                            </a:xfrm>
                            <a:prstGeom prst="rect">
                              <a:avLst/>
                            </a:prstGeom>
                            <a:solidFill>
                              <a:prstClr val="white"/>
                            </a:solidFill>
                            <a:ln>
                              <a:noFill/>
                            </a:ln>
                          </wps:spPr>
                          <wps:txbx>
                            <w:txbxContent>
                              <w:p w14:paraId="28723202" w14:textId="7F226B2B"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ov5s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70" name="Group 501975970"/>
                        <wpg:cNvGrpSpPr/>
                        <wpg:grpSpPr>
                          <a:xfrm>
                            <a:off x="3145123" y="1285796"/>
                            <a:ext cx="3062211" cy="1149268"/>
                            <a:chOff x="143301" y="-92628"/>
                            <a:chExt cx="3062605" cy="1149268"/>
                          </a:xfrm>
                        </wpg:grpSpPr>
                        <pic:pic xmlns:pic="http://schemas.openxmlformats.org/drawingml/2006/picture">
                          <pic:nvPicPr>
                            <pic:cNvPr id="501975949" name="Picture 501975949"/>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143301" y="-92628"/>
                              <a:ext cx="2915285" cy="843834"/>
                            </a:xfrm>
                            <a:prstGeom prst="rect">
                              <a:avLst/>
                            </a:prstGeom>
                          </pic:spPr>
                        </pic:pic>
                        <wps:wsp>
                          <wps:cNvPr id="501975966" name="Text Box 501975966"/>
                          <wps:cNvSpPr txBox="1"/>
                          <wps:spPr>
                            <a:xfrm>
                              <a:off x="143301" y="751205"/>
                              <a:ext cx="3062605" cy="305435"/>
                            </a:xfrm>
                            <a:prstGeom prst="rect">
                              <a:avLst/>
                            </a:prstGeom>
                            <a:solidFill>
                              <a:prstClr val="white"/>
                            </a:solidFill>
                            <a:ln>
                              <a:noFill/>
                            </a:ln>
                          </wps:spPr>
                          <wps:txbx>
                            <w:txbxContent>
                              <w:p w14:paraId="057F850A" w14:textId="4E8F9BEB"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ov5s_</w:t>
                                </w:r>
                                <w:r>
                                  <w:rPr>
                                    <w:i w:val="0"/>
                                    <w:color w:val="auto"/>
                                    <w:sz w:val="21"/>
                                    <w:szCs w:val="21"/>
                                  </w:rPr>
                                  <w:t>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A2321C4" id="Group 501975971" o:spid="_x0000_s1086" style="position:absolute;left:0;text-align:left;margin-left:9.95pt;margin-top:32.6pt;width:425.9pt;height:164.15pt;z-index:251734016;mso-width-relative:margin;mso-height-relative:margin" coordsize="62073,24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">
                <v:group id="Group 501975967" o:spid="_x0000_s1087" style="position:absolute;width:31877;height:11684" coordsize="32926,11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">
                  <v:shape id="Picture 501975947" o:spid="_x0000_s1088" type="#_x0000_t75" style="position:absolute;width:30626;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">
                    <v:imagedata r:id="rId77" o:title=""/>
                    <v:path arrowok="t"/>
                  </v:shape>
                  <v:shape id="Text Box 501975963" o:spid="_x0000_s1089" type="#_x0000_t202" style="position:absolute;left:2300;top:8641;width:30626;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" stroked="f">
                    <v:textbox inset="0,0,0,0">
                      <w:txbxContent>
                        <w:p w14:paraId="702C2BF7" w14:textId="59F8A734"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ov5s_default</w:t>
                          </w:r>
                        </w:p>
                      </w:txbxContent>
                    </v:textbox>
                  </v:shape>
                </v:group>
                <v:group id="Group 501975968" o:spid="_x0000_s1090" style="position:absolute;left:30933;width:29718;height:11690" coordorigin="1178" coordsize="31635,1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">
                  <v:shape id="Picture 501975948" o:spid="_x0000_s1091" type="#_x0000_t75" style="position:absolute;left:1178;width:30360;height:9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">
                    <v:imagedata r:id="rId78" o:title=""/>
                    <v:path arrowok="t"/>
                  </v:shape>
                  <v:shape id="Text Box 501975964" o:spid="_x0000_s1092" type="#_x0000_t202" style="position:absolute;left:2188;top:8638;width:30626;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" stroked="f">
                    <v:textbox inset="0,0,0,0">
                      <w:txbxContent>
                        <w:p w14:paraId="3E5DDBD5" w14:textId="0ADA0989"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ov5s_</w:t>
                          </w:r>
                          <w:r>
                            <w:rPr>
                              <w:i w:val="0"/>
                              <w:color w:val="auto"/>
                              <w:sz w:val="21"/>
                              <w:szCs w:val="21"/>
                            </w:rPr>
                            <w:t>custom</w:t>
                          </w:r>
                        </w:p>
                      </w:txbxContent>
                    </v:textbox>
                  </v:shape>
                </v:group>
                <v:group id="Group 501975969" o:spid="_x0000_s1093" style="position:absolute;left:1637;top:13282;width:31179;height:11112" coordorigin="1055,-1320" coordsize="31184,1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">
                  <v:shape id="Picture 501975950" o:spid="_x0000_s1094" type="#_x0000_t75" style="position:absolute;left:1055;top:-1320;width:27133;height:8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">
                    <v:imagedata r:id="rId79" o:title=""/>
                    <v:path arrowok="t"/>
                  </v:shape>
                  <v:shape id="Text Box 501975965" o:spid="_x0000_s1095" type="#_x0000_t202" style="position:absolute;left:1613;top:6737;width:30626;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" stroked="f">
                    <v:textbox inset="0,0,0,0">
                      <w:txbxContent>
                        <w:p w14:paraId="28723202" w14:textId="7F226B2B"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ov5s_default</w:t>
                          </w:r>
                        </w:p>
                      </w:txbxContent>
                    </v:textbox>
                  </v:shape>
                </v:group>
                <v:group id="Group 501975970" o:spid="_x0000_s1096" style="position:absolute;left:31451;top:12857;width:30622;height:11493" coordorigin="1433,-926" coordsize="30626,11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">
                  <v:shape id="Picture 501975949" o:spid="_x0000_s1097" type="#_x0000_t75" style="position:absolute;left:1433;top:-926;width:29152;height:8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">
                    <v:imagedata r:id="rId80" o:title=""/>
                    <v:path arrowok="t"/>
                  </v:shape>
                  <v:shape id="Text Box 501975966" o:spid="_x0000_s1098" type="#_x0000_t202" style="position:absolute;left:1433;top:7512;width:30626;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" stroked="f">
                    <v:textbox inset="0,0,0,0">
                      <w:txbxContent>
                        <w:p w14:paraId="057F850A" w14:textId="4E8F9BEB"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ov5s_</w:t>
                          </w:r>
                          <w:r>
                            <w:rPr>
                              <w:i w:val="0"/>
                              <w:color w:val="auto"/>
                              <w:sz w:val="21"/>
                              <w:szCs w:val="21"/>
                            </w:rPr>
                            <w:t>custom</w:t>
                          </w:r>
                        </w:p>
                      </w:txbxContent>
                    </v:textbox>
                  </v:shape>
                </v:group>
                <w10:wrap type="topAndBottom"/>
              </v:group>
            </w:pict>
          </mc:Fallback>
        </mc:AlternateContent>
      </w:r>
      <w:r w:rsidR="003B4A2F" w:rsidRPr="007D0C66">
        <w:t>Appendix</w:t>
      </w:r>
    </w:p>
    <w:p w14:paraId="78601FB2" w14:textId="69A33F42" w:rsidR="000C064D" w:rsidRDefault="0045448E" w:rsidP="00516B06">
      <w:r>
        <w:rPr>
          <w:noProof/>
          <w:shd w:val="clear" w:color="auto" w:fill="auto"/>
          <w:lang w:eastAsia="en-US" w:bidi="ar-SA"/>
          <w14:ligatures w14:val="none"/>
        </w:rPr>
        <mc:AlternateContent>
          <mc:Choice Requires="wpg">
            <w:drawing>
              <wp:anchor distT="0" distB="0" distL="114300" distR="114300" simplePos="0" relativeHeight="251644416" behindDoc="0" locked="0" layoutInCell="1" allowOverlap="1" wp14:anchorId="6811AF54" wp14:editId="2707635D">
                <wp:simplePos x="0" y="0"/>
                <wp:positionH relativeFrom="column">
                  <wp:posOffset>311894</wp:posOffset>
                </wp:positionH>
                <wp:positionV relativeFrom="paragraph">
                  <wp:posOffset>2397760</wp:posOffset>
                </wp:positionV>
                <wp:extent cx="5175741" cy="2027207"/>
                <wp:effectExtent l="0" t="0" r="6350" b="0"/>
                <wp:wrapNone/>
                <wp:docPr id="501975982" name="Group 501975982"/>
                <wp:cNvGraphicFramePr/>
                <a:graphic xmlns:a="http://schemas.openxmlformats.org/drawingml/2006/main">
                  <a:graphicData uri="http://schemas.microsoft.com/office/word/2010/wordprocessingGroup">
                    <wpg:wgp>
                      <wpg:cNvGrpSpPr/>
                      <wpg:grpSpPr>
                        <a:xfrm>
                          <a:off x="0" y="0"/>
                          <a:ext cx="5175741" cy="2027207"/>
                          <a:chOff x="-9379" y="-43867"/>
                          <a:chExt cx="5851251" cy="2368812"/>
                        </a:xfrm>
                      </wpg:grpSpPr>
                      <wpg:grpSp>
                        <wpg:cNvPr id="501975977" name="Group 501975977"/>
                        <wpg:cNvGrpSpPr/>
                        <wpg:grpSpPr>
                          <a:xfrm>
                            <a:off x="-1" y="-43867"/>
                            <a:ext cx="2831596" cy="1184383"/>
                            <a:chOff x="-1" y="-43867"/>
                            <a:chExt cx="2831596" cy="1184383"/>
                          </a:xfrm>
                        </wpg:grpSpPr>
                        <pic:pic xmlns:pic="http://schemas.openxmlformats.org/drawingml/2006/picture">
                          <pic:nvPicPr>
                            <pic:cNvPr id="501975951" name="Picture 501975951"/>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1" y="-43867"/>
                              <a:ext cx="2626451" cy="937290"/>
                            </a:xfrm>
                            <a:prstGeom prst="rect">
                              <a:avLst/>
                            </a:prstGeom>
                          </pic:spPr>
                        </pic:pic>
                        <wps:wsp>
                          <wps:cNvPr id="501975973" name="Text Box 501975973"/>
                          <wps:cNvSpPr txBox="1"/>
                          <wps:spPr>
                            <a:xfrm>
                              <a:off x="40932" y="832470"/>
                              <a:ext cx="2790663" cy="308046"/>
                            </a:xfrm>
                            <a:prstGeom prst="rect">
                              <a:avLst/>
                            </a:prstGeom>
                            <a:solidFill>
                              <a:prstClr val="white"/>
                            </a:solidFill>
                            <a:ln>
                              <a:noFill/>
                            </a:ln>
                          </wps:spPr>
                          <wps:txbx>
                            <w:txbxContent>
                              <w:p w14:paraId="6B78B78C" w14:textId="2EA5F48A"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n</w:t>
                                </w:r>
                                <w:r w:rsidRPr="009B3818">
                                  <w:rPr>
                                    <w:i w:val="0"/>
                                    <w:color w:val="auto"/>
                                    <w:sz w:val="21"/>
                                    <w:szCs w:val="21"/>
                                  </w:rPr>
                                  <w:t>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79" name="Group 501975979"/>
                        <wpg:cNvGrpSpPr/>
                        <wpg:grpSpPr>
                          <a:xfrm>
                            <a:off x="2947559" y="-27933"/>
                            <a:ext cx="2894313" cy="1157323"/>
                            <a:chOff x="20114" y="-62052"/>
                            <a:chExt cx="2894313" cy="1157323"/>
                          </a:xfrm>
                        </wpg:grpSpPr>
                        <pic:pic xmlns:pic="http://schemas.openxmlformats.org/drawingml/2006/picture">
                          <pic:nvPicPr>
                            <pic:cNvPr id="501975952" name="Picture 501975952"/>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20114" y="-62052"/>
                              <a:ext cx="2717607" cy="921152"/>
                            </a:xfrm>
                            <a:prstGeom prst="rect">
                              <a:avLst/>
                            </a:prstGeom>
                          </pic:spPr>
                        </pic:pic>
                        <wps:wsp>
                          <wps:cNvPr id="501975974" name="Text Box 501975974"/>
                          <wps:cNvSpPr txBox="1"/>
                          <wps:spPr>
                            <a:xfrm>
                              <a:off x="160651" y="829140"/>
                              <a:ext cx="2753776" cy="266131"/>
                            </a:xfrm>
                            <a:prstGeom prst="rect">
                              <a:avLst/>
                            </a:prstGeom>
                            <a:solidFill>
                              <a:prstClr val="white"/>
                            </a:solidFill>
                            <a:ln>
                              <a:noFill/>
                            </a:ln>
                          </wps:spPr>
                          <wps:txbx>
                            <w:txbxContent>
                              <w:p w14:paraId="17C958A5" w14:textId="7D103EEE"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n_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80" name="Group 501975980"/>
                        <wpg:cNvGrpSpPr/>
                        <wpg:grpSpPr>
                          <a:xfrm>
                            <a:off x="-9379" y="1174328"/>
                            <a:ext cx="3124359" cy="1143793"/>
                            <a:chOff x="-159505" y="-33499"/>
                            <a:chExt cx="3124359" cy="1143793"/>
                          </a:xfrm>
                        </wpg:grpSpPr>
                        <pic:pic xmlns:pic="http://schemas.openxmlformats.org/drawingml/2006/picture">
                          <pic:nvPicPr>
                            <pic:cNvPr id="501975953" name="Picture 501975953"/>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59505" y="-33499"/>
                              <a:ext cx="2753060" cy="879336"/>
                            </a:xfrm>
                            <a:prstGeom prst="rect">
                              <a:avLst/>
                            </a:prstGeom>
                          </pic:spPr>
                        </pic:pic>
                        <wps:wsp>
                          <wps:cNvPr id="501975975" name="Text Box 501975975"/>
                          <wps:cNvSpPr txBox="1"/>
                          <wps:spPr>
                            <a:xfrm>
                              <a:off x="0" y="805218"/>
                              <a:ext cx="2964854" cy="305076"/>
                            </a:xfrm>
                            <a:prstGeom prst="rect">
                              <a:avLst/>
                            </a:prstGeom>
                            <a:solidFill>
                              <a:prstClr val="white"/>
                            </a:solidFill>
                            <a:ln>
                              <a:noFill/>
                            </a:ln>
                          </wps:spPr>
                          <wps:txbx>
                            <w:txbxContent>
                              <w:p w14:paraId="2185DBCF" w14:textId="2F2C8860"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w:t>
                                </w:r>
                                <w:r w:rsidRPr="009B3818">
                                  <w:rPr>
                                    <w:i w:val="0"/>
                                    <w:color w:val="auto"/>
                                    <w:sz w:val="21"/>
                                    <w:szCs w:val="21"/>
                                  </w:rPr>
                                  <w:t>s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81" name="Group 501975981"/>
                        <wpg:cNvGrpSpPr/>
                        <wpg:grpSpPr>
                          <a:xfrm>
                            <a:off x="2831911" y="1207824"/>
                            <a:ext cx="2964854" cy="1117121"/>
                            <a:chOff x="0" y="-95537"/>
                            <a:chExt cx="2964854" cy="1117121"/>
                          </a:xfrm>
                        </wpg:grpSpPr>
                        <pic:pic xmlns:pic="http://schemas.openxmlformats.org/drawingml/2006/picture">
                          <pic:nvPicPr>
                            <pic:cNvPr id="501975955" name="Picture 50197595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99515" y="-95537"/>
                              <a:ext cx="2633731" cy="822431"/>
                            </a:xfrm>
                            <a:prstGeom prst="rect">
                              <a:avLst/>
                            </a:prstGeom>
                          </pic:spPr>
                        </pic:pic>
                        <wps:wsp>
                          <wps:cNvPr id="501975976" name="Text Box 501975976"/>
                          <wps:cNvSpPr txBox="1"/>
                          <wps:spPr>
                            <a:xfrm>
                              <a:off x="0" y="716508"/>
                              <a:ext cx="2964854" cy="305076"/>
                            </a:xfrm>
                            <a:prstGeom prst="rect">
                              <a:avLst/>
                            </a:prstGeom>
                            <a:solidFill>
                              <a:prstClr val="white"/>
                            </a:solidFill>
                            <a:ln>
                              <a:noFill/>
                            </a:ln>
                          </wps:spPr>
                          <wps:txbx>
                            <w:txbxContent>
                              <w:p w14:paraId="5903A544" w14:textId="064E5CFC"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s_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811AF54" id="Group 501975982" o:spid="_x0000_s1099" style="position:absolute;left:0;text-align:left;margin-left:24.55pt;margin-top:188.8pt;width:407.55pt;height:159.6pt;z-index:251644416;mso-width-relative:margin;mso-height-relative:margin" coordorigin="-93,-438" coordsize="58512,236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">
                <v:group id="Group 501975977" o:spid="_x0000_s1100" style="position:absolute;top:-438;width:28315;height:11843" coordorigin=",-438" coordsize="28315,11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">
                  <v:shape id="Picture 501975951" o:spid="_x0000_s1101" type="#_x0000_t75" style="position:absolute;top:-438;width:26264;height:9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">
                    <v:imagedata r:id="rId85" o:title=""/>
                    <v:path arrowok="t"/>
                  </v:shape>
                  <v:shape id="Text Box 501975973" o:spid="_x0000_s1102" type="#_x0000_t202" style="position:absolute;left:409;top:8324;width:27906;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" stroked="f">
                    <v:textbox inset="0,0,0,0">
                      <w:txbxContent>
                        <w:p w14:paraId="6B78B78C" w14:textId="2EA5F48A"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n</w:t>
                          </w:r>
                          <w:r w:rsidRPr="009B3818">
                            <w:rPr>
                              <w:i w:val="0"/>
                              <w:color w:val="auto"/>
                              <w:sz w:val="21"/>
                              <w:szCs w:val="21"/>
                            </w:rPr>
                            <w:t>_default</w:t>
                          </w:r>
                        </w:p>
                      </w:txbxContent>
                    </v:textbox>
                  </v:shape>
                </v:group>
                <v:group id="Group 501975979" o:spid="_x0000_s1103" style="position:absolute;left:29475;top:-279;width:28943;height:11572" coordorigin="201,-620" coordsize="28943,11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">
                  <v:shape id="Picture 501975952" o:spid="_x0000_s1104" type="#_x0000_t75" style="position:absolute;left:201;top:-620;width:27176;height:9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">
                    <v:imagedata r:id="rId86" o:title=""/>
                    <v:path arrowok="t"/>
                  </v:shape>
                  <v:shape id="Text Box 501975974" o:spid="_x0000_s1105" type="#_x0000_t202" style="position:absolute;left:1606;top:8291;width:2753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" stroked="f">
                    <v:textbox inset="0,0,0,0">
                      <w:txbxContent>
                        <w:p w14:paraId="17C958A5" w14:textId="7D103EEE"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n_custom</w:t>
                          </w:r>
                        </w:p>
                      </w:txbxContent>
                    </v:textbox>
                  </v:shape>
                </v:group>
                <v:group id="Group 501975980" o:spid="_x0000_s1106" style="position:absolute;left:-93;top:11743;width:31242;height:11438" coordorigin="-1595,-334" coordsize="31243,11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">
                  <v:shape id="Picture 501975953" o:spid="_x0000_s1107" type="#_x0000_t75" style="position:absolute;left:-1595;top:-334;width:27530;height:8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">
                    <v:imagedata r:id="rId87" o:title=""/>
                    <v:path arrowok="t"/>
                  </v:shape>
                  <v:shape id="Text Box 501975975" o:spid="_x0000_s1108" type="#_x0000_t202" style="position:absolute;top:8052;width:29648;height: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" stroked="f">
                    <v:textbox inset="0,0,0,0">
                      <w:txbxContent>
                        <w:p w14:paraId="2185DBCF" w14:textId="2F2C8860"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w:t>
                          </w:r>
                          <w:r w:rsidRPr="009B3818">
                            <w:rPr>
                              <w:i w:val="0"/>
                              <w:color w:val="auto"/>
                              <w:sz w:val="21"/>
                              <w:szCs w:val="21"/>
                            </w:rPr>
                            <w:t>s_default</w:t>
                          </w:r>
                        </w:p>
                      </w:txbxContent>
                    </v:textbox>
                  </v:shape>
                </v:group>
                <v:group id="Group 501975981" o:spid="_x0000_s1109" style="position:absolute;left:28319;top:12078;width:29648;height:11171" coordorigin=",-955" coordsize="29648,1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">
                  <v:shape id="Picture 501975955" o:spid="_x0000_s1110" type="#_x0000_t75" style="position:absolute;left:1995;top:-955;width:26337;height:8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">
                    <v:imagedata r:id="rId88" o:title=""/>
                    <v:path arrowok="t"/>
                  </v:shape>
                  <v:shape id="Text Box 501975976" o:spid="_x0000_s1111" type="#_x0000_t202" style="position:absolute;top:7165;width:29648;height: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" stroked="f">
                    <v:textbox inset="0,0,0,0">
                      <w:txbxContent>
                        <w:p w14:paraId="5903A544" w14:textId="064E5CFC" w:rsidR="007E2972" w:rsidRPr="009B3818" w:rsidRDefault="007E2972" w:rsidP="000C064D">
                          <w:pPr>
                            <w:pStyle w:val="Caption"/>
                            <w:spacing w:before="120" w:after="120"/>
                            <w:jc w:val="center"/>
                            <w:rPr>
                              <w:i w:val="0"/>
                              <w:noProof/>
                              <w:color w:val="auto"/>
                              <w:sz w:val="21"/>
                              <w:szCs w:val="21"/>
                            </w:rPr>
                          </w:pPr>
                          <w:r w:rsidRPr="009B3818">
                            <w:rPr>
                              <w:i w:val="0"/>
                              <w:color w:val="auto"/>
                              <w:sz w:val="21"/>
                              <w:szCs w:val="21"/>
                            </w:rPr>
                            <w:t>Tra</w:t>
                          </w:r>
                          <w:r>
                            <w:rPr>
                              <w:i w:val="0"/>
                              <w:color w:val="auto"/>
                              <w:sz w:val="21"/>
                              <w:szCs w:val="21"/>
                            </w:rPr>
                            <w:t>ining E</w:t>
                          </w:r>
                          <w:r w:rsidRPr="009B3818">
                            <w:rPr>
                              <w:i w:val="0"/>
                              <w:color w:val="auto"/>
                              <w:sz w:val="21"/>
                              <w:szCs w:val="21"/>
                            </w:rPr>
                            <w:t>valuation Yol</w:t>
                          </w:r>
                          <w:r>
                            <w:rPr>
                              <w:i w:val="0"/>
                              <w:color w:val="auto"/>
                              <w:sz w:val="21"/>
                              <w:szCs w:val="21"/>
                            </w:rPr>
                            <w:t>ov8s_custom</w:t>
                          </w:r>
                        </w:p>
                      </w:txbxContent>
                    </v:textbox>
                  </v:shape>
                </v:group>
              </v:group>
            </w:pict>
          </mc:Fallback>
        </mc:AlternateContent>
      </w:r>
    </w:p>
    <w:p w14:paraId="767EF913" w14:textId="4A1A2FA9" w:rsidR="000C064D" w:rsidRDefault="000C064D" w:rsidP="00516B06"/>
    <w:p w14:paraId="15EF62BC" w14:textId="5D41CEAE" w:rsidR="008C1ED4" w:rsidRDefault="008C1ED4" w:rsidP="00516B06">
      <w:pPr>
        <w:rPr>
          <w:noProof/>
          <w:lang w:eastAsia="en-US" w:bidi="ar-SA"/>
          <w14:ligatures w14:val="none"/>
        </w:rPr>
      </w:pPr>
    </w:p>
    <w:p w14:paraId="2436795C" w14:textId="2EDDB84E" w:rsidR="0045448E" w:rsidRDefault="0045448E" w:rsidP="00516B06">
      <w:pPr>
        <w:rPr>
          <w:noProof/>
          <w:lang w:eastAsia="en-US" w:bidi="ar-SA"/>
          <w14:ligatures w14:val="none"/>
        </w:rPr>
      </w:pPr>
    </w:p>
    <w:p w14:paraId="40A8433F" w14:textId="278B005B" w:rsidR="0045448E" w:rsidRDefault="0045448E" w:rsidP="00516B06">
      <w:pPr>
        <w:rPr>
          <w:noProof/>
          <w:lang w:eastAsia="en-US" w:bidi="ar-SA"/>
          <w14:ligatures w14:val="none"/>
        </w:rPr>
      </w:pPr>
    </w:p>
    <w:p w14:paraId="20C616DD" w14:textId="5A41EF4E" w:rsidR="0045448E" w:rsidRDefault="0045448E" w:rsidP="00516B06">
      <w:pPr>
        <w:rPr>
          <w:noProof/>
          <w:lang w:eastAsia="en-US" w:bidi="ar-SA"/>
          <w14:ligatures w14:val="none"/>
        </w:rPr>
      </w:pPr>
    </w:p>
    <w:p w14:paraId="6D6CBF26" w14:textId="58D5DAC6" w:rsidR="0045448E" w:rsidRDefault="0045448E" w:rsidP="00516B06">
      <w:pPr>
        <w:rPr>
          <w:noProof/>
          <w:lang w:eastAsia="en-US" w:bidi="ar-SA"/>
          <w14:ligatures w14:val="none"/>
        </w:rPr>
      </w:pPr>
    </w:p>
    <w:p w14:paraId="22B681C2" w14:textId="65081243" w:rsidR="0045448E" w:rsidRDefault="0045448E" w:rsidP="00516B06">
      <w:pPr>
        <w:rPr>
          <w:iCs/>
          <w:color w:val="auto"/>
          <w:sz w:val="21"/>
          <w:szCs w:val="21"/>
        </w:rPr>
      </w:pPr>
      <w:r>
        <w:rPr>
          <w:noProof/>
          <w:shd w:val="clear" w:color="auto" w:fill="auto"/>
          <w:lang w:eastAsia="en-US" w:bidi="ar-SA"/>
          <w14:ligatures w14:val="none"/>
        </w:rPr>
        <mc:AlternateContent>
          <mc:Choice Requires="wpg">
            <w:drawing>
              <wp:anchor distT="0" distB="0" distL="114300" distR="114300" simplePos="0" relativeHeight="251642368" behindDoc="0" locked="0" layoutInCell="1" allowOverlap="1" wp14:anchorId="6128AF6E" wp14:editId="6E94513D">
                <wp:simplePos x="0" y="0"/>
                <wp:positionH relativeFrom="column">
                  <wp:posOffset>444609</wp:posOffset>
                </wp:positionH>
                <wp:positionV relativeFrom="paragraph">
                  <wp:posOffset>27305</wp:posOffset>
                </wp:positionV>
                <wp:extent cx="5046453" cy="2078966"/>
                <wp:effectExtent l="0" t="0" r="1905" b="0"/>
                <wp:wrapNone/>
                <wp:docPr id="501975991" name="Group 501975991"/>
                <wp:cNvGraphicFramePr/>
                <a:graphic xmlns:a="http://schemas.openxmlformats.org/drawingml/2006/main">
                  <a:graphicData uri="http://schemas.microsoft.com/office/word/2010/wordprocessingGroup">
                    <wpg:wgp>
                      <wpg:cNvGrpSpPr/>
                      <wpg:grpSpPr>
                        <a:xfrm>
                          <a:off x="0" y="0"/>
                          <a:ext cx="5046453" cy="2078966"/>
                          <a:chOff x="0" y="0"/>
                          <a:chExt cx="5857814" cy="2187196"/>
                        </a:xfrm>
                      </wpg:grpSpPr>
                      <wpg:grpSp>
                        <wpg:cNvPr id="501975987" name="Group 501975987"/>
                        <wpg:cNvGrpSpPr/>
                        <wpg:grpSpPr>
                          <a:xfrm>
                            <a:off x="0" y="0"/>
                            <a:ext cx="2989923" cy="1070915"/>
                            <a:chOff x="0" y="0"/>
                            <a:chExt cx="2989923" cy="1070915"/>
                          </a:xfrm>
                        </wpg:grpSpPr>
                        <pic:pic xmlns:pic="http://schemas.openxmlformats.org/drawingml/2006/picture">
                          <pic:nvPicPr>
                            <pic:cNvPr id="501975954" name="Picture 501975954"/>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037" cy="822683"/>
                            </a:xfrm>
                            <a:prstGeom prst="rect">
                              <a:avLst/>
                            </a:prstGeom>
                          </pic:spPr>
                        </pic:pic>
                        <wps:wsp>
                          <wps:cNvPr id="501975983" name="Text Box 501975983"/>
                          <wps:cNvSpPr txBox="1"/>
                          <wps:spPr>
                            <a:xfrm>
                              <a:off x="118753" y="771896"/>
                              <a:ext cx="2871170" cy="299019"/>
                            </a:xfrm>
                            <a:prstGeom prst="rect">
                              <a:avLst/>
                            </a:prstGeom>
                            <a:solidFill>
                              <a:prstClr val="white"/>
                            </a:solidFill>
                            <a:ln>
                              <a:noFill/>
                            </a:ln>
                          </wps:spPr>
                          <wps:txbx>
                            <w:txbxContent>
                              <w:p w14:paraId="71C8B0ED" w14:textId="39A42993"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n</w:t>
                                </w:r>
                                <w:r w:rsidRPr="009B3818">
                                  <w:rPr>
                                    <w:i w:val="0"/>
                                    <w:color w:val="auto"/>
                                    <w:sz w:val="21"/>
                                    <w:szCs w:val="21"/>
                                  </w:rPr>
                                  <w:t>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88" name="Group 501975988"/>
                        <wpg:cNvGrpSpPr/>
                        <wpg:grpSpPr>
                          <a:xfrm>
                            <a:off x="2986644" y="21901"/>
                            <a:ext cx="2871170" cy="1043076"/>
                            <a:chOff x="0" y="-61226"/>
                            <a:chExt cx="2871170" cy="1043076"/>
                          </a:xfrm>
                        </wpg:grpSpPr>
                        <pic:pic xmlns:pic="http://schemas.openxmlformats.org/drawingml/2006/picture">
                          <pic:nvPicPr>
                            <pic:cNvPr id="16" name="Picture 1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76595" y="-61226"/>
                              <a:ext cx="2607272" cy="749990"/>
                            </a:xfrm>
                            <a:prstGeom prst="rect">
                              <a:avLst/>
                            </a:prstGeom>
                          </pic:spPr>
                        </pic:pic>
                        <wps:wsp>
                          <wps:cNvPr id="501975984" name="Text Box 501975984"/>
                          <wps:cNvSpPr txBox="1"/>
                          <wps:spPr>
                            <a:xfrm>
                              <a:off x="0" y="682831"/>
                              <a:ext cx="2871170" cy="299019"/>
                            </a:xfrm>
                            <a:prstGeom prst="rect">
                              <a:avLst/>
                            </a:prstGeom>
                            <a:solidFill>
                              <a:prstClr val="white"/>
                            </a:solidFill>
                            <a:ln>
                              <a:noFill/>
                            </a:ln>
                          </wps:spPr>
                          <wps:txbx>
                            <w:txbxContent>
                              <w:p w14:paraId="54022F54" w14:textId="3896C206"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n_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89" name="Group 501975989"/>
                        <wpg:cNvGrpSpPr/>
                        <wpg:grpSpPr>
                          <a:xfrm>
                            <a:off x="71689" y="1125661"/>
                            <a:ext cx="2953860" cy="1061535"/>
                            <a:chOff x="-82690" y="-73747"/>
                            <a:chExt cx="2953860" cy="1061535"/>
                          </a:xfrm>
                        </wpg:grpSpPr>
                        <pic:pic xmlns:pic="http://schemas.openxmlformats.org/drawingml/2006/picture">
                          <pic:nvPicPr>
                            <pic:cNvPr id="17" name="Picture 17"/>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82690" y="-73747"/>
                              <a:ext cx="2544772" cy="756253"/>
                            </a:xfrm>
                            <a:prstGeom prst="rect">
                              <a:avLst/>
                            </a:prstGeom>
                          </pic:spPr>
                        </pic:pic>
                        <wps:wsp>
                          <wps:cNvPr id="501975985" name="Text Box 501975985"/>
                          <wps:cNvSpPr txBox="1"/>
                          <wps:spPr>
                            <a:xfrm>
                              <a:off x="0" y="688769"/>
                              <a:ext cx="2871170" cy="299019"/>
                            </a:xfrm>
                            <a:prstGeom prst="rect">
                              <a:avLst/>
                            </a:prstGeom>
                            <a:solidFill>
                              <a:prstClr val="white"/>
                            </a:solidFill>
                            <a:ln>
                              <a:noFill/>
                            </a:ln>
                          </wps:spPr>
                          <wps:txbx>
                            <w:txbxContent>
                              <w:p w14:paraId="3E8ADF80" w14:textId="4DFCC962"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w:t>
                                </w:r>
                                <w:r w:rsidRPr="009B3818">
                                  <w:rPr>
                                    <w:i w:val="0"/>
                                    <w:color w:val="auto"/>
                                    <w:sz w:val="21"/>
                                    <w:szCs w:val="21"/>
                                  </w:rPr>
                                  <w:t>s_defa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01975990" name="Group 501975990"/>
                        <wpg:cNvGrpSpPr/>
                        <wpg:grpSpPr>
                          <a:xfrm>
                            <a:off x="2986644" y="1160867"/>
                            <a:ext cx="2871170" cy="1020391"/>
                            <a:chOff x="0" y="-38541"/>
                            <a:chExt cx="2871170" cy="1020391"/>
                          </a:xfrm>
                        </wpg:grpSpPr>
                        <pic:pic xmlns:pic="http://schemas.openxmlformats.org/drawingml/2006/picture">
                          <pic:nvPicPr>
                            <pic:cNvPr id="18" name="Picture 1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76889" y="-38541"/>
                              <a:ext cx="2416805" cy="743061"/>
                            </a:xfrm>
                            <a:prstGeom prst="rect">
                              <a:avLst/>
                            </a:prstGeom>
                          </pic:spPr>
                        </pic:pic>
                        <wps:wsp>
                          <wps:cNvPr id="501975986" name="Text Box 501975986"/>
                          <wps:cNvSpPr txBox="1"/>
                          <wps:spPr>
                            <a:xfrm>
                              <a:off x="0" y="682831"/>
                              <a:ext cx="2871170" cy="299019"/>
                            </a:xfrm>
                            <a:prstGeom prst="rect">
                              <a:avLst/>
                            </a:prstGeom>
                            <a:solidFill>
                              <a:prstClr val="white"/>
                            </a:solidFill>
                            <a:ln>
                              <a:noFill/>
                            </a:ln>
                          </wps:spPr>
                          <wps:txbx>
                            <w:txbxContent>
                              <w:p w14:paraId="28C4C3A5" w14:textId="75E2C1F0"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s_cus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28AF6E" id="Group 501975991" o:spid="_x0000_s1112" style="position:absolute;left:0;text-align:left;margin-left:35pt;margin-top:2.15pt;width:397.35pt;height:163.7pt;z-index:251642368;mso-width-relative:margin;mso-height-relative:margin" coordsize="58578,21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">
                <v:group id="Group 501975987" o:spid="_x0000_s1113" style="position:absolute;width:29899;height:10709" coordsize="29899,10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">
                  <v:shape id="Picture 501975954" o:spid="_x0000_s1114" type="#_x0000_t75" style="position:absolute;width:27050;height:8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">
                    <v:imagedata r:id="rId93" o:title=""/>
                    <v:path arrowok="t"/>
                  </v:shape>
                  <v:shape id="Text Box 501975983" o:spid="_x0000_s1115" type="#_x0000_t202" style="position:absolute;left:1187;top:7718;width:28712;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" stroked="f">
                    <v:textbox inset="0,0,0,0">
                      <w:txbxContent>
                        <w:p w14:paraId="71C8B0ED" w14:textId="39A42993"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n</w:t>
                          </w:r>
                          <w:r w:rsidRPr="009B3818">
                            <w:rPr>
                              <w:i w:val="0"/>
                              <w:color w:val="auto"/>
                              <w:sz w:val="21"/>
                              <w:szCs w:val="21"/>
                            </w:rPr>
                            <w:t>_default</w:t>
                          </w:r>
                        </w:p>
                      </w:txbxContent>
                    </v:textbox>
                  </v:shape>
                </v:group>
                <v:group id="Group 501975988" o:spid="_x0000_s1116" style="position:absolute;left:29866;top:219;width:28712;height:10430" coordorigin=",-612" coordsize="28711,1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">
                  <v:shape id="Picture 16" o:spid="_x0000_s1117" type="#_x0000_t75" style="position:absolute;left:765;top:-612;width:26073;height: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">
                    <v:imagedata r:id="rId94" o:title=""/>
                    <v:path arrowok="t"/>
                  </v:shape>
                  <v:shape id="Text Box 501975984" o:spid="_x0000_s1118" type="#_x0000_t202" style="position:absolute;top:6828;width:28711;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" stroked="f">
                    <v:textbox inset="0,0,0,0">
                      <w:txbxContent>
                        <w:p w14:paraId="54022F54" w14:textId="3896C206"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n_custom</w:t>
                          </w:r>
                        </w:p>
                      </w:txbxContent>
                    </v:textbox>
                  </v:shape>
                </v:group>
                <v:group id="Group 501975989" o:spid="_x0000_s1119" style="position:absolute;left:716;top:11256;width:29539;height:10615" coordorigin="-826,-737" coordsize="29538,1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">
                  <v:shape id="Picture 17" o:spid="_x0000_s1120" type="#_x0000_t75" style="position:absolute;left:-826;top:-737;width:25446;height:7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">
                    <v:imagedata r:id="rId95" o:title=""/>
                    <v:path arrowok="t"/>
                  </v:shape>
                  <v:shape id="Text Box 501975985" o:spid="_x0000_s1121" type="#_x0000_t202" style="position:absolute;top:6887;width:28711;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" stroked="f">
                    <v:textbox inset="0,0,0,0">
                      <w:txbxContent>
                        <w:p w14:paraId="3E8ADF80" w14:textId="4DFCC962"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w:t>
                          </w:r>
                          <w:r w:rsidRPr="009B3818">
                            <w:rPr>
                              <w:i w:val="0"/>
                              <w:color w:val="auto"/>
                              <w:sz w:val="21"/>
                              <w:szCs w:val="21"/>
                            </w:rPr>
                            <w:t>s_default</w:t>
                          </w:r>
                        </w:p>
                      </w:txbxContent>
                    </v:textbox>
                  </v:shape>
                </v:group>
                <v:group id="Group 501975990" o:spid="_x0000_s1122" style="position:absolute;left:29866;top:11608;width:28712;height:10204" coordorigin=",-385" coordsize="28711,10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">
                  <v:shape id="Picture 18" o:spid="_x0000_s1123" type="#_x0000_t75" style="position:absolute;left:768;top:-385;width:24168;height:7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">
                    <v:imagedata r:id="rId96" o:title=""/>
                    <v:path arrowok="t"/>
                  </v:shape>
                  <v:shape id="Text Box 501975986" o:spid="_x0000_s1124" type="#_x0000_t202" style="position:absolute;top:6828;width:28711;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" stroked="f">
                    <v:textbox inset="0,0,0,0">
                      <w:txbxContent>
                        <w:p w14:paraId="28C4C3A5" w14:textId="75E2C1F0" w:rsidR="007E2972" w:rsidRPr="009B3818" w:rsidRDefault="007E2972" w:rsidP="000C064D">
                          <w:pPr>
                            <w:pStyle w:val="Caption"/>
                            <w:spacing w:before="120" w:after="120"/>
                            <w:jc w:val="center"/>
                            <w:rPr>
                              <w:i w:val="0"/>
                              <w:noProof/>
                              <w:color w:val="auto"/>
                              <w:sz w:val="21"/>
                              <w:szCs w:val="21"/>
                            </w:rPr>
                          </w:pPr>
                          <w:r>
                            <w:rPr>
                              <w:i w:val="0"/>
                              <w:color w:val="auto"/>
                              <w:sz w:val="21"/>
                              <w:szCs w:val="21"/>
                            </w:rPr>
                            <w:t>Testing E</w:t>
                          </w:r>
                          <w:r w:rsidRPr="009B3818">
                            <w:rPr>
                              <w:i w:val="0"/>
                              <w:color w:val="auto"/>
                              <w:sz w:val="21"/>
                              <w:szCs w:val="21"/>
                            </w:rPr>
                            <w:t>valuation Yol</w:t>
                          </w:r>
                          <w:r>
                            <w:rPr>
                              <w:i w:val="0"/>
                              <w:color w:val="auto"/>
                              <w:sz w:val="21"/>
                              <w:szCs w:val="21"/>
                            </w:rPr>
                            <w:t>ov8s_custom</w:t>
                          </w:r>
                        </w:p>
                      </w:txbxContent>
                    </v:textbox>
                  </v:shape>
                </v:group>
              </v:group>
            </w:pict>
          </mc:Fallback>
        </mc:AlternateContent>
      </w:r>
    </w:p>
    <w:p w14:paraId="4D353975" w14:textId="2371FBF3" w:rsidR="0045448E" w:rsidRDefault="0045448E" w:rsidP="00516B06">
      <w:pPr>
        <w:rPr>
          <w:iCs/>
          <w:color w:val="auto"/>
          <w:sz w:val="21"/>
          <w:szCs w:val="21"/>
        </w:rPr>
      </w:pPr>
    </w:p>
    <w:p w14:paraId="69DDDB77" w14:textId="754D7738" w:rsidR="0045448E" w:rsidRDefault="0045448E" w:rsidP="00516B06">
      <w:pPr>
        <w:rPr>
          <w:iCs/>
          <w:color w:val="auto"/>
          <w:sz w:val="21"/>
          <w:szCs w:val="21"/>
        </w:rPr>
      </w:pPr>
    </w:p>
    <w:p w14:paraId="71CBA8D9" w14:textId="44B4BECA" w:rsidR="0045448E" w:rsidRDefault="0045448E" w:rsidP="00516B06">
      <w:pPr>
        <w:rPr>
          <w:iCs/>
          <w:color w:val="auto"/>
          <w:sz w:val="21"/>
          <w:szCs w:val="21"/>
        </w:rPr>
      </w:pPr>
    </w:p>
    <w:p w14:paraId="13D12508" w14:textId="77777777" w:rsidR="0045448E" w:rsidRDefault="0045448E" w:rsidP="00516B06">
      <w:pPr>
        <w:rPr>
          <w:iCs/>
          <w:color w:val="auto"/>
          <w:sz w:val="21"/>
          <w:szCs w:val="21"/>
        </w:rPr>
      </w:pPr>
    </w:p>
    <w:p w14:paraId="03AB74C0" w14:textId="7BB4C320" w:rsidR="0045448E" w:rsidRDefault="0045448E" w:rsidP="00516B06">
      <w:pPr>
        <w:rPr>
          <w:iCs/>
          <w:color w:val="auto"/>
          <w:sz w:val="21"/>
          <w:szCs w:val="21"/>
        </w:rPr>
      </w:pPr>
    </w:p>
    <w:p w14:paraId="62C48331" w14:textId="60AE9291" w:rsidR="0045448E" w:rsidRDefault="0045448E" w:rsidP="00516B06">
      <w:pPr>
        <w:rPr>
          <w:iCs/>
          <w:color w:val="auto"/>
          <w:sz w:val="21"/>
          <w:szCs w:val="21"/>
        </w:rPr>
      </w:pPr>
      <w:r>
        <w:rPr>
          <w:iCs/>
          <w:noProof/>
          <w:color w:val="auto"/>
          <w:sz w:val="21"/>
          <w:szCs w:val="21"/>
          <w:shd w:val="clear" w:color="auto" w:fill="auto"/>
          <w:lang w:eastAsia="en-US" w:bidi="ar-SA"/>
          <w14:ligatures w14:val="none"/>
        </w:rPr>
        <mc:AlternateContent>
          <mc:Choice Requires="wpg">
            <w:drawing>
              <wp:anchor distT="0" distB="0" distL="114300" distR="114300" simplePos="0" relativeHeight="251672064" behindDoc="0" locked="0" layoutInCell="1" allowOverlap="1" wp14:anchorId="5C428491" wp14:editId="6E05376A">
                <wp:simplePos x="0" y="0"/>
                <wp:positionH relativeFrom="column">
                  <wp:posOffset>577970</wp:posOffset>
                </wp:positionH>
                <wp:positionV relativeFrom="paragraph">
                  <wp:posOffset>81532</wp:posOffset>
                </wp:positionV>
                <wp:extent cx="4821556" cy="1794294"/>
                <wp:effectExtent l="0" t="0" r="0" b="0"/>
                <wp:wrapNone/>
                <wp:docPr id="35" name="Group 35"/>
                <wp:cNvGraphicFramePr/>
                <a:graphic xmlns:a="http://schemas.openxmlformats.org/drawingml/2006/main">
                  <a:graphicData uri="http://schemas.microsoft.com/office/word/2010/wordprocessingGroup">
                    <wpg:wgp>
                      <wpg:cNvGrpSpPr/>
                      <wpg:grpSpPr>
                        <a:xfrm>
                          <a:off x="0" y="0"/>
                          <a:ext cx="4821556" cy="1794294"/>
                          <a:chOff x="0" y="0"/>
                          <a:chExt cx="5326243" cy="2151459"/>
                        </a:xfrm>
                      </wpg:grpSpPr>
                      <pic:pic xmlns:pic="http://schemas.openxmlformats.org/drawingml/2006/picture">
                        <pic:nvPicPr>
                          <pic:cNvPr id="29" name="Picture 29"/>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2810562" y="0"/>
                            <a:ext cx="2515681" cy="1742136"/>
                          </a:xfrm>
                          <a:prstGeom prst="rect">
                            <a:avLst/>
                          </a:prstGeom>
                        </pic:spPr>
                      </pic:pic>
                      <wps:wsp>
                        <wps:cNvPr id="32" name="TextBox 8"/>
                        <wps:cNvSpPr txBox="1"/>
                        <wps:spPr>
                          <a:xfrm>
                            <a:off x="120769" y="1742129"/>
                            <a:ext cx="2564901" cy="408827"/>
                          </a:xfrm>
                          <a:prstGeom prst="rect">
                            <a:avLst/>
                          </a:prstGeom>
                          <a:noFill/>
                        </wps:spPr>
                        <wps:txbx>
                          <w:txbxContent>
                            <w:p w14:paraId="644C0419" w14:textId="77777777" w:rsidR="007E2972" w:rsidRDefault="007E2972" w:rsidP="0045448E">
                              <w:pPr>
                                <w:pStyle w:val="NormalWeb"/>
                                <w:spacing w:before="0" w:beforeAutospacing="0" w:after="0" w:afterAutospacing="0"/>
                              </w:pPr>
                              <w:r>
                                <w:rPr>
                                  <w:rFonts w:ascii="Arial" w:eastAsia="Arial" w:hAnsi="Arial" w:cs="Arial"/>
                                  <w:color w:val="000000"/>
                                  <w:sz w:val="28"/>
                                  <w:szCs w:val="28"/>
                                </w:rPr>
                                <w:t>Before using SAHI</w:t>
                              </w:r>
                            </w:p>
                          </w:txbxContent>
                        </wps:txbx>
                        <wps:bodyPr wrap="square" rtlCol="0">
                          <a:noAutofit/>
                        </wps:bodyPr>
                      </wps:wsp>
                      <wps:wsp>
                        <wps:cNvPr id="34" name="TextBox 10"/>
                        <wps:cNvSpPr txBox="1"/>
                        <wps:spPr>
                          <a:xfrm>
                            <a:off x="3105328" y="1742523"/>
                            <a:ext cx="1849755" cy="408936"/>
                          </a:xfrm>
                          <a:prstGeom prst="rect">
                            <a:avLst/>
                          </a:prstGeom>
                          <a:noFill/>
                        </wps:spPr>
                        <wps:txbx>
                          <w:txbxContent>
                            <w:p w14:paraId="534622CD" w14:textId="77777777" w:rsidR="007E2972" w:rsidRDefault="007E2972" w:rsidP="0045448E">
                              <w:pPr>
                                <w:pStyle w:val="NormalWeb"/>
                                <w:spacing w:before="0" w:beforeAutospacing="0" w:after="0" w:afterAutospacing="0"/>
                              </w:pPr>
                              <w:r>
                                <w:rPr>
                                  <w:rFonts w:ascii="Arial" w:eastAsia="Arial" w:hAnsi="Arial" w:cs="Arial"/>
                                  <w:color w:val="000000"/>
                                  <w:sz w:val="28"/>
                                  <w:szCs w:val="28"/>
                                </w:rPr>
                                <w:t>After using SAHI</w:t>
                              </w:r>
                            </w:p>
                          </w:txbxContent>
                        </wps:txbx>
                        <wps:bodyPr wrap="square" rtlCol="0">
                          <a:noAutofit/>
                        </wps:bodyPr>
                      </wps:wsp>
                      <pic:pic xmlns:pic="http://schemas.openxmlformats.org/drawingml/2006/picture">
                        <pic:nvPicPr>
                          <pic:cNvPr id="31" name="Picture 31"/>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85670" cy="17423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428491" id="Group 35" o:spid="_x0000_s1125" style="position:absolute;left:0;text-align:left;margin-left:45.5pt;margin-top:6.4pt;width:379.65pt;height:141.3pt;z-index:251672064;mso-width-relative:margin;mso-height-relative:margin" coordsize="53262,2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">
                <v:shape id="Picture 29" o:spid="_x0000_s1126" type="#_x0000_t75" style="position:absolute;left:28105;width:25157;height:17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">
                  <v:imagedata r:id="rId99" o:title=""/>
                  <v:path arrowok="t"/>
                </v:shape>
                <v:shape id="TextBox 8" o:spid="_x0000_s1127" type="#_x0000_t202" style="position:absolute;left:1207;top:17421;width:25649;height:4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644C0419" w14:textId="77777777" w:rsidR="007E2972" w:rsidRDefault="007E2972" w:rsidP="0045448E">
                        <w:pPr>
                          <w:pStyle w:val="NormalWeb"/>
                          <w:spacing w:before="0" w:beforeAutospacing="0" w:after="0" w:afterAutospacing="0"/>
                        </w:pPr>
                        <w:r>
                          <w:rPr>
                            <w:rFonts w:ascii="Arial" w:eastAsia="Arial" w:hAnsi="Arial" w:cs="Arial"/>
                            <w:color w:val="000000"/>
                            <w:sz w:val="28"/>
                            <w:szCs w:val="28"/>
                          </w:rPr>
                          <w:t>Before using SAHI</w:t>
                        </w:r>
                      </w:p>
                    </w:txbxContent>
                  </v:textbox>
                </v:shape>
                <v:shape id="_x0000_s1128" type="#_x0000_t202" style="position:absolute;left:31053;top:17425;width:18497;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534622CD" w14:textId="77777777" w:rsidR="007E2972" w:rsidRDefault="007E2972" w:rsidP="0045448E">
                        <w:pPr>
                          <w:pStyle w:val="NormalWeb"/>
                          <w:spacing w:before="0" w:beforeAutospacing="0" w:after="0" w:afterAutospacing="0"/>
                        </w:pPr>
                        <w:r>
                          <w:rPr>
                            <w:rFonts w:ascii="Arial" w:eastAsia="Arial" w:hAnsi="Arial" w:cs="Arial"/>
                            <w:color w:val="000000"/>
                            <w:sz w:val="28"/>
                            <w:szCs w:val="28"/>
                          </w:rPr>
                          <w:t>After using SAHI</w:t>
                        </w:r>
                      </w:p>
                    </w:txbxContent>
                  </v:textbox>
                </v:shape>
                <v:shape id="Picture 31" o:spid="_x0000_s1129" type="#_x0000_t75" style="position:absolute;width:26856;height:17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">
                  <v:imagedata r:id="rId100" o:title=""/>
                  <v:path arrowok="t"/>
                </v:shape>
              </v:group>
            </w:pict>
          </mc:Fallback>
        </mc:AlternateContent>
      </w:r>
    </w:p>
    <w:p w14:paraId="46013475" w14:textId="37008B02" w:rsidR="0045448E" w:rsidRDefault="0045448E" w:rsidP="00516B06">
      <w:pPr>
        <w:rPr>
          <w:iCs/>
          <w:color w:val="auto"/>
          <w:sz w:val="21"/>
          <w:szCs w:val="21"/>
        </w:rPr>
      </w:pPr>
    </w:p>
    <w:p w14:paraId="50CBD404" w14:textId="34E604E8" w:rsidR="0045448E" w:rsidRDefault="0045448E" w:rsidP="00516B06">
      <w:pPr>
        <w:rPr>
          <w:iCs/>
          <w:color w:val="auto"/>
          <w:sz w:val="21"/>
          <w:szCs w:val="21"/>
        </w:rPr>
      </w:pPr>
    </w:p>
    <w:p w14:paraId="6D2BEEA3" w14:textId="6DB9B452" w:rsidR="0045448E" w:rsidRDefault="0045448E" w:rsidP="00516B06">
      <w:pPr>
        <w:rPr>
          <w:iCs/>
          <w:color w:val="auto"/>
          <w:sz w:val="21"/>
          <w:szCs w:val="21"/>
        </w:rPr>
      </w:pPr>
    </w:p>
    <w:p w14:paraId="6E93964C" w14:textId="5DF32898" w:rsidR="00DC5F15" w:rsidRPr="005B1809" w:rsidRDefault="0045448E" w:rsidP="00516B06">
      <w:pPr>
        <w:rPr>
          <w:noProof/>
          <w:lang w:eastAsia="en-US" w:bidi="ar-SA"/>
          <w14:ligatures w14:val="none"/>
        </w:rPr>
      </w:pPr>
      <w:r w:rsidRPr="0045448E">
        <w:rPr>
          <w:noProof/>
          <w:shd w:val="clear" w:color="auto" w:fill="auto"/>
          <w:lang w:eastAsia="en-US" w:bidi="ar-SA"/>
          <w14:ligatures w14:val="none"/>
        </w:rPr>
        <mc:AlternateContent>
          <mc:Choice Requires="wps">
            <w:drawing>
              <wp:anchor distT="0" distB="0" distL="114300" distR="114300" simplePos="0" relativeHeight="251674112" behindDoc="0" locked="0" layoutInCell="1" allowOverlap="1" wp14:anchorId="212CE3FC" wp14:editId="0BB290D5">
                <wp:simplePos x="0" y="0"/>
                <wp:positionH relativeFrom="column">
                  <wp:posOffset>8986520</wp:posOffset>
                </wp:positionH>
                <wp:positionV relativeFrom="paragraph">
                  <wp:posOffset>2388870</wp:posOffset>
                </wp:positionV>
                <wp:extent cx="2565779" cy="307777"/>
                <wp:effectExtent l="0" t="0" r="0" b="0"/>
                <wp:wrapNone/>
                <wp:docPr id="20" name="TextBox 10"/>
                <wp:cNvGraphicFramePr/>
                <a:graphic xmlns:a="http://schemas.openxmlformats.org/drawingml/2006/main">
                  <a:graphicData uri="http://schemas.microsoft.com/office/word/2010/wordprocessingShape">
                    <wps:wsp>
                      <wps:cNvSpPr txBox="1"/>
                      <wps:spPr>
                        <a:xfrm>
                          <a:off x="0" y="0"/>
                          <a:ext cx="2565779" cy="307777"/>
                        </a:xfrm>
                        <a:prstGeom prst="rect">
                          <a:avLst/>
                        </a:prstGeom>
                        <a:noFill/>
                      </wps:spPr>
                      <wps:txbx>
                        <w:txbxContent>
                          <w:p w14:paraId="44589484" w14:textId="77777777" w:rsidR="007E2972" w:rsidRDefault="007E2972" w:rsidP="007E2972">
                            <w:pPr>
                              <w:pStyle w:val="TOC7"/>
                              <w:spacing w:after="0"/>
                              <w:rPr>
                                <w:sz w:val="24"/>
                              </w:rPr>
                            </w:pPr>
                            <w:r>
                              <w:rPr>
                                <w:rFonts w:ascii="Arial" w:eastAsia="Arial" w:hAnsi="Arial" w:cs="Arial"/>
                                <w:color w:val="000000"/>
                                <w:sz w:val="28"/>
                                <w:szCs w:val="28"/>
                              </w:rPr>
                              <w:t>After using SAHI</w:t>
                            </w:r>
                          </w:p>
                        </w:txbxContent>
                      </wps:txbx>
                      <wps:bodyPr wrap="square" rtlCol="0">
                        <a:spAutoFit/>
                      </wps:bodyPr>
                    </wps:wsp>
                  </a:graphicData>
                </a:graphic>
              </wp:anchor>
            </w:drawing>
          </mc:Choice>
          <mc:Fallback>
            <w:pict>
              <v:shape w14:anchorId="212CE3FC" id="TextBox 10" o:spid="_x0000_s1130" type="#_x0000_t202" style="position:absolute;left:0;text-align:left;margin-left:707.6pt;margin-top:188.1pt;width:202.05pt;height:24.2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" filled="f" stroked="f">
                <v:textbox style="mso-fit-shape-to-text:t">
                  <w:txbxContent>
                    <w:p w14:paraId="44589484" w14:textId="77777777" w:rsidR="007E2972" w:rsidRDefault="007E2972" w:rsidP="007E2972">
                      <w:pPr>
                        <w:pStyle w:val="TOC7"/>
                        <w:spacing w:after="0"/>
                        <w:rPr>
                          <w:sz w:val="24"/>
                        </w:rPr>
                      </w:pPr>
                      <w:r>
                        <w:rPr>
                          <w:rFonts w:ascii="Arial" w:eastAsia="Arial" w:hAnsi="Arial" w:cs="Arial"/>
                          <w:color w:val="000000"/>
                          <w:sz w:val="28"/>
                          <w:szCs w:val="28"/>
                        </w:rPr>
                        <w:t>After using SAHI</w:t>
                      </w:r>
                    </w:p>
                  </w:txbxContent>
                </v:textbox>
              </v:shape>
            </w:pict>
          </mc:Fallback>
        </mc:AlternateContent>
      </w:r>
    </w:p>
    <w:sectPr w:rsidR="00DC5F15" w:rsidRPr="005B180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64670" w14:textId="77777777" w:rsidR="00B4586A" w:rsidRDefault="00B4586A" w:rsidP="00516B06">
      <w:r>
        <w:separator/>
      </w:r>
    </w:p>
    <w:p w14:paraId="77D8FBC5" w14:textId="77777777" w:rsidR="00B4586A" w:rsidRDefault="00B4586A" w:rsidP="00516B06"/>
    <w:p w14:paraId="5A3FA089" w14:textId="77777777" w:rsidR="00B4586A" w:rsidRDefault="00B4586A" w:rsidP="00516B06"/>
    <w:p w14:paraId="55FE9E3B" w14:textId="77777777" w:rsidR="00B4586A" w:rsidRDefault="00B4586A" w:rsidP="00516B06"/>
    <w:p w14:paraId="24091DF1" w14:textId="77777777" w:rsidR="00B4586A" w:rsidRDefault="00B4586A" w:rsidP="00516B06"/>
    <w:p w14:paraId="0CCE7E98" w14:textId="77777777" w:rsidR="00B4586A" w:rsidRDefault="00B4586A" w:rsidP="00516B06"/>
    <w:p w14:paraId="68DB511A" w14:textId="77777777" w:rsidR="00B4586A" w:rsidRDefault="00B4586A" w:rsidP="00516B06"/>
    <w:p w14:paraId="40C34204" w14:textId="77777777" w:rsidR="00B4586A" w:rsidRDefault="00B4586A" w:rsidP="00516B06"/>
    <w:p w14:paraId="1DC858B0" w14:textId="77777777" w:rsidR="00B4586A" w:rsidRDefault="00B4586A" w:rsidP="00516B06"/>
    <w:p w14:paraId="29FF2B7C" w14:textId="77777777" w:rsidR="00B4586A" w:rsidRDefault="00B4586A" w:rsidP="00516B06"/>
    <w:p w14:paraId="3D33FBD4" w14:textId="77777777" w:rsidR="00B4586A" w:rsidRDefault="00B4586A" w:rsidP="00516B06"/>
    <w:p w14:paraId="0E50CE4F" w14:textId="77777777" w:rsidR="00B4586A" w:rsidRDefault="00B4586A" w:rsidP="00516B06"/>
    <w:p w14:paraId="4D075B74" w14:textId="77777777" w:rsidR="00B4586A" w:rsidRDefault="00B4586A" w:rsidP="00516B06"/>
    <w:p w14:paraId="2E4C582B" w14:textId="77777777" w:rsidR="00B4586A" w:rsidRDefault="00B4586A" w:rsidP="00516B06"/>
    <w:p w14:paraId="41DF3A18" w14:textId="77777777" w:rsidR="00B4586A" w:rsidRDefault="00B4586A" w:rsidP="00516B06"/>
    <w:p w14:paraId="2BC487B5" w14:textId="77777777" w:rsidR="00B4586A" w:rsidRDefault="00B4586A" w:rsidP="00516B06"/>
    <w:p w14:paraId="2D96EE31" w14:textId="77777777" w:rsidR="00B4586A" w:rsidRDefault="00B4586A" w:rsidP="00516B06"/>
    <w:p w14:paraId="123C9390" w14:textId="77777777" w:rsidR="00B4586A" w:rsidRDefault="00B4586A" w:rsidP="00516B06"/>
    <w:p w14:paraId="38F5B2E9" w14:textId="77777777" w:rsidR="00B4586A" w:rsidRDefault="00B4586A" w:rsidP="00516B06"/>
    <w:p w14:paraId="44DD65F1" w14:textId="77777777" w:rsidR="00B4586A" w:rsidRDefault="00B4586A" w:rsidP="00516B06"/>
    <w:p w14:paraId="7C9CAB75" w14:textId="77777777" w:rsidR="00B4586A" w:rsidRDefault="00B4586A" w:rsidP="00516B06"/>
    <w:p w14:paraId="216AB0B3" w14:textId="77777777" w:rsidR="00B4586A" w:rsidRDefault="00B4586A" w:rsidP="00516B06"/>
    <w:p w14:paraId="15098CFC" w14:textId="77777777" w:rsidR="00B4586A" w:rsidRDefault="00B4586A" w:rsidP="00516B06"/>
    <w:p w14:paraId="2A725DBD" w14:textId="77777777" w:rsidR="00B4586A" w:rsidRDefault="00B4586A" w:rsidP="00516B06"/>
    <w:p w14:paraId="0082EC5D" w14:textId="77777777" w:rsidR="00B4586A" w:rsidRDefault="00B4586A" w:rsidP="00516B06"/>
    <w:p w14:paraId="39B250F3" w14:textId="77777777" w:rsidR="00B4586A" w:rsidRDefault="00B4586A" w:rsidP="00516B06"/>
    <w:p w14:paraId="08D857B8" w14:textId="77777777" w:rsidR="00B4586A" w:rsidRDefault="00B4586A" w:rsidP="00516B06"/>
    <w:p w14:paraId="6EA9D9D3" w14:textId="77777777" w:rsidR="00B4586A" w:rsidRDefault="00B4586A" w:rsidP="00516B06"/>
    <w:p w14:paraId="05166566" w14:textId="77777777" w:rsidR="00B4586A" w:rsidRDefault="00B4586A" w:rsidP="00516B06"/>
    <w:p w14:paraId="473CA357" w14:textId="77777777" w:rsidR="00B4586A" w:rsidRDefault="00B4586A" w:rsidP="00516B06"/>
    <w:p w14:paraId="7C531DAA" w14:textId="77777777" w:rsidR="00B4586A" w:rsidRDefault="00B4586A" w:rsidP="00516B06"/>
    <w:p w14:paraId="1BA5F387" w14:textId="77777777" w:rsidR="00B4586A" w:rsidRDefault="00B4586A" w:rsidP="00516B06"/>
    <w:p w14:paraId="487C43C1" w14:textId="77777777" w:rsidR="00B4586A" w:rsidRDefault="00B4586A" w:rsidP="00516B06"/>
    <w:p w14:paraId="6240286A" w14:textId="77777777" w:rsidR="00B4586A" w:rsidRDefault="00B4586A" w:rsidP="00516B06"/>
    <w:p w14:paraId="525B5A86" w14:textId="77777777" w:rsidR="00B4586A" w:rsidRDefault="00B4586A" w:rsidP="00516B06"/>
    <w:p w14:paraId="15ACB5BA" w14:textId="77777777" w:rsidR="00B4586A" w:rsidRDefault="00B4586A" w:rsidP="00516B06"/>
    <w:p w14:paraId="1DC45B64" w14:textId="77777777" w:rsidR="00B4586A" w:rsidRDefault="00B4586A" w:rsidP="00516B06"/>
    <w:p w14:paraId="10F2D55C" w14:textId="77777777" w:rsidR="00B4586A" w:rsidRDefault="00B4586A" w:rsidP="00516B06"/>
    <w:p w14:paraId="4EEFEF95" w14:textId="77777777" w:rsidR="00B4586A" w:rsidRDefault="00B4586A" w:rsidP="00516B06"/>
    <w:p w14:paraId="65C6F3B4" w14:textId="77777777" w:rsidR="00B4586A" w:rsidRDefault="00B4586A" w:rsidP="00516B06"/>
    <w:p w14:paraId="1C8032A9" w14:textId="77777777" w:rsidR="00B4586A" w:rsidRDefault="00B4586A" w:rsidP="00516B06"/>
    <w:p w14:paraId="7D2430F1" w14:textId="77777777" w:rsidR="00B4586A" w:rsidRDefault="00B4586A" w:rsidP="00516B06"/>
    <w:p w14:paraId="70768C8D" w14:textId="77777777" w:rsidR="00B4586A" w:rsidRDefault="00B4586A" w:rsidP="00516B06"/>
    <w:p w14:paraId="0EFAF8EF" w14:textId="77777777" w:rsidR="00B4586A" w:rsidRDefault="00B4586A" w:rsidP="00516B06"/>
    <w:p w14:paraId="4D2C981A" w14:textId="77777777" w:rsidR="00B4586A" w:rsidRDefault="00B4586A" w:rsidP="00516B06"/>
    <w:p w14:paraId="42D40EE3" w14:textId="77777777" w:rsidR="00B4586A" w:rsidRDefault="00B4586A" w:rsidP="00516B06"/>
    <w:p w14:paraId="5C4BF474" w14:textId="77777777" w:rsidR="00B4586A" w:rsidRDefault="00B4586A" w:rsidP="00516B06"/>
    <w:p w14:paraId="68EDE5BF" w14:textId="77777777" w:rsidR="00B4586A" w:rsidRDefault="00B4586A" w:rsidP="00516B06"/>
    <w:p w14:paraId="0993C7E7" w14:textId="77777777" w:rsidR="00B4586A" w:rsidRDefault="00B4586A" w:rsidP="00516B06"/>
    <w:p w14:paraId="05689188" w14:textId="77777777" w:rsidR="00B4586A" w:rsidRDefault="00B4586A" w:rsidP="00516B06"/>
    <w:p w14:paraId="17A3D31E" w14:textId="77777777" w:rsidR="00B4586A" w:rsidRDefault="00B4586A" w:rsidP="00516B06"/>
    <w:p w14:paraId="02E6EF08" w14:textId="77777777" w:rsidR="00B4586A" w:rsidRDefault="00B4586A" w:rsidP="00516B06"/>
    <w:p w14:paraId="706CC42B" w14:textId="77777777" w:rsidR="00B4586A" w:rsidRDefault="00B4586A" w:rsidP="00516B06"/>
    <w:p w14:paraId="17AEA3A8" w14:textId="77777777" w:rsidR="00B4586A" w:rsidRDefault="00B4586A" w:rsidP="00516B06"/>
    <w:p w14:paraId="21C91C28" w14:textId="77777777" w:rsidR="00B4586A" w:rsidRDefault="00B4586A" w:rsidP="00516B06"/>
    <w:p w14:paraId="3B49DFE1" w14:textId="77777777" w:rsidR="00B4586A" w:rsidRDefault="00B4586A" w:rsidP="00516B06"/>
    <w:p w14:paraId="1C1EA12B" w14:textId="77777777" w:rsidR="00B4586A" w:rsidRDefault="00B4586A" w:rsidP="00516B06"/>
    <w:p w14:paraId="5E19ADB6" w14:textId="77777777" w:rsidR="00B4586A" w:rsidRDefault="00B4586A" w:rsidP="00516B06"/>
    <w:p w14:paraId="1A29F6B6" w14:textId="77777777" w:rsidR="00B4586A" w:rsidRDefault="00B4586A" w:rsidP="00516B06"/>
    <w:p w14:paraId="56EA648E" w14:textId="77777777" w:rsidR="00B4586A" w:rsidRDefault="00B4586A" w:rsidP="00516B06"/>
    <w:p w14:paraId="79207D84" w14:textId="77777777" w:rsidR="00B4586A" w:rsidRDefault="00B4586A" w:rsidP="00516B06"/>
    <w:p w14:paraId="6E7C1A4D" w14:textId="77777777" w:rsidR="00B4586A" w:rsidRDefault="00B4586A" w:rsidP="00516B06"/>
    <w:p w14:paraId="2A09E4CD" w14:textId="77777777" w:rsidR="00B4586A" w:rsidRDefault="00B4586A" w:rsidP="00516B06"/>
    <w:p w14:paraId="589B4471" w14:textId="77777777" w:rsidR="00B4586A" w:rsidRDefault="00B4586A" w:rsidP="00516B06"/>
    <w:p w14:paraId="579D9730" w14:textId="77777777" w:rsidR="00B4586A" w:rsidRDefault="00B4586A" w:rsidP="00516B06"/>
    <w:p w14:paraId="53BDFB1B" w14:textId="77777777" w:rsidR="00B4586A" w:rsidRDefault="00B4586A" w:rsidP="00516B06"/>
    <w:p w14:paraId="3A571F83" w14:textId="77777777" w:rsidR="00B4586A" w:rsidRDefault="00B4586A" w:rsidP="00516B06"/>
    <w:p w14:paraId="3B60C33A" w14:textId="77777777" w:rsidR="00B4586A" w:rsidRDefault="00B4586A" w:rsidP="00516B06"/>
    <w:p w14:paraId="0A2E4B5C" w14:textId="77777777" w:rsidR="00B4586A" w:rsidRDefault="00B4586A" w:rsidP="00516B06"/>
    <w:p w14:paraId="2D0DC03F" w14:textId="77777777" w:rsidR="00B4586A" w:rsidRDefault="00B4586A" w:rsidP="00516B06"/>
    <w:p w14:paraId="0394F0BB" w14:textId="77777777" w:rsidR="00B4586A" w:rsidRDefault="00B4586A" w:rsidP="00516B06"/>
    <w:p w14:paraId="03E3E01F" w14:textId="77777777" w:rsidR="00B4586A" w:rsidRDefault="00B4586A" w:rsidP="00516B06"/>
    <w:p w14:paraId="5819C2DA" w14:textId="77777777" w:rsidR="00B4586A" w:rsidRDefault="00B4586A" w:rsidP="00516B06"/>
    <w:p w14:paraId="6F550ADF" w14:textId="77777777" w:rsidR="00B4586A" w:rsidRDefault="00B4586A" w:rsidP="00516B06"/>
    <w:p w14:paraId="2C8EF982" w14:textId="77777777" w:rsidR="00B4586A" w:rsidRDefault="00B4586A" w:rsidP="00516B06"/>
    <w:p w14:paraId="0406CAAB" w14:textId="77777777" w:rsidR="00B4586A" w:rsidRDefault="00B4586A" w:rsidP="00516B06"/>
    <w:p w14:paraId="1399BED1" w14:textId="77777777" w:rsidR="00B4586A" w:rsidRDefault="00B4586A" w:rsidP="00516B06"/>
    <w:p w14:paraId="0C3A105A" w14:textId="77777777" w:rsidR="00B4586A" w:rsidRDefault="00B4586A" w:rsidP="00516B06"/>
    <w:p w14:paraId="2A91F78E" w14:textId="77777777" w:rsidR="00B4586A" w:rsidRDefault="00B4586A" w:rsidP="00516B06"/>
    <w:p w14:paraId="3CD2D887" w14:textId="77777777" w:rsidR="00B4586A" w:rsidRDefault="00B4586A" w:rsidP="00516B06"/>
    <w:p w14:paraId="7FC999FE" w14:textId="77777777" w:rsidR="00B4586A" w:rsidRDefault="00B4586A" w:rsidP="00516B06"/>
    <w:p w14:paraId="74259523" w14:textId="77777777" w:rsidR="00B4586A" w:rsidRDefault="00B4586A" w:rsidP="00516B06"/>
    <w:p w14:paraId="60D76742" w14:textId="77777777" w:rsidR="00B4586A" w:rsidRDefault="00B4586A" w:rsidP="00516B06"/>
    <w:p w14:paraId="42A13F72" w14:textId="77777777" w:rsidR="00B4586A" w:rsidRDefault="00B4586A" w:rsidP="00516B06"/>
    <w:p w14:paraId="3F0BC48B" w14:textId="77777777" w:rsidR="00B4586A" w:rsidRDefault="00B4586A" w:rsidP="00516B06"/>
    <w:p w14:paraId="417FD0F4" w14:textId="77777777" w:rsidR="00B4586A" w:rsidRDefault="00B4586A" w:rsidP="00516B06"/>
    <w:p w14:paraId="5F7FECEB" w14:textId="77777777" w:rsidR="00B4586A" w:rsidRDefault="00B4586A" w:rsidP="00516B06"/>
    <w:p w14:paraId="49B0C9C3" w14:textId="77777777" w:rsidR="00B4586A" w:rsidRDefault="00B4586A" w:rsidP="00516B06"/>
    <w:p w14:paraId="1E39283E" w14:textId="77777777" w:rsidR="00B4586A" w:rsidRDefault="00B4586A" w:rsidP="00516B06"/>
    <w:p w14:paraId="11C9834E" w14:textId="77777777" w:rsidR="00B4586A" w:rsidRDefault="00B4586A" w:rsidP="00516B06"/>
    <w:p w14:paraId="7ABF0453" w14:textId="77777777" w:rsidR="00B4586A" w:rsidRDefault="00B4586A" w:rsidP="00516B06"/>
    <w:p w14:paraId="0D15DED0" w14:textId="77777777" w:rsidR="00B4586A" w:rsidRDefault="00B4586A" w:rsidP="00516B06"/>
    <w:p w14:paraId="1B119261" w14:textId="77777777" w:rsidR="00B4586A" w:rsidRDefault="00B4586A" w:rsidP="00516B06"/>
    <w:p w14:paraId="0C294B4A" w14:textId="77777777" w:rsidR="00B4586A" w:rsidRDefault="00B4586A" w:rsidP="00516B06"/>
    <w:p w14:paraId="273A0444" w14:textId="77777777" w:rsidR="00B4586A" w:rsidRDefault="00B4586A" w:rsidP="00516B06"/>
    <w:p w14:paraId="77C268E3" w14:textId="77777777" w:rsidR="00B4586A" w:rsidRDefault="00B4586A" w:rsidP="00516B06"/>
    <w:p w14:paraId="783EB18A" w14:textId="77777777" w:rsidR="00B4586A" w:rsidRDefault="00B4586A" w:rsidP="00516B06"/>
    <w:p w14:paraId="182DFCB0" w14:textId="77777777" w:rsidR="00B4586A" w:rsidRDefault="00B4586A" w:rsidP="00516B06"/>
    <w:p w14:paraId="3743A1A9" w14:textId="77777777" w:rsidR="00B4586A" w:rsidRDefault="00B4586A" w:rsidP="00516B06"/>
    <w:p w14:paraId="389DB34D" w14:textId="77777777" w:rsidR="00B4586A" w:rsidRDefault="00B4586A" w:rsidP="00516B06"/>
    <w:p w14:paraId="14F461D3" w14:textId="77777777" w:rsidR="00B4586A" w:rsidRDefault="00B4586A" w:rsidP="00516B06"/>
    <w:p w14:paraId="7E598EC0" w14:textId="77777777" w:rsidR="00B4586A" w:rsidRDefault="00B4586A" w:rsidP="00516B06"/>
    <w:p w14:paraId="4CC6574E" w14:textId="77777777" w:rsidR="00B4586A" w:rsidRDefault="00B4586A" w:rsidP="00516B06"/>
    <w:p w14:paraId="70103967" w14:textId="77777777" w:rsidR="00B4586A" w:rsidRDefault="00B4586A" w:rsidP="00516B06"/>
    <w:p w14:paraId="39771E1A" w14:textId="77777777" w:rsidR="00B4586A" w:rsidRDefault="00B4586A" w:rsidP="00516B06"/>
    <w:p w14:paraId="29CAA4B0" w14:textId="77777777" w:rsidR="00B4586A" w:rsidRDefault="00B4586A" w:rsidP="00516B06"/>
    <w:p w14:paraId="5E1CB439" w14:textId="77777777" w:rsidR="00B4586A" w:rsidRDefault="00B4586A" w:rsidP="00516B06"/>
    <w:p w14:paraId="0E3AE911" w14:textId="77777777" w:rsidR="00B4586A" w:rsidRDefault="00B4586A" w:rsidP="00516B06"/>
    <w:p w14:paraId="050BFC68" w14:textId="77777777" w:rsidR="00B4586A" w:rsidRDefault="00B4586A" w:rsidP="00516B06"/>
    <w:p w14:paraId="37DEE358" w14:textId="77777777" w:rsidR="00B4586A" w:rsidRDefault="00B4586A" w:rsidP="00516B06"/>
    <w:p w14:paraId="7CC47E55" w14:textId="77777777" w:rsidR="00B4586A" w:rsidRDefault="00B4586A" w:rsidP="00516B06"/>
    <w:p w14:paraId="192F7B24" w14:textId="77777777" w:rsidR="00B4586A" w:rsidRDefault="00B4586A" w:rsidP="00516B06"/>
    <w:p w14:paraId="4D93DC15" w14:textId="77777777" w:rsidR="00B4586A" w:rsidRDefault="00B4586A" w:rsidP="00516B06"/>
    <w:p w14:paraId="3C6F00D3" w14:textId="77777777" w:rsidR="00B4586A" w:rsidRDefault="00B4586A" w:rsidP="00516B06"/>
    <w:p w14:paraId="097F6769" w14:textId="77777777" w:rsidR="00B4586A" w:rsidRDefault="00B4586A" w:rsidP="00516B06"/>
    <w:p w14:paraId="77AEE8EE" w14:textId="77777777" w:rsidR="00B4586A" w:rsidRDefault="00B4586A" w:rsidP="00516B06"/>
    <w:p w14:paraId="0C2ADEBC" w14:textId="77777777" w:rsidR="00B4586A" w:rsidRDefault="00B4586A" w:rsidP="00516B06"/>
    <w:p w14:paraId="63AF97E7" w14:textId="77777777" w:rsidR="00B4586A" w:rsidRDefault="00B4586A" w:rsidP="00516B06"/>
    <w:p w14:paraId="62636F4E" w14:textId="77777777" w:rsidR="00B4586A" w:rsidRDefault="00B4586A" w:rsidP="00516B06"/>
    <w:p w14:paraId="1BB1DCE1" w14:textId="77777777" w:rsidR="00B4586A" w:rsidRDefault="00B4586A" w:rsidP="00516B06"/>
    <w:p w14:paraId="1173598A" w14:textId="77777777" w:rsidR="00B4586A" w:rsidRDefault="00B4586A" w:rsidP="00516B06"/>
    <w:p w14:paraId="113EC6A5" w14:textId="77777777" w:rsidR="00B4586A" w:rsidRDefault="00B4586A" w:rsidP="00516B06"/>
    <w:p w14:paraId="305774AB" w14:textId="77777777" w:rsidR="00B4586A" w:rsidRDefault="00B4586A" w:rsidP="00516B06"/>
    <w:p w14:paraId="26239DF6" w14:textId="77777777" w:rsidR="00B4586A" w:rsidRDefault="00B4586A" w:rsidP="00516B06"/>
    <w:p w14:paraId="3F6FB80A" w14:textId="77777777" w:rsidR="00B4586A" w:rsidRDefault="00B4586A" w:rsidP="00516B06"/>
    <w:p w14:paraId="3BF43106" w14:textId="77777777" w:rsidR="00B4586A" w:rsidRDefault="00B4586A" w:rsidP="00516B06"/>
    <w:p w14:paraId="22098168" w14:textId="77777777" w:rsidR="00B4586A" w:rsidRDefault="00B4586A" w:rsidP="00516B06"/>
    <w:p w14:paraId="61B63E88" w14:textId="77777777" w:rsidR="00B4586A" w:rsidRDefault="00B4586A" w:rsidP="00516B06"/>
    <w:p w14:paraId="2789D9C0" w14:textId="77777777" w:rsidR="00B4586A" w:rsidRDefault="00B4586A" w:rsidP="00516B06"/>
    <w:p w14:paraId="6E735544" w14:textId="77777777" w:rsidR="00B4586A" w:rsidRDefault="00B4586A" w:rsidP="00516B06"/>
    <w:p w14:paraId="599B0C96" w14:textId="77777777" w:rsidR="00B4586A" w:rsidRDefault="00B4586A" w:rsidP="00516B06"/>
    <w:p w14:paraId="2C3EAC23" w14:textId="77777777" w:rsidR="00B4586A" w:rsidRDefault="00B4586A" w:rsidP="00516B06"/>
    <w:p w14:paraId="7B5E85CA" w14:textId="77777777" w:rsidR="00B4586A" w:rsidRDefault="00B4586A" w:rsidP="00516B06"/>
    <w:p w14:paraId="743F96BB" w14:textId="77777777" w:rsidR="00B4586A" w:rsidRDefault="00B4586A" w:rsidP="00516B06"/>
    <w:p w14:paraId="468689FB" w14:textId="77777777" w:rsidR="00B4586A" w:rsidRDefault="00B4586A" w:rsidP="00516B06"/>
    <w:p w14:paraId="32683A60" w14:textId="77777777" w:rsidR="00B4586A" w:rsidRDefault="00B4586A" w:rsidP="00516B06"/>
    <w:p w14:paraId="639446B2" w14:textId="77777777" w:rsidR="00B4586A" w:rsidRDefault="00B4586A" w:rsidP="00516B06"/>
    <w:p w14:paraId="4A6901FD" w14:textId="77777777" w:rsidR="00B4586A" w:rsidRDefault="00B4586A" w:rsidP="00516B06"/>
    <w:p w14:paraId="397E3342" w14:textId="77777777" w:rsidR="00B4586A" w:rsidRDefault="00B4586A" w:rsidP="00516B06"/>
    <w:p w14:paraId="3981377B" w14:textId="77777777" w:rsidR="00B4586A" w:rsidRDefault="00B4586A" w:rsidP="00516B06"/>
    <w:p w14:paraId="2D3A2E9E" w14:textId="77777777" w:rsidR="00B4586A" w:rsidRDefault="00B4586A" w:rsidP="00516B06"/>
    <w:p w14:paraId="2C1B416F" w14:textId="77777777" w:rsidR="00B4586A" w:rsidRDefault="00B4586A" w:rsidP="00516B06"/>
    <w:p w14:paraId="2CAA1797" w14:textId="77777777" w:rsidR="00B4586A" w:rsidRDefault="00B4586A" w:rsidP="00516B06"/>
    <w:p w14:paraId="1457D4A6" w14:textId="77777777" w:rsidR="00B4586A" w:rsidRDefault="00B4586A" w:rsidP="00516B06"/>
    <w:p w14:paraId="0885A126" w14:textId="77777777" w:rsidR="00B4586A" w:rsidRDefault="00B4586A" w:rsidP="00516B06"/>
    <w:p w14:paraId="0983F52A" w14:textId="77777777" w:rsidR="00B4586A" w:rsidRDefault="00B4586A" w:rsidP="00516B06"/>
    <w:p w14:paraId="2661153D" w14:textId="77777777" w:rsidR="00B4586A" w:rsidRDefault="00B4586A" w:rsidP="00516B06"/>
    <w:p w14:paraId="75789BD9" w14:textId="77777777" w:rsidR="00B4586A" w:rsidRDefault="00B4586A" w:rsidP="00516B06"/>
    <w:p w14:paraId="2EFFDA1B" w14:textId="77777777" w:rsidR="00B4586A" w:rsidRDefault="00B4586A" w:rsidP="00516B06"/>
    <w:p w14:paraId="285F0478" w14:textId="77777777" w:rsidR="00B4586A" w:rsidRDefault="00B4586A" w:rsidP="00516B06"/>
    <w:p w14:paraId="603B2E15" w14:textId="77777777" w:rsidR="00B4586A" w:rsidRDefault="00B4586A" w:rsidP="00516B06"/>
    <w:p w14:paraId="5963C833" w14:textId="77777777" w:rsidR="00B4586A" w:rsidRDefault="00B4586A" w:rsidP="00516B06"/>
    <w:p w14:paraId="64042DEF" w14:textId="77777777" w:rsidR="00B4586A" w:rsidRDefault="00B4586A" w:rsidP="00516B06"/>
    <w:p w14:paraId="0F6308C3" w14:textId="77777777" w:rsidR="00B4586A" w:rsidRDefault="00B4586A" w:rsidP="00516B06"/>
    <w:p w14:paraId="6553D9A2" w14:textId="77777777" w:rsidR="00B4586A" w:rsidRDefault="00B4586A" w:rsidP="00516B06"/>
    <w:p w14:paraId="5CD10FEA" w14:textId="77777777" w:rsidR="00B4586A" w:rsidRDefault="00B4586A" w:rsidP="00516B06"/>
    <w:p w14:paraId="5B5C6BB5" w14:textId="77777777" w:rsidR="00B4586A" w:rsidRDefault="00B4586A" w:rsidP="00516B06"/>
    <w:p w14:paraId="039CE795" w14:textId="77777777" w:rsidR="00B4586A" w:rsidRDefault="00B4586A" w:rsidP="00516B06"/>
    <w:p w14:paraId="356CF707" w14:textId="77777777" w:rsidR="00B4586A" w:rsidRDefault="00B4586A" w:rsidP="00516B06"/>
    <w:p w14:paraId="304D8E5A" w14:textId="77777777" w:rsidR="00B4586A" w:rsidRDefault="00B4586A" w:rsidP="00516B06"/>
    <w:p w14:paraId="2A5ADF20" w14:textId="77777777" w:rsidR="00B4586A" w:rsidRDefault="00B4586A" w:rsidP="00516B06"/>
    <w:p w14:paraId="7B2E8C96" w14:textId="77777777" w:rsidR="00B4586A" w:rsidRDefault="00B4586A" w:rsidP="00516B06"/>
    <w:p w14:paraId="43D45F03" w14:textId="77777777" w:rsidR="00B4586A" w:rsidRDefault="00B4586A" w:rsidP="00516B06"/>
    <w:p w14:paraId="454DCE21" w14:textId="77777777" w:rsidR="00B4586A" w:rsidRDefault="00B4586A" w:rsidP="00516B06"/>
    <w:p w14:paraId="54E9B23C" w14:textId="77777777" w:rsidR="00B4586A" w:rsidRDefault="00B4586A" w:rsidP="00516B06"/>
    <w:p w14:paraId="2467975E" w14:textId="77777777" w:rsidR="00B4586A" w:rsidRDefault="00B4586A" w:rsidP="00516B06"/>
    <w:p w14:paraId="3526B662" w14:textId="77777777" w:rsidR="00B4586A" w:rsidRDefault="00B4586A" w:rsidP="00516B06"/>
    <w:p w14:paraId="292FA126" w14:textId="77777777" w:rsidR="00B4586A" w:rsidRDefault="00B4586A" w:rsidP="00516B06"/>
    <w:p w14:paraId="2345F697" w14:textId="77777777" w:rsidR="00B4586A" w:rsidRDefault="00B4586A" w:rsidP="00516B06"/>
    <w:p w14:paraId="4E11B2C8" w14:textId="77777777" w:rsidR="00B4586A" w:rsidRDefault="00B4586A" w:rsidP="00516B06"/>
    <w:p w14:paraId="180477C7" w14:textId="77777777" w:rsidR="00B4586A" w:rsidRDefault="00B4586A" w:rsidP="00516B06"/>
    <w:p w14:paraId="7E73CDF4" w14:textId="77777777" w:rsidR="00B4586A" w:rsidRDefault="00B4586A" w:rsidP="00516B06"/>
    <w:p w14:paraId="3BB1007A" w14:textId="77777777" w:rsidR="00B4586A" w:rsidRDefault="00B4586A" w:rsidP="002D6F41"/>
    <w:p w14:paraId="106C2576" w14:textId="77777777" w:rsidR="00B4586A" w:rsidRDefault="00B4586A" w:rsidP="00C609C1"/>
    <w:p w14:paraId="1FE5CAE1" w14:textId="77777777" w:rsidR="00B4586A" w:rsidRDefault="00B4586A" w:rsidP="001B23CC"/>
    <w:p w14:paraId="4DA4D741" w14:textId="77777777" w:rsidR="00B4586A" w:rsidRDefault="00B4586A" w:rsidP="001B23CC"/>
    <w:p w14:paraId="47E2B753" w14:textId="77777777" w:rsidR="00B4586A" w:rsidRDefault="00B4586A" w:rsidP="001B23CC"/>
    <w:p w14:paraId="5F9FB568" w14:textId="77777777" w:rsidR="00B4586A" w:rsidRDefault="00B4586A"/>
    <w:p w14:paraId="0CFF30D9" w14:textId="77777777" w:rsidR="00B4586A" w:rsidRDefault="00B4586A" w:rsidP="002D2950"/>
    <w:p w14:paraId="3501B50C" w14:textId="77777777" w:rsidR="00B4586A" w:rsidRDefault="00B4586A"/>
    <w:p w14:paraId="1D8B5A63" w14:textId="77777777" w:rsidR="00B4586A" w:rsidRDefault="00B4586A" w:rsidP="00711CBB"/>
    <w:p w14:paraId="06175751" w14:textId="77777777" w:rsidR="00B4586A" w:rsidRDefault="00B4586A" w:rsidP="00440A71"/>
    <w:p w14:paraId="487D7F9D" w14:textId="77777777" w:rsidR="00B4586A" w:rsidRDefault="00B4586A" w:rsidP="00440A71"/>
    <w:p w14:paraId="119584ED" w14:textId="77777777" w:rsidR="00B4586A" w:rsidRDefault="00B4586A" w:rsidP="00440A71"/>
    <w:p w14:paraId="3019383D" w14:textId="77777777" w:rsidR="00B4586A" w:rsidRDefault="00B4586A" w:rsidP="00C3584D"/>
    <w:p w14:paraId="528F4238" w14:textId="77777777" w:rsidR="00B4586A" w:rsidRDefault="00B4586A" w:rsidP="00E63F94"/>
    <w:p w14:paraId="5CEC31D0" w14:textId="77777777" w:rsidR="00B4586A" w:rsidRDefault="00B4586A" w:rsidP="006A4EFC"/>
    <w:p w14:paraId="6C3FDFBD" w14:textId="77777777" w:rsidR="00B4586A" w:rsidRDefault="00B4586A" w:rsidP="006A4EFC"/>
    <w:p w14:paraId="69773411" w14:textId="77777777" w:rsidR="00B4586A" w:rsidRDefault="00B4586A" w:rsidP="000F33D7"/>
    <w:p w14:paraId="1D156B49" w14:textId="77777777" w:rsidR="00B4586A" w:rsidRDefault="00B4586A" w:rsidP="00FD5463"/>
    <w:p w14:paraId="59C193B4" w14:textId="77777777" w:rsidR="00B4586A" w:rsidRDefault="00B4586A" w:rsidP="00FD5463"/>
    <w:p w14:paraId="724C4577" w14:textId="77777777" w:rsidR="00B4586A" w:rsidRDefault="00B4586A" w:rsidP="006B26C6"/>
    <w:p w14:paraId="7311E7B4" w14:textId="77777777" w:rsidR="00B4586A" w:rsidRDefault="00B4586A"/>
    <w:p w14:paraId="10F2DFCD" w14:textId="77777777" w:rsidR="00B4586A" w:rsidRDefault="00B4586A" w:rsidP="005B1809"/>
    <w:p w14:paraId="5080753E" w14:textId="77777777" w:rsidR="00B4586A" w:rsidRDefault="00B4586A" w:rsidP="005B1809"/>
    <w:p w14:paraId="6B1EA715" w14:textId="77777777" w:rsidR="00B4586A" w:rsidRDefault="00B4586A" w:rsidP="003B4A2F"/>
    <w:p w14:paraId="11FCCF7C" w14:textId="77777777" w:rsidR="00B4586A" w:rsidRDefault="00B4586A" w:rsidP="003B4A2F"/>
  </w:endnote>
  <w:endnote w:type="continuationSeparator" w:id="0">
    <w:p w14:paraId="527C32F3" w14:textId="77777777" w:rsidR="00B4586A" w:rsidRDefault="00B4586A" w:rsidP="00516B06">
      <w:r>
        <w:continuationSeparator/>
      </w:r>
    </w:p>
    <w:p w14:paraId="01BB7E01" w14:textId="77777777" w:rsidR="00B4586A" w:rsidRDefault="00B4586A" w:rsidP="00516B06"/>
    <w:p w14:paraId="10DDAB28" w14:textId="77777777" w:rsidR="00B4586A" w:rsidRDefault="00B4586A" w:rsidP="00516B06"/>
    <w:p w14:paraId="22FBD941" w14:textId="77777777" w:rsidR="00B4586A" w:rsidRDefault="00B4586A" w:rsidP="00516B06"/>
    <w:p w14:paraId="32CA542D" w14:textId="77777777" w:rsidR="00B4586A" w:rsidRDefault="00B4586A" w:rsidP="00516B06"/>
    <w:p w14:paraId="170C19B8" w14:textId="77777777" w:rsidR="00B4586A" w:rsidRDefault="00B4586A" w:rsidP="00516B06"/>
    <w:p w14:paraId="46435361" w14:textId="77777777" w:rsidR="00B4586A" w:rsidRDefault="00B4586A" w:rsidP="00516B06"/>
    <w:p w14:paraId="1FE2782C" w14:textId="77777777" w:rsidR="00B4586A" w:rsidRDefault="00B4586A" w:rsidP="00516B06"/>
    <w:p w14:paraId="4E28F1D9" w14:textId="77777777" w:rsidR="00B4586A" w:rsidRDefault="00B4586A" w:rsidP="00516B06"/>
    <w:p w14:paraId="13D2DEB6" w14:textId="77777777" w:rsidR="00B4586A" w:rsidRDefault="00B4586A" w:rsidP="00516B06"/>
    <w:p w14:paraId="1BB6AD88" w14:textId="77777777" w:rsidR="00B4586A" w:rsidRDefault="00B4586A" w:rsidP="00516B06"/>
    <w:p w14:paraId="4A2C03D6" w14:textId="77777777" w:rsidR="00B4586A" w:rsidRDefault="00B4586A" w:rsidP="00516B06"/>
    <w:p w14:paraId="159C02E2" w14:textId="77777777" w:rsidR="00B4586A" w:rsidRDefault="00B4586A" w:rsidP="00516B06"/>
    <w:p w14:paraId="1D275F49" w14:textId="77777777" w:rsidR="00B4586A" w:rsidRDefault="00B4586A" w:rsidP="00516B06"/>
    <w:p w14:paraId="0A7F3C6E" w14:textId="77777777" w:rsidR="00B4586A" w:rsidRDefault="00B4586A" w:rsidP="00516B06"/>
    <w:p w14:paraId="4E3DF152" w14:textId="77777777" w:rsidR="00B4586A" w:rsidRDefault="00B4586A" w:rsidP="00516B06"/>
    <w:p w14:paraId="395FBAD2" w14:textId="77777777" w:rsidR="00B4586A" w:rsidRDefault="00B4586A" w:rsidP="00516B06"/>
    <w:p w14:paraId="288ED093" w14:textId="77777777" w:rsidR="00B4586A" w:rsidRDefault="00B4586A" w:rsidP="00516B06"/>
    <w:p w14:paraId="09E4596B" w14:textId="77777777" w:rsidR="00B4586A" w:rsidRDefault="00B4586A" w:rsidP="00516B06"/>
    <w:p w14:paraId="18471253" w14:textId="77777777" w:rsidR="00B4586A" w:rsidRDefault="00B4586A" w:rsidP="00516B06"/>
    <w:p w14:paraId="7996B352" w14:textId="77777777" w:rsidR="00B4586A" w:rsidRDefault="00B4586A" w:rsidP="00516B06"/>
    <w:p w14:paraId="256A4155" w14:textId="77777777" w:rsidR="00B4586A" w:rsidRDefault="00B4586A" w:rsidP="00516B06"/>
    <w:p w14:paraId="78592D1F" w14:textId="77777777" w:rsidR="00B4586A" w:rsidRDefault="00B4586A" w:rsidP="00516B06"/>
    <w:p w14:paraId="1024F6E6" w14:textId="77777777" w:rsidR="00B4586A" w:rsidRDefault="00B4586A" w:rsidP="00516B06"/>
    <w:p w14:paraId="75209A1C" w14:textId="77777777" w:rsidR="00B4586A" w:rsidRDefault="00B4586A" w:rsidP="00516B06"/>
    <w:p w14:paraId="7EC52C17" w14:textId="77777777" w:rsidR="00B4586A" w:rsidRDefault="00B4586A" w:rsidP="00516B06"/>
    <w:p w14:paraId="6D395B60" w14:textId="77777777" w:rsidR="00B4586A" w:rsidRDefault="00B4586A" w:rsidP="00516B06"/>
    <w:p w14:paraId="4C7356CE" w14:textId="77777777" w:rsidR="00B4586A" w:rsidRDefault="00B4586A" w:rsidP="00516B06"/>
    <w:p w14:paraId="7FD5EA15" w14:textId="77777777" w:rsidR="00B4586A" w:rsidRDefault="00B4586A" w:rsidP="00516B06"/>
    <w:p w14:paraId="4C82323F" w14:textId="77777777" w:rsidR="00B4586A" w:rsidRDefault="00B4586A" w:rsidP="00516B06"/>
    <w:p w14:paraId="39CE763A" w14:textId="77777777" w:rsidR="00B4586A" w:rsidRDefault="00B4586A" w:rsidP="00516B06"/>
    <w:p w14:paraId="409A52A8" w14:textId="77777777" w:rsidR="00B4586A" w:rsidRDefault="00B4586A" w:rsidP="00516B06"/>
    <w:p w14:paraId="7B61CAB9" w14:textId="77777777" w:rsidR="00B4586A" w:rsidRDefault="00B4586A" w:rsidP="00516B06"/>
    <w:p w14:paraId="71AB1749" w14:textId="77777777" w:rsidR="00B4586A" w:rsidRDefault="00B4586A" w:rsidP="00516B06"/>
    <w:p w14:paraId="4BA943EE" w14:textId="77777777" w:rsidR="00B4586A" w:rsidRDefault="00B4586A" w:rsidP="00516B06"/>
    <w:p w14:paraId="379FD768" w14:textId="77777777" w:rsidR="00B4586A" w:rsidRDefault="00B4586A" w:rsidP="00516B06"/>
    <w:p w14:paraId="0A177160" w14:textId="77777777" w:rsidR="00B4586A" w:rsidRDefault="00B4586A" w:rsidP="00516B06"/>
    <w:p w14:paraId="40651304" w14:textId="77777777" w:rsidR="00B4586A" w:rsidRDefault="00B4586A" w:rsidP="00516B06"/>
    <w:p w14:paraId="00976190" w14:textId="77777777" w:rsidR="00B4586A" w:rsidRDefault="00B4586A" w:rsidP="00516B06"/>
    <w:p w14:paraId="4A86945F" w14:textId="77777777" w:rsidR="00B4586A" w:rsidRDefault="00B4586A" w:rsidP="00516B06"/>
    <w:p w14:paraId="27F6F028" w14:textId="77777777" w:rsidR="00B4586A" w:rsidRDefault="00B4586A" w:rsidP="00516B06"/>
    <w:p w14:paraId="47680632" w14:textId="77777777" w:rsidR="00B4586A" w:rsidRDefault="00B4586A" w:rsidP="00516B06"/>
    <w:p w14:paraId="7CC299EE" w14:textId="77777777" w:rsidR="00B4586A" w:rsidRDefault="00B4586A" w:rsidP="00516B06"/>
    <w:p w14:paraId="509843A2" w14:textId="77777777" w:rsidR="00B4586A" w:rsidRDefault="00B4586A" w:rsidP="00516B06"/>
    <w:p w14:paraId="7C678792" w14:textId="77777777" w:rsidR="00B4586A" w:rsidRDefault="00B4586A" w:rsidP="00516B06"/>
    <w:p w14:paraId="2AC8F78F" w14:textId="77777777" w:rsidR="00B4586A" w:rsidRDefault="00B4586A" w:rsidP="00516B06"/>
    <w:p w14:paraId="7ACDE4D0" w14:textId="77777777" w:rsidR="00B4586A" w:rsidRDefault="00B4586A" w:rsidP="00516B06"/>
    <w:p w14:paraId="47D004C9" w14:textId="77777777" w:rsidR="00B4586A" w:rsidRDefault="00B4586A" w:rsidP="00516B06"/>
    <w:p w14:paraId="12546B5D" w14:textId="77777777" w:rsidR="00B4586A" w:rsidRDefault="00B4586A" w:rsidP="00516B06"/>
    <w:p w14:paraId="4BA7882E" w14:textId="77777777" w:rsidR="00B4586A" w:rsidRDefault="00B4586A" w:rsidP="00516B06"/>
    <w:p w14:paraId="75202BCB" w14:textId="77777777" w:rsidR="00B4586A" w:rsidRDefault="00B4586A" w:rsidP="00516B06"/>
    <w:p w14:paraId="6E3CF7D7" w14:textId="77777777" w:rsidR="00B4586A" w:rsidRDefault="00B4586A" w:rsidP="00516B06"/>
    <w:p w14:paraId="33FCDEEE" w14:textId="77777777" w:rsidR="00B4586A" w:rsidRDefault="00B4586A" w:rsidP="00516B06"/>
    <w:p w14:paraId="070112A0" w14:textId="77777777" w:rsidR="00B4586A" w:rsidRDefault="00B4586A" w:rsidP="00516B06"/>
    <w:p w14:paraId="4F344683" w14:textId="77777777" w:rsidR="00B4586A" w:rsidRDefault="00B4586A" w:rsidP="00516B06"/>
    <w:p w14:paraId="2381E6E2" w14:textId="77777777" w:rsidR="00B4586A" w:rsidRDefault="00B4586A" w:rsidP="00516B06"/>
    <w:p w14:paraId="49833708" w14:textId="77777777" w:rsidR="00B4586A" w:rsidRDefault="00B4586A" w:rsidP="00516B06"/>
    <w:p w14:paraId="49E2F9F5" w14:textId="77777777" w:rsidR="00B4586A" w:rsidRDefault="00B4586A" w:rsidP="00516B06"/>
    <w:p w14:paraId="239C13DB" w14:textId="77777777" w:rsidR="00B4586A" w:rsidRDefault="00B4586A" w:rsidP="00516B06"/>
    <w:p w14:paraId="35B288F5" w14:textId="77777777" w:rsidR="00B4586A" w:rsidRDefault="00B4586A" w:rsidP="00516B06"/>
    <w:p w14:paraId="1D3CF506" w14:textId="77777777" w:rsidR="00B4586A" w:rsidRDefault="00B4586A" w:rsidP="00516B06"/>
    <w:p w14:paraId="4690AEBC" w14:textId="77777777" w:rsidR="00B4586A" w:rsidRDefault="00B4586A" w:rsidP="00516B06"/>
    <w:p w14:paraId="378C4E0B" w14:textId="77777777" w:rsidR="00B4586A" w:rsidRDefault="00B4586A" w:rsidP="00516B06"/>
    <w:p w14:paraId="1C9ADD7B" w14:textId="77777777" w:rsidR="00B4586A" w:rsidRDefault="00B4586A" w:rsidP="00516B06"/>
    <w:p w14:paraId="7C2F7738" w14:textId="77777777" w:rsidR="00B4586A" w:rsidRDefault="00B4586A" w:rsidP="00516B06"/>
    <w:p w14:paraId="43FDA0BF" w14:textId="77777777" w:rsidR="00B4586A" w:rsidRDefault="00B4586A" w:rsidP="00516B06"/>
    <w:p w14:paraId="740C8D89" w14:textId="77777777" w:rsidR="00B4586A" w:rsidRDefault="00B4586A" w:rsidP="00516B06"/>
    <w:p w14:paraId="209EABEB" w14:textId="77777777" w:rsidR="00B4586A" w:rsidRDefault="00B4586A" w:rsidP="00516B06"/>
    <w:p w14:paraId="023626A0" w14:textId="77777777" w:rsidR="00B4586A" w:rsidRDefault="00B4586A" w:rsidP="00516B06"/>
    <w:p w14:paraId="727469D7" w14:textId="77777777" w:rsidR="00B4586A" w:rsidRDefault="00B4586A" w:rsidP="00516B06"/>
    <w:p w14:paraId="770D5344" w14:textId="77777777" w:rsidR="00B4586A" w:rsidRDefault="00B4586A" w:rsidP="00516B06"/>
    <w:p w14:paraId="554059B4" w14:textId="77777777" w:rsidR="00B4586A" w:rsidRDefault="00B4586A" w:rsidP="00516B06"/>
    <w:p w14:paraId="20BE2DED" w14:textId="77777777" w:rsidR="00B4586A" w:rsidRDefault="00B4586A" w:rsidP="00516B06"/>
    <w:p w14:paraId="3AF4A747" w14:textId="77777777" w:rsidR="00B4586A" w:rsidRDefault="00B4586A" w:rsidP="00516B06"/>
    <w:p w14:paraId="56C221E3" w14:textId="77777777" w:rsidR="00B4586A" w:rsidRDefault="00B4586A" w:rsidP="00516B06"/>
    <w:p w14:paraId="709AEC29" w14:textId="77777777" w:rsidR="00B4586A" w:rsidRDefault="00B4586A" w:rsidP="00516B06"/>
    <w:p w14:paraId="0262D3EA" w14:textId="77777777" w:rsidR="00B4586A" w:rsidRDefault="00B4586A" w:rsidP="00516B06"/>
    <w:p w14:paraId="24686498" w14:textId="77777777" w:rsidR="00B4586A" w:rsidRDefault="00B4586A" w:rsidP="00516B06"/>
    <w:p w14:paraId="53E7D19E" w14:textId="77777777" w:rsidR="00B4586A" w:rsidRDefault="00B4586A" w:rsidP="00516B06"/>
    <w:p w14:paraId="7F61864B" w14:textId="77777777" w:rsidR="00B4586A" w:rsidRDefault="00B4586A" w:rsidP="00516B06"/>
    <w:p w14:paraId="5B69DAAA" w14:textId="77777777" w:rsidR="00B4586A" w:rsidRDefault="00B4586A" w:rsidP="00516B06"/>
    <w:p w14:paraId="06F6897F" w14:textId="77777777" w:rsidR="00B4586A" w:rsidRDefault="00B4586A" w:rsidP="00516B06"/>
    <w:p w14:paraId="3B058988" w14:textId="77777777" w:rsidR="00B4586A" w:rsidRDefault="00B4586A" w:rsidP="00516B06"/>
    <w:p w14:paraId="5E79E951" w14:textId="77777777" w:rsidR="00B4586A" w:rsidRDefault="00B4586A" w:rsidP="00516B06"/>
    <w:p w14:paraId="05F8AA23" w14:textId="77777777" w:rsidR="00B4586A" w:rsidRDefault="00B4586A" w:rsidP="00516B06"/>
    <w:p w14:paraId="2FA3AECC" w14:textId="77777777" w:rsidR="00B4586A" w:rsidRDefault="00B4586A" w:rsidP="00516B06"/>
    <w:p w14:paraId="357596C9" w14:textId="77777777" w:rsidR="00B4586A" w:rsidRDefault="00B4586A" w:rsidP="00516B06"/>
    <w:p w14:paraId="7B266C37" w14:textId="77777777" w:rsidR="00B4586A" w:rsidRDefault="00B4586A" w:rsidP="00516B06"/>
    <w:p w14:paraId="0C1279F6" w14:textId="77777777" w:rsidR="00B4586A" w:rsidRDefault="00B4586A" w:rsidP="00516B06"/>
    <w:p w14:paraId="3BDD8F22" w14:textId="77777777" w:rsidR="00B4586A" w:rsidRDefault="00B4586A" w:rsidP="00516B06"/>
    <w:p w14:paraId="3DC8F11B" w14:textId="77777777" w:rsidR="00B4586A" w:rsidRDefault="00B4586A" w:rsidP="00516B06"/>
    <w:p w14:paraId="60D665E8" w14:textId="77777777" w:rsidR="00B4586A" w:rsidRDefault="00B4586A" w:rsidP="00516B06"/>
    <w:p w14:paraId="1C1071F7" w14:textId="77777777" w:rsidR="00B4586A" w:rsidRDefault="00B4586A" w:rsidP="00516B06"/>
    <w:p w14:paraId="3DF0CDCC" w14:textId="77777777" w:rsidR="00B4586A" w:rsidRDefault="00B4586A" w:rsidP="00516B06"/>
    <w:p w14:paraId="5A13E65F" w14:textId="77777777" w:rsidR="00B4586A" w:rsidRDefault="00B4586A" w:rsidP="00516B06"/>
    <w:p w14:paraId="4879AD7E" w14:textId="77777777" w:rsidR="00B4586A" w:rsidRDefault="00B4586A" w:rsidP="00516B06"/>
    <w:p w14:paraId="7F019296" w14:textId="77777777" w:rsidR="00B4586A" w:rsidRDefault="00B4586A" w:rsidP="00516B06"/>
    <w:p w14:paraId="7A618032" w14:textId="77777777" w:rsidR="00B4586A" w:rsidRDefault="00B4586A" w:rsidP="00516B06"/>
    <w:p w14:paraId="097FFA2D" w14:textId="77777777" w:rsidR="00B4586A" w:rsidRDefault="00B4586A" w:rsidP="00516B06"/>
    <w:p w14:paraId="0DAD3524" w14:textId="77777777" w:rsidR="00B4586A" w:rsidRDefault="00B4586A" w:rsidP="00516B06"/>
    <w:p w14:paraId="48DC60AC" w14:textId="77777777" w:rsidR="00B4586A" w:rsidRDefault="00B4586A" w:rsidP="00516B06"/>
    <w:p w14:paraId="497581F9" w14:textId="77777777" w:rsidR="00B4586A" w:rsidRDefault="00B4586A" w:rsidP="00516B06"/>
    <w:p w14:paraId="3C07FEFB" w14:textId="77777777" w:rsidR="00B4586A" w:rsidRDefault="00B4586A" w:rsidP="00516B06"/>
    <w:p w14:paraId="19CDAEA4" w14:textId="77777777" w:rsidR="00B4586A" w:rsidRDefault="00B4586A" w:rsidP="00516B06"/>
    <w:p w14:paraId="02B179B0" w14:textId="77777777" w:rsidR="00B4586A" w:rsidRDefault="00B4586A" w:rsidP="00516B06"/>
    <w:p w14:paraId="6D95F993" w14:textId="77777777" w:rsidR="00B4586A" w:rsidRDefault="00B4586A" w:rsidP="00516B06"/>
    <w:p w14:paraId="2D9475CA" w14:textId="77777777" w:rsidR="00B4586A" w:rsidRDefault="00B4586A" w:rsidP="00516B06"/>
    <w:p w14:paraId="33779AD4" w14:textId="77777777" w:rsidR="00B4586A" w:rsidRDefault="00B4586A" w:rsidP="00516B06"/>
    <w:p w14:paraId="0E7B85B2" w14:textId="77777777" w:rsidR="00B4586A" w:rsidRDefault="00B4586A" w:rsidP="00516B06"/>
    <w:p w14:paraId="33C4A680" w14:textId="77777777" w:rsidR="00B4586A" w:rsidRDefault="00B4586A" w:rsidP="00516B06"/>
    <w:p w14:paraId="1A34561E" w14:textId="77777777" w:rsidR="00B4586A" w:rsidRDefault="00B4586A" w:rsidP="00516B06"/>
    <w:p w14:paraId="64D879AA" w14:textId="77777777" w:rsidR="00B4586A" w:rsidRDefault="00B4586A" w:rsidP="00516B06"/>
    <w:p w14:paraId="5FC05482" w14:textId="77777777" w:rsidR="00B4586A" w:rsidRDefault="00B4586A" w:rsidP="00516B06"/>
    <w:p w14:paraId="7076F2B0" w14:textId="77777777" w:rsidR="00B4586A" w:rsidRDefault="00B4586A" w:rsidP="00516B06"/>
    <w:p w14:paraId="1E49469F" w14:textId="77777777" w:rsidR="00B4586A" w:rsidRDefault="00B4586A" w:rsidP="00516B06"/>
    <w:p w14:paraId="7C26FED3" w14:textId="77777777" w:rsidR="00B4586A" w:rsidRDefault="00B4586A" w:rsidP="00516B06"/>
    <w:p w14:paraId="7F0AE646" w14:textId="77777777" w:rsidR="00B4586A" w:rsidRDefault="00B4586A" w:rsidP="00516B06"/>
    <w:p w14:paraId="603114EC" w14:textId="77777777" w:rsidR="00B4586A" w:rsidRDefault="00B4586A" w:rsidP="00516B06"/>
    <w:p w14:paraId="55FC8790" w14:textId="77777777" w:rsidR="00B4586A" w:rsidRDefault="00B4586A" w:rsidP="00516B06"/>
    <w:p w14:paraId="53E97362" w14:textId="77777777" w:rsidR="00B4586A" w:rsidRDefault="00B4586A" w:rsidP="00516B06"/>
    <w:p w14:paraId="3DFC48CC" w14:textId="77777777" w:rsidR="00B4586A" w:rsidRDefault="00B4586A" w:rsidP="00516B06"/>
    <w:p w14:paraId="12819DEB" w14:textId="77777777" w:rsidR="00B4586A" w:rsidRDefault="00B4586A" w:rsidP="00516B06"/>
    <w:p w14:paraId="1193F1C1" w14:textId="77777777" w:rsidR="00B4586A" w:rsidRDefault="00B4586A" w:rsidP="00516B06"/>
    <w:p w14:paraId="73AE211F" w14:textId="77777777" w:rsidR="00B4586A" w:rsidRDefault="00B4586A" w:rsidP="00516B06"/>
    <w:p w14:paraId="7A39A250" w14:textId="77777777" w:rsidR="00B4586A" w:rsidRDefault="00B4586A" w:rsidP="00516B06"/>
    <w:p w14:paraId="1014C13D" w14:textId="77777777" w:rsidR="00B4586A" w:rsidRDefault="00B4586A" w:rsidP="00516B06"/>
    <w:p w14:paraId="0746037A" w14:textId="77777777" w:rsidR="00B4586A" w:rsidRDefault="00B4586A" w:rsidP="00516B06"/>
    <w:p w14:paraId="24000948" w14:textId="77777777" w:rsidR="00B4586A" w:rsidRDefault="00B4586A" w:rsidP="00516B06"/>
    <w:p w14:paraId="3070DE35" w14:textId="77777777" w:rsidR="00B4586A" w:rsidRDefault="00B4586A" w:rsidP="00516B06"/>
    <w:p w14:paraId="750962EE" w14:textId="77777777" w:rsidR="00B4586A" w:rsidRDefault="00B4586A" w:rsidP="00516B06"/>
    <w:p w14:paraId="04252FD6" w14:textId="77777777" w:rsidR="00B4586A" w:rsidRDefault="00B4586A" w:rsidP="00516B06"/>
    <w:p w14:paraId="21A8E376" w14:textId="77777777" w:rsidR="00B4586A" w:rsidRDefault="00B4586A" w:rsidP="00516B06"/>
    <w:p w14:paraId="672ADA9D" w14:textId="77777777" w:rsidR="00B4586A" w:rsidRDefault="00B4586A" w:rsidP="00516B06"/>
    <w:p w14:paraId="7211B470" w14:textId="77777777" w:rsidR="00B4586A" w:rsidRDefault="00B4586A" w:rsidP="00516B06"/>
    <w:p w14:paraId="2C44331C" w14:textId="77777777" w:rsidR="00B4586A" w:rsidRDefault="00B4586A" w:rsidP="00516B06"/>
    <w:p w14:paraId="4F698DEA" w14:textId="77777777" w:rsidR="00B4586A" w:rsidRDefault="00B4586A" w:rsidP="00516B06"/>
    <w:p w14:paraId="1F76348F" w14:textId="77777777" w:rsidR="00B4586A" w:rsidRDefault="00B4586A" w:rsidP="00516B06"/>
    <w:p w14:paraId="14CB10AB" w14:textId="77777777" w:rsidR="00B4586A" w:rsidRDefault="00B4586A" w:rsidP="00516B06"/>
    <w:p w14:paraId="4D4B24DF" w14:textId="77777777" w:rsidR="00B4586A" w:rsidRDefault="00B4586A" w:rsidP="00516B06"/>
    <w:p w14:paraId="56D2540E" w14:textId="77777777" w:rsidR="00B4586A" w:rsidRDefault="00B4586A" w:rsidP="00516B06"/>
    <w:p w14:paraId="5DEF7D24" w14:textId="77777777" w:rsidR="00B4586A" w:rsidRDefault="00B4586A" w:rsidP="00516B06"/>
    <w:p w14:paraId="47A0C909" w14:textId="77777777" w:rsidR="00B4586A" w:rsidRDefault="00B4586A" w:rsidP="00516B06"/>
    <w:p w14:paraId="7E4D3AE1" w14:textId="77777777" w:rsidR="00B4586A" w:rsidRDefault="00B4586A" w:rsidP="00516B06"/>
    <w:p w14:paraId="73D8B70E" w14:textId="77777777" w:rsidR="00B4586A" w:rsidRDefault="00B4586A" w:rsidP="00516B06"/>
    <w:p w14:paraId="5BF394E3" w14:textId="77777777" w:rsidR="00B4586A" w:rsidRDefault="00B4586A" w:rsidP="00516B06"/>
    <w:p w14:paraId="2AA3AB99" w14:textId="77777777" w:rsidR="00B4586A" w:rsidRDefault="00B4586A" w:rsidP="00516B06"/>
    <w:p w14:paraId="63FACBF8" w14:textId="77777777" w:rsidR="00B4586A" w:rsidRDefault="00B4586A" w:rsidP="00516B06"/>
    <w:p w14:paraId="276FDC8F" w14:textId="77777777" w:rsidR="00B4586A" w:rsidRDefault="00B4586A" w:rsidP="00516B06"/>
    <w:p w14:paraId="096D3045" w14:textId="77777777" w:rsidR="00B4586A" w:rsidRDefault="00B4586A" w:rsidP="00516B06"/>
    <w:p w14:paraId="3CE18422" w14:textId="77777777" w:rsidR="00B4586A" w:rsidRDefault="00B4586A" w:rsidP="00516B06"/>
    <w:p w14:paraId="3296E79E" w14:textId="77777777" w:rsidR="00B4586A" w:rsidRDefault="00B4586A" w:rsidP="00516B06"/>
    <w:p w14:paraId="62405503" w14:textId="77777777" w:rsidR="00B4586A" w:rsidRDefault="00B4586A" w:rsidP="00516B06"/>
    <w:p w14:paraId="590A5245" w14:textId="77777777" w:rsidR="00B4586A" w:rsidRDefault="00B4586A" w:rsidP="00516B06"/>
    <w:p w14:paraId="7C02F668" w14:textId="77777777" w:rsidR="00B4586A" w:rsidRDefault="00B4586A" w:rsidP="00516B06"/>
    <w:p w14:paraId="18B3EFB7" w14:textId="77777777" w:rsidR="00B4586A" w:rsidRDefault="00B4586A" w:rsidP="00516B06"/>
    <w:p w14:paraId="4A0003BD" w14:textId="77777777" w:rsidR="00B4586A" w:rsidRDefault="00B4586A" w:rsidP="00516B06"/>
    <w:p w14:paraId="7D9C55B4" w14:textId="77777777" w:rsidR="00B4586A" w:rsidRDefault="00B4586A" w:rsidP="00516B06"/>
    <w:p w14:paraId="7190D7BE" w14:textId="77777777" w:rsidR="00B4586A" w:rsidRDefault="00B4586A" w:rsidP="00516B06"/>
    <w:p w14:paraId="5CB18FE1" w14:textId="77777777" w:rsidR="00B4586A" w:rsidRDefault="00B4586A" w:rsidP="00516B06"/>
    <w:p w14:paraId="22E98E52" w14:textId="77777777" w:rsidR="00B4586A" w:rsidRDefault="00B4586A" w:rsidP="00516B06"/>
    <w:p w14:paraId="7505A29F" w14:textId="77777777" w:rsidR="00B4586A" w:rsidRDefault="00B4586A" w:rsidP="00516B06"/>
    <w:p w14:paraId="743CAEDC" w14:textId="77777777" w:rsidR="00B4586A" w:rsidRDefault="00B4586A" w:rsidP="00516B06"/>
    <w:p w14:paraId="570D2CED" w14:textId="77777777" w:rsidR="00B4586A" w:rsidRDefault="00B4586A" w:rsidP="00516B06"/>
    <w:p w14:paraId="2F815571" w14:textId="77777777" w:rsidR="00B4586A" w:rsidRDefault="00B4586A" w:rsidP="00516B06"/>
    <w:p w14:paraId="0FB7A59F" w14:textId="77777777" w:rsidR="00B4586A" w:rsidRDefault="00B4586A" w:rsidP="00516B06"/>
    <w:p w14:paraId="135988E0" w14:textId="77777777" w:rsidR="00B4586A" w:rsidRDefault="00B4586A" w:rsidP="00516B06"/>
    <w:p w14:paraId="6CE4B11F" w14:textId="77777777" w:rsidR="00B4586A" w:rsidRDefault="00B4586A" w:rsidP="00516B06"/>
    <w:p w14:paraId="1C6BD180" w14:textId="77777777" w:rsidR="00B4586A" w:rsidRDefault="00B4586A" w:rsidP="00516B06"/>
    <w:p w14:paraId="6F50C9E1" w14:textId="77777777" w:rsidR="00B4586A" w:rsidRDefault="00B4586A" w:rsidP="00516B06"/>
    <w:p w14:paraId="095DA74A" w14:textId="77777777" w:rsidR="00B4586A" w:rsidRDefault="00B4586A" w:rsidP="00516B06"/>
    <w:p w14:paraId="68E780BF" w14:textId="77777777" w:rsidR="00B4586A" w:rsidRDefault="00B4586A" w:rsidP="00516B06"/>
    <w:p w14:paraId="14430870" w14:textId="77777777" w:rsidR="00B4586A" w:rsidRDefault="00B4586A" w:rsidP="00516B06"/>
    <w:p w14:paraId="6AA77D7D" w14:textId="77777777" w:rsidR="00B4586A" w:rsidRDefault="00B4586A" w:rsidP="002D6F41"/>
    <w:p w14:paraId="36860538" w14:textId="77777777" w:rsidR="00B4586A" w:rsidRDefault="00B4586A" w:rsidP="00C609C1"/>
    <w:p w14:paraId="4E8302E5" w14:textId="77777777" w:rsidR="00B4586A" w:rsidRDefault="00B4586A" w:rsidP="001B23CC"/>
    <w:p w14:paraId="1312E4F5" w14:textId="77777777" w:rsidR="00B4586A" w:rsidRDefault="00B4586A" w:rsidP="001B23CC"/>
    <w:p w14:paraId="56E655B5" w14:textId="77777777" w:rsidR="00B4586A" w:rsidRDefault="00B4586A" w:rsidP="001B23CC"/>
    <w:p w14:paraId="5D72DE43" w14:textId="77777777" w:rsidR="00B4586A" w:rsidRDefault="00B4586A"/>
    <w:p w14:paraId="1AC5A48E" w14:textId="77777777" w:rsidR="00B4586A" w:rsidRDefault="00B4586A" w:rsidP="002D2950"/>
    <w:p w14:paraId="2B46AADD" w14:textId="77777777" w:rsidR="00B4586A" w:rsidRDefault="00B4586A"/>
    <w:p w14:paraId="51159A81" w14:textId="77777777" w:rsidR="00B4586A" w:rsidRDefault="00B4586A" w:rsidP="00711CBB"/>
    <w:p w14:paraId="44D525DF" w14:textId="77777777" w:rsidR="00B4586A" w:rsidRDefault="00B4586A" w:rsidP="00440A71"/>
    <w:p w14:paraId="401AC224" w14:textId="77777777" w:rsidR="00B4586A" w:rsidRDefault="00B4586A" w:rsidP="00440A71"/>
    <w:p w14:paraId="5D96A8A8" w14:textId="77777777" w:rsidR="00B4586A" w:rsidRDefault="00B4586A" w:rsidP="00440A71"/>
    <w:p w14:paraId="77D11D1B" w14:textId="77777777" w:rsidR="00B4586A" w:rsidRDefault="00B4586A" w:rsidP="00C3584D"/>
    <w:p w14:paraId="2C567A1D" w14:textId="77777777" w:rsidR="00B4586A" w:rsidRDefault="00B4586A" w:rsidP="00E63F94"/>
    <w:p w14:paraId="0C977431" w14:textId="77777777" w:rsidR="00B4586A" w:rsidRDefault="00B4586A" w:rsidP="006A4EFC"/>
    <w:p w14:paraId="2951447C" w14:textId="77777777" w:rsidR="00B4586A" w:rsidRDefault="00B4586A" w:rsidP="006A4EFC"/>
    <w:p w14:paraId="2DBD03DE" w14:textId="77777777" w:rsidR="00B4586A" w:rsidRDefault="00B4586A" w:rsidP="000F33D7"/>
    <w:p w14:paraId="474A25AD" w14:textId="77777777" w:rsidR="00B4586A" w:rsidRDefault="00B4586A" w:rsidP="00FD5463"/>
    <w:p w14:paraId="02944960" w14:textId="77777777" w:rsidR="00B4586A" w:rsidRDefault="00B4586A" w:rsidP="00FD5463"/>
    <w:p w14:paraId="0DCF8E18" w14:textId="77777777" w:rsidR="00B4586A" w:rsidRDefault="00B4586A" w:rsidP="006B26C6"/>
    <w:p w14:paraId="6E8AD442" w14:textId="77777777" w:rsidR="00B4586A" w:rsidRDefault="00B4586A"/>
    <w:p w14:paraId="5EFDD8E4" w14:textId="77777777" w:rsidR="00B4586A" w:rsidRDefault="00B4586A" w:rsidP="005B1809"/>
    <w:p w14:paraId="4B7698D7" w14:textId="77777777" w:rsidR="00B4586A" w:rsidRDefault="00B4586A" w:rsidP="005B1809"/>
    <w:p w14:paraId="1FD24D2B" w14:textId="77777777" w:rsidR="00B4586A" w:rsidRDefault="00B4586A" w:rsidP="003B4A2F"/>
    <w:p w14:paraId="61E73506" w14:textId="77777777" w:rsidR="00B4586A" w:rsidRDefault="00B4586A" w:rsidP="003B4A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SimSun"/>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01088E" w14:textId="77777777" w:rsidR="007E2972" w:rsidRDefault="007E2972" w:rsidP="00516B06">
    <w:pPr>
      <w:pStyle w:val="Footer"/>
      <w:spacing w:before="12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324942"/>
    </w:sdtPr>
    <w:sdtContent>
      <w:p w14:paraId="4873BF6B" w14:textId="276975F2" w:rsidR="007E2972" w:rsidRDefault="007E2972" w:rsidP="00C373E1">
        <w:pPr>
          <w:pStyle w:val="Footer"/>
          <w:spacing w:before="120"/>
          <w:jc w:val="center"/>
        </w:pPr>
        <w:r>
          <w:fldChar w:fldCharType="begin"/>
        </w:r>
        <w:r>
          <w:instrText xml:space="preserve"> PAGE   \* MERGEFORMAT </w:instrText>
        </w:r>
        <w:r>
          <w:fldChar w:fldCharType="separate"/>
        </w:r>
        <w:r w:rsidR="00B64BB2">
          <w:rPr>
            <w:noProof/>
          </w:rPr>
          <w:t>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136D3" w14:textId="77777777" w:rsidR="007E2972" w:rsidRDefault="007E2972" w:rsidP="00516B06">
    <w:pPr>
      <w:pStyle w:val="Footer"/>
      <w:spacing w:before="12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470259"/>
    </w:sdtPr>
    <w:sdtContent>
      <w:p w14:paraId="189A0BD3" w14:textId="7C7B7597" w:rsidR="007E2972" w:rsidRDefault="007E2972" w:rsidP="00C373E1">
        <w:pPr>
          <w:pStyle w:val="Footer"/>
          <w:spacing w:before="120"/>
          <w:jc w:val="center"/>
        </w:pPr>
        <w:r>
          <w:fldChar w:fldCharType="begin"/>
        </w:r>
        <w:r>
          <w:instrText xml:space="preserve"> PAGE   \* MERGEFORMAT </w:instrText>
        </w:r>
        <w:r>
          <w:fldChar w:fldCharType="separate"/>
        </w:r>
        <w:r w:rsidR="00B64BB2">
          <w:rPr>
            <w:noProof/>
          </w:rPr>
          <w:t>2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38A35" w14:textId="77777777" w:rsidR="00B4586A" w:rsidRDefault="00B4586A" w:rsidP="00516B06">
      <w:r>
        <w:separator/>
      </w:r>
    </w:p>
    <w:p w14:paraId="4589EAFF" w14:textId="77777777" w:rsidR="00B4586A" w:rsidRDefault="00B4586A" w:rsidP="00516B06"/>
    <w:p w14:paraId="57090703" w14:textId="77777777" w:rsidR="00B4586A" w:rsidRDefault="00B4586A" w:rsidP="00516B06"/>
    <w:p w14:paraId="105ED7C8" w14:textId="77777777" w:rsidR="00B4586A" w:rsidRDefault="00B4586A" w:rsidP="00516B06"/>
    <w:p w14:paraId="2188D765" w14:textId="77777777" w:rsidR="00B4586A" w:rsidRDefault="00B4586A" w:rsidP="00516B06"/>
    <w:p w14:paraId="19BBF8F6" w14:textId="77777777" w:rsidR="00B4586A" w:rsidRDefault="00B4586A" w:rsidP="00516B06"/>
    <w:p w14:paraId="5B4AC2D7" w14:textId="77777777" w:rsidR="00B4586A" w:rsidRDefault="00B4586A" w:rsidP="00516B06"/>
    <w:p w14:paraId="5E21AB43" w14:textId="77777777" w:rsidR="00B4586A" w:rsidRDefault="00B4586A" w:rsidP="00516B06"/>
    <w:p w14:paraId="4CB41E87" w14:textId="77777777" w:rsidR="00B4586A" w:rsidRDefault="00B4586A" w:rsidP="00516B06"/>
    <w:p w14:paraId="3503FE2E" w14:textId="77777777" w:rsidR="00B4586A" w:rsidRDefault="00B4586A" w:rsidP="00516B06"/>
    <w:p w14:paraId="753AFC15" w14:textId="77777777" w:rsidR="00B4586A" w:rsidRDefault="00B4586A" w:rsidP="00516B06"/>
    <w:p w14:paraId="72E59581" w14:textId="77777777" w:rsidR="00B4586A" w:rsidRDefault="00B4586A" w:rsidP="00516B06"/>
    <w:p w14:paraId="6CA57B02" w14:textId="77777777" w:rsidR="00B4586A" w:rsidRDefault="00B4586A" w:rsidP="00516B06"/>
    <w:p w14:paraId="236CF364" w14:textId="77777777" w:rsidR="00B4586A" w:rsidRDefault="00B4586A" w:rsidP="00516B06"/>
    <w:p w14:paraId="25C1F9F4" w14:textId="77777777" w:rsidR="00B4586A" w:rsidRDefault="00B4586A" w:rsidP="00516B06"/>
    <w:p w14:paraId="1D9EC914" w14:textId="77777777" w:rsidR="00B4586A" w:rsidRDefault="00B4586A" w:rsidP="00516B06"/>
    <w:p w14:paraId="6F94CA05" w14:textId="77777777" w:rsidR="00B4586A" w:rsidRDefault="00B4586A" w:rsidP="00516B06"/>
    <w:p w14:paraId="3A172624" w14:textId="77777777" w:rsidR="00B4586A" w:rsidRDefault="00B4586A" w:rsidP="00516B06"/>
    <w:p w14:paraId="251F0487" w14:textId="77777777" w:rsidR="00B4586A" w:rsidRDefault="00B4586A" w:rsidP="00516B06"/>
    <w:p w14:paraId="31FD7387" w14:textId="77777777" w:rsidR="00B4586A" w:rsidRDefault="00B4586A" w:rsidP="00516B06"/>
    <w:p w14:paraId="6345DCA1" w14:textId="77777777" w:rsidR="00B4586A" w:rsidRDefault="00B4586A" w:rsidP="00516B06"/>
    <w:p w14:paraId="0A2DFD7C" w14:textId="77777777" w:rsidR="00B4586A" w:rsidRDefault="00B4586A" w:rsidP="00516B06"/>
    <w:p w14:paraId="21622E3A" w14:textId="77777777" w:rsidR="00B4586A" w:rsidRDefault="00B4586A" w:rsidP="00516B06"/>
    <w:p w14:paraId="4E94390B" w14:textId="77777777" w:rsidR="00B4586A" w:rsidRDefault="00B4586A" w:rsidP="00516B06"/>
    <w:p w14:paraId="275D29E6" w14:textId="77777777" w:rsidR="00B4586A" w:rsidRDefault="00B4586A" w:rsidP="00516B06"/>
    <w:p w14:paraId="3C1D1A4C" w14:textId="77777777" w:rsidR="00B4586A" w:rsidRDefault="00B4586A" w:rsidP="00516B06"/>
    <w:p w14:paraId="4386A2DC" w14:textId="77777777" w:rsidR="00B4586A" w:rsidRDefault="00B4586A" w:rsidP="00516B06"/>
    <w:p w14:paraId="1F22B62E" w14:textId="77777777" w:rsidR="00B4586A" w:rsidRDefault="00B4586A" w:rsidP="00516B06"/>
    <w:p w14:paraId="11B3B78A" w14:textId="77777777" w:rsidR="00B4586A" w:rsidRDefault="00B4586A" w:rsidP="00516B06"/>
    <w:p w14:paraId="3694DEC8" w14:textId="77777777" w:rsidR="00B4586A" w:rsidRDefault="00B4586A" w:rsidP="00516B06"/>
    <w:p w14:paraId="08337A99" w14:textId="77777777" w:rsidR="00B4586A" w:rsidRDefault="00B4586A" w:rsidP="00516B06"/>
    <w:p w14:paraId="39F2EE30" w14:textId="77777777" w:rsidR="00B4586A" w:rsidRDefault="00B4586A" w:rsidP="00516B06"/>
    <w:p w14:paraId="37A88087" w14:textId="77777777" w:rsidR="00B4586A" w:rsidRDefault="00B4586A" w:rsidP="00516B06"/>
    <w:p w14:paraId="565793C2" w14:textId="77777777" w:rsidR="00B4586A" w:rsidRDefault="00B4586A" w:rsidP="00516B06"/>
    <w:p w14:paraId="78CC55B6" w14:textId="77777777" w:rsidR="00B4586A" w:rsidRDefault="00B4586A" w:rsidP="00516B06"/>
    <w:p w14:paraId="520117F5" w14:textId="77777777" w:rsidR="00B4586A" w:rsidRDefault="00B4586A" w:rsidP="00516B06"/>
    <w:p w14:paraId="0F010120" w14:textId="77777777" w:rsidR="00B4586A" w:rsidRDefault="00B4586A" w:rsidP="00516B06"/>
    <w:p w14:paraId="3494EA6A" w14:textId="77777777" w:rsidR="00B4586A" w:rsidRDefault="00B4586A" w:rsidP="00516B06"/>
    <w:p w14:paraId="4FF1AA6A" w14:textId="77777777" w:rsidR="00B4586A" w:rsidRDefault="00B4586A" w:rsidP="00516B06"/>
    <w:p w14:paraId="05239069" w14:textId="77777777" w:rsidR="00B4586A" w:rsidRDefault="00B4586A" w:rsidP="00516B06"/>
    <w:p w14:paraId="4067AED6" w14:textId="77777777" w:rsidR="00B4586A" w:rsidRDefault="00B4586A" w:rsidP="00516B06"/>
    <w:p w14:paraId="64AB2567" w14:textId="77777777" w:rsidR="00B4586A" w:rsidRDefault="00B4586A" w:rsidP="00516B06"/>
    <w:p w14:paraId="14C6BC35" w14:textId="77777777" w:rsidR="00B4586A" w:rsidRDefault="00B4586A" w:rsidP="00516B06"/>
    <w:p w14:paraId="272F044A" w14:textId="77777777" w:rsidR="00B4586A" w:rsidRDefault="00B4586A" w:rsidP="00516B06"/>
    <w:p w14:paraId="51C445DA" w14:textId="77777777" w:rsidR="00B4586A" w:rsidRDefault="00B4586A" w:rsidP="00516B06"/>
    <w:p w14:paraId="71B89429" w14:textId="77777777" w:rsidR="00B4586A" w:rsidRDefault="00B4586A" w:rsidP="00516B06"/>
    <w:p w14:paraId="5118CC2C" w14:textId="77777777" w:rsidR="00B4586A" w:rsidRDefault="00B4586A" w:rsidP="00516B06"/>
    <w:p w14:paraId="3F5DA7C0" w14:textId="77777777" w:rsidR="00B4586A" w:rsidRDefault="00B4586A" w:rsidP="00516B06"/>
    <w:p w14:paraId="06F93C95" w14:textId="77777777" w:rsidR="00B4586A" w:rsidRDefault="00B4586A" w:rsidP="00516B06"/>
    <w:p w14:paraId="2295CCB7" w14:textId="77777777" w:rsidR="00B4586A" w:rsidRDefault="00B4586A" w:rsidP="00516B06"/>
    <w:p w14:paraId="67DB3EE0" w14:textId="77777777" w:rsidR="00B4586A" w:rsidRDefault="00B4586A" w:rsidP="00516B06"/>
    <w:p w14:paraId="610812A1" w14:textId="77777777" w:rsidR="00B4586A" w:rsidRDefault="00B4586A" w:rsidP="00516B06"/>
    <w:p w14:paraId="0DBFA2FA" w14:textId="77777777" w:rsidR="00B4586A" w:rsidRDefault="00B4586A" w:rsidP="00516B06"/>
    <w:p w14:paraId="0BDC074C" w14:textId="77777777" w:rsidR="00B4586A" w:rsidRDefault="00B4586A" w:rsidP="00516B06"/>
    <w:p w14:paraId="1310A41C" w14:textId="77777777" w:rsidR="00B4586A" w:rsidRDefault="00B4586A" w:rsidP="00516B06"/>
    <w:p w14:paraId="0074942D" w14:textId="77777777" w:rsidR="00B4586A" w:rsidRDefault="00B4586A" w:rsidP="00516B06"/>
    <w:p w14:paraId="13653933" w14:textId="77777777" w:rsidR="00B4586A" w:rsidRDefault="00B4586A" w:rsidP="00516B06"/>
    <w:p w14:paraId="2D500B82" w14:textId="77777777" w:rsidR="00B4586A" w:rsidRDefault="00B4586A" w:rsidP="00516B06"/>
    <w:p w14:paraId="72D63F1F" w14:textId="77777777" w:rsidR="00B4586A" w:rsidRDefault="00B4586A" w:rsidP="00516B06"/>
    <w:p w14:paraId="204075FF" w14:textId="77777777" w:rsidR="00B4586A" w:rsidRDefault="00B4586A" w:rsidP="00516B06"/>
    <w:p w14:paraId="63FB7EE4" w14:textId="77777777" w:rsidR="00B4586A" w:rsidRDefault="00B4586A" w:rsidP="00516B06"/>
    <w:p w14:paraId="423FE711" w14:textId="77777777" w:rsidR="00B4586A" w:rsidRDefault="00B4586A" w:rsidP="00516B06"/>
    <w:p w14:paraId="289042C8" w14:textId="77777777" w:rsidR="00B4586A" w:rsidRDefault="00B4586A" w:rsidP="00516B06"/>
    <w:p w14:paraId="415EB0B2" w14:textId="77777777" w:rsidR="00B4586A" w:rsidRDefault="00B4586A" w:rsidP="00516B06"/>
    <w:p w14:paraId="68AD85C9" w14:textId="77777777" w:rsidR="00B4586A" w:rsidRDefault="00B4586A" w:rsidP="00516B06"/>
    <w:p w14:paraId="63F26A27" w14:textId="77777777" w:rsidR="00B4586A" w:rsidRDefault="00B4586A" w:rsidP="00516B06"/>
    <w:p w14:paraId="65DF36DA" w14:textId="77777777" w:rsidR="00B4586A" w:rsidRDefault="00B4586A" w:rsidP="00516B06"/>
    <w:p w14:paraId="3F483D7C" w14:textId="77777777" w:rsidR="00B4586A" w:rsidRDefault="00B4586A" w:rsidP="00516B06"/>
    <w:p w14:paraId="516B944A" w14:textId="77777777" w:rsidR="00B4586A" w:rsidRDefault="00B4586A" w:rsidP="00516B06"/>
    <w:p w14:paraId="2724B759" w14:textId="77777777" w:rsidR="00B4586A" w:rsidRDefault="00B4586A" w:rsidP="00516B06"/>
    <w:p w14:paraId="469A8A5A" w14:textId="77777777" w:rsidR="00B4586A" w:rsidRDefault="00B4586A" w:rsidP="00516B06"/>
    <w:p w14:paraId="31BA814D" w14:textId="77777777" w:rsidR="00B4586A" w:rsidRDefault="00B4586A" w:rsidP="00516B06"/>
    <w:p w14:paraId="5AFF424F" w14:textId="77777777" w:rsidR="00B4586A" w:rsidRDefault="00B4586A" w:rsidP="00516B06"/>
    <w:p w14:paraId="0D9FBAA7" w14:textId="77777777" w:rsidR="00B4586A" w:rsidRDefault="00B4586A" w:rsidP="00516B06"/>
    <w:p w14:paraId="43C84600" w14:textId="77777777" w:rsidR="00B4586A" w:rsidRDefault="00B4586A" w:rsidP="00516B06"/>
    <w:p w14:paraId="753243B7" w14:textId="77777777" w:rsidR="00B4586A" w:rsidRDefault="00B4586A" w:rsidP="00516B06"/>
    <w:p w14:paraId="245CBBE4" w14:textId="77777777" w:rsidR="00B4586A" w:rsidRDefault="00B4586A" w:rsidP="00516B06"/>
    <w:p w14:paraId="14A0EFC6" w14:textId="77777777" w:rsidR="00B4586A" w:rsidRDefault="00B4586A" w:rsidP="00516B06"/>
    <w:p w14:paraId="7D1B3F84" w14:textId="77777777" w:rsidR="00B4586A" w:rsidRDefault="00B4586A" w:rsidP="00516B06"/>
    <w:p w14:paraId="19609AD3" w14:textId="77777777" w:rsidR="00B4586A" w:rsidRDefault="00B4586A" w:rsidP="00516B06"/>
    <w:p w14:paraId="2A204B79" w14:textId="77777777" w:rsidR="00B4586A" w:rsidRDefault="00B4586A" w:rsidP="00516B06"/>
    <w:p w14:paraId="33FC2AFD" w14:textId="77777777" w:rsidR="00B4586A" w:rsidRDefault="00B4586A" w:rsidP="00516B06"/>
    <w:p w14:paraId="6C09F111" w14:textId="77777777" w:rsidR="00B4586A" w:rsidRDefault="00B4586A" w:rsidP="00516B06"/>
    <w:p w14:paraId="54720C1D" w14:textId="77777777" w:rsidR="00B4586A" w:rsidRDefault="00B4586A" w:rsidP="00516B06"/>
    <w:p w14:paraId="3647A6F4" w14:textId="77777777" w:rsidR="00B4586A" w:rsidRDefault="00B4586A" w:rsidP="00516B06"/>
    <w:p w14:paraId="75DCA020" w14:textId="77777777" w:rsidR="00B4586A" w:rsidRDefault="00B4586A" w:rsidP="00516B06"/>
    <w:p w14:paraId="2BF7E263" w14:textId="77777777" w:rsidR="00B4586A" w:rsidRDefault="00B4586A" w:rsidP="00516B06"/>
    <w:p w14:paraId="5FB4C60E" w14:textId="77777777" w:rsidR="00B4586A" w:rsidRDefault="00B4586A" w:rsidP="00516B06"/>
    <w:p w14:paraId="351EFBFA" w14:textId="77777777" w:rsidR="00B4586A" w:rsidRDefault="00B4586A" w:rsidP="00516B06"/>
    <w:p w14:paraId="00B56716" w14:textId="77777777" w:rsidR="00B4586A" w:rsidRDefault="00B4586A" w:rsidP="00516B06"/>
    <w:p w14:paraId="4A40727C" w14:textId="77777777" w:rsidR="00B4586A" w:rsidRDefault="00B4586A" w:rsidP="00516B06"/>
    <w:p w14:paraId="2574E16E" w14:textId="77777777" w:rsidR="00B4586A" w:rsidRDefault="00B4586A" w:rsidP="00516B06"/>
    <w:p w14:paraId="0FF90ADC" w14:textId="77777777" w:rsidR="00B4586A" w:rsidRDefault="00B4586A" w:rsidP="00516B06"/>
    <w:p w14:paraId="602261DA" w14:textId="77777777" w:rsidR="00B4586A" w:rsidRDefault="00B4586A" w:rsidP="00516B06"/>
    <w:p w14:paraId="2210D06C" w14:textId="77777777" w:rsidR="00B4586A" w:rsidRDefault="00B4586A" w:rsidP="00516B06"/>
    <w:p w14:paraId="7A188C1C" w14:textId="77777777" w:rsidR="00B4586A" w:rsidRDefault="00B4586A" w:rsidP="00516B06"/>
    <w:p w14:paraId="1AC3F5F3" w14:textId="77777777" w:rsidR="00B4586A" w:rsidRDefault="00B4586A" w:rsidP="00516B06"/>
    <w:p w14:paraId="6ABF34C8" w14:textId="77777777" w:rsidR="00B4586A" w:rsidRDefault="00B4586A" w:rsidP="00516B06"/>
    <w:p w14:paraId="4458BDC3" w14:textId="77777777" w:rsidR="00B4586A" w:rsidRDefault="00B4586A" w:rsidP="00516B06"/>
    <w:p w14:paraId="1B74CB44" w14:textId="77777777" w:rsidR="00B4586A" w:rsidRDefault="00B4586A" w:rsidP="00516B06"/>
    <w:p w14:paraId="6AA6B8FB" w14:textId="77777777" w:rsidR="00B4586A" w:rsidRDefault="00B4586A" w:rsidP="00516B06"/>
    <w:p w14:paraId="191367C0" w14:textId="77777777" w:rsidR="00B4586A" w:rsidRDefault="00B4586A" w:rsidP="00516B06"/>
    <w:p w14:paraId="1880002D" w14:textId="77777777" w:rsidR="00B4586A" w:rsidRDefault="00B4586A" w:rsidP="00516B06"/>
    <w:p w14:paraId="01938682" w14:textId="77777777" w:rsidR="00B4586A" w:rsidRDefault="00B4586A" w:rsidP="00516B06"/>
    <w:p w14:paraId="139BD9A2" w14:textId="77777777" w:rsidR="00B4586A" w:rsidRDefault="00B4586A" w:rsidP="00516B06"/>
    <w:p w14:paraId="5CF8DC5D" w14:textId="77777777" w:rsidR="00B4586A" w:rsidRDefault="00B4586A" w:rsidP="00516B06"/>
    <w:p w14:paraId="522AD02F" w14:textId="77777777" w:rsidR="00B4586A" w:rsidRDefault="00B4586A" w:rsidP="00516B06"/>
    <w:p w14:paraId="4F818EEA" w14:textId="77777777" w:rsidR="00B4586A" w:rsidRDefault="00B4586A" w:rsidP="00516B06"/>
    <w:p w14:paraId="385479CE" w14:textId="77777777" w:rsidR="00B4586A" w:rsidRDefault="00B4586A" w:rsidP="00516B06"/>
    <w:p w14:paraId="1BD1A2AA" w14:textId="77777777" w:rsidR="00B4586A" w:rsidRDefault="00B4586A" w:rsidP="00516B06"/>
    <w:p w14:paraId="545A0A88" w14:textId="77777777" w:rsidR="00B4586A" w:rsidRDefault="00B4586A" w:rsidP="00516B06"/>
    <w:p w14:paraId="1D52D4C8" w14:textId="77777777" w:rsidR="00B4586A" w:rsidRDefault="00B4586A" w:rsidP="00516B06"/>
    <w:p w14:paraId="0DB9BA2D" w14:textId="77777777" w:rsidR="00B4586A" w:rsidRDefault="00B4586A" w:rsidP="00516B06"/>
    <w:p w14:paraId="292808B2" w14:textId="77777777" w:rsidR="00B4586A" w:rsidRDefault="00B4586A" w:rsidP="00516B06"/>
    <w:p w14:paraId="7FE25EEA" w14:textId="77777777" w:rsidR="00B4586A" w:rsidRDefault="00B4586A" w:rsidP="00516B06"/>
    <w:p w14:paraId="2A603770" w14:textId="77777777" w:rsidR="00B4586A" w:rsidRDefault="00B4586A" w:rsidP="00516B06"/>
    <w:p w14:paraId="483B840D" w14:textId="77777777" w:rsidR="00B4586A" w:rsidRDefault="00B4586A" w:rsidP="00516B06"/>
    <w:p w14:paraId="2E45C1B0" w14:textId="77777777" w:rsidR="00B4586A" w:rsidRDefault="00B4586A" w:rsidP="00516B06"/>
    <w:p w14:paraId="4524440B" w14:textId="77777777" w:rsidR="00B4586A" w:rsidRDefault="00B4586A" w:rsidP="00516B06"/>
    <w:p w14:paraId="1B53424D" w14:textId="77777777" w:rsidR="00B4586A" w:rsidRDefault="00B4586A" w:rsidP="00516B06"/>
    <w:p w14:paraId="64233174" w14:textId="77777777" w:rsidR="00B4586A" w:rsidRDefault="00B4586A" w:rsidP="00516B06"/>
    <w:p w14:paraId="352D12CC" w14:textId="77777777" w:rsidR="00B4586A" w:rsidRDefault="00B4586A" w:rsidP="00516B06"/>
    <w:p w14:paraId="1D36E5EB" w14:textId="77777777" w:rsidR="00B4586A" w:rsidRDefault="00B4586A" w:rsidP="00516B06"/>
    <w:p w14:paraId="5E1F18A0" w14:textId="77777777" w:rsidR="00B4586A" w:rsidRDefault="00B4586A" w:rsidP="00516B06"/>
    <w:p w14:paraId="6A008B10" w14:textId="77777777" w:rsidR="00B4586A" w:rsidRDefault="00B4586A" w:rsidP="00516B06"/>
    <w:p w14:paraId="31E3D5F5" w14:textId="77777777" w:rsidR="00B4586A" w:rsidRDefault="00B4586A" w:rsidP="00516B06"/>
    <w:p w14:paraId="0C93D61F" w14:textId="77777777" w:rsidR="00B4586A" w:rsidRDefault="00B4586A" w:rsidP="00516B06"/>
    <w:p w14:paraId="1E8A2CFE" w14:textId="77777777" w:rsidR="00B4586A" w:rsidRDefault="00B4586A" w:rsidP="00516B06"/>
    <w:p w14:paraId="35ECDBEC" w14:textId="77777777" w:rsidR="00B4586A" w:rsidRDefault="00B4586A" w:rsidP="00516B06"/>
    <w:p w14:paraId="5ABDC9CB" w14:textId="77777777" w:rsidR="00B4586A" w:rsidRDefault="00B4586A" w:rsidP="00516B06"/>
    <w:p w14:paraId="3DF36183" w14:textId="77777777" w:rsidR="00B4586A" w:rsidRDefault="00B4586A" w:rsidP="00516B06"/>
    <w:p w14:paraId="3CF0C697" w14:textId="77777777" w:rsidR="00B4586A" w:rsidRDefault="00B4586A" w:rsidP="00516B06"/>
    <w:p w14:paraId="7BFF6D30" w14:textId="77777777" w:rsidR="00B4586A" w:rsidRDefault="00B4586A" w:rsidP="00516B06"/>
    <w:p w14:paraId="110CBE94" w14:textId="77777777" w:rsidR="00B4586A" w:rsidRDefault="00B4586A" w:rsidP="00516B06"/>
    <w:p w14:paraId="30F7FC39" w14:textId="77777777" w:rsidR="00B4586A" w:rsidRDefault="00B4586A" w:rsidP="00516B06"/>
    <w:p w14:paraId="3493E2FC" w14:textId="77777777" w:rsidR="00B4586A" w:rsidRDefault="00B4586A" w:rsidP="00516B06"/>
    <w:p w14:paraId="2877B3F1" w14:textId="77777777" w:rsidR="00B4586A" w:rsidRDefault="00B4586A" w:rsidP="00516B06"/>
    <w:p w14:paraId="133EE897" w14:textId="77777777" w:rsidR="00B4586A" w:rsidRDefault="00B4586A" w:rsidP="00516B06"/>
    <w:p w14:paraId="6F6D99A2" w14:textId="77777777" w:rsidR="00B4586A" w:rsidRDefault="00B4586A" w:rsidP="00516B06"/>
    <w:p w14:paraId="5AABBF35" w14:textId="77777777" w:rsidR="00B4586A" w:rsidRDefault="00B4586A" w:rsidP="00516B06"/>
    <w:p w14:paraId="09D328B4" w14:textId="77777777" w:rsidR="00B4586A" w:rsidRDefault="00B4586A" w:rsidP="00516B06"/>
    <w:p w14:paraId="04CD29B5" w14:textId="77777777" w:rsidR="00B4586A" w:rsidRDefault="00B4586A" w:rsidP="00516B06"/>
    <w:p w14:paraId="4DC5AD97" w14:textId="77777777" w:rsidR="00B4586A" w:rsidRDefault="00B4586A" w:rsidP="00516B06"/>
    <w:p w14:paraId="33A15379" w14:textId="77777777" w:rsidR="00B4586A" w:rsidRDefault="00B4586A" w:rsidP="00516B06"/>
    <w:p w14:paraId="4F0C05B9" w14:textId="77777777" w:rsidR="00B4586A" w:rsidRDefault="00B4586A" w:rsidP="00516B06"/>
    <w:p w14:paraId="1B446FF6" w14:textId="77777777" w:rsidR="00B4586A" w:rsidRDefault="00B4586A" w:rsidP="00516B06"/>
    <w:p w14:paraId="2B87FD78" w14:textId="77777777" w:rsidR="00B4586A" w:rsidRDefault="00B4586A" w:rsidP="00516B06"/>
    <w:p w14:paraId="1B13BAEA" w14:textId="77777777" w:rsidR="00B4586A" w:rsidRDefault="00B4586A" w:rsidP="00516B06"/>
    <w:p w14:paraId="5EF66013" w14:textId="77777777" w:rsidR="00B4586A" w:rsidRDefault="00B4586A" w:rsidP="00516B06"/>
    <w:p w14:paraId="2CD0942B" w14:textId="77777777" w:rsidR="00B4586A" w:rsidRDefault="00B4586A" w:rsidP="00516B06"/>
    <w:p w14:paraId="58D0F23D" w14:textId="77777777" w:rsidR="00B4586A" w:rsidRDefault="00B4586A" w:rsidP="00516B06"/>
    <w:p w14:paraId="62E9E5F9" w14:textId="77777777" w:rsidR="00B4586A" w:rsidRDefault="00B4586A" w:rsidP="00516B06"/>
    <w:p w14:paraId="42287D2A" w14:textId="77777777" w:rsidR="00B4586A" w:rsidRDefault="00B4586A" w:rsidP="00516B06"/>
    <w:p w14:paraId="265689D4" w14:textId="77777777" w:rsidR="00B4586A" w:rsidRDefault="00B4586A" w:rsidP="00516B06"/>
    <w:p w14:paraId="60F24E20" w14:textId="77777777" w:rsidR="00B4586A" w:rsidRDefault="00B4586A" w:rsidP="00516B06"/>
    <w:p w14:paraId="4AABFFBC" w14:textId="77777777" w:rsidR="00B4586A" w:rsidRDefault="00B4586A" w:rsidP="00516B06"/>
    <w:p w14:paraId="437EAE88" w14:textId="77777777" w:rsidR="00B4586A" w:rsidRDefault="00B4586A" w:rsidP="00516B06"/>
    <w:p w14:paraId="6DFA6C13" w14:textId="77777777" w:rsidR="00B4586A" w:rsidRDefault="00B4586A" w:rsidP="00516B06"/>
    <w:p w14:paraId="3B10F87C" w14:textId="77777777" w:rsidR="00B4586A" w:rsidRDefault="00B4586A" w:rsidP="00516B06"/>
    <w:p w14:paraId="15196FF6" w14:textId="77777777" w:rsidR="00B4586A" w:rsidRDefault="00B4586A" w:rsidP="00516B06"/>
    <w:p w14:paraId="0BE8EBB7" w14:textId="77777777" w:rsidR="00B4586A" w:rsidRDefault="00B4586A" w:rsidP="00516B06"/>
    <w:p w14:paraId="01A77991" w14:textId="77777777" w:rsidR="00B4586A" w:rsidRDefault="00B4586A" w:rsidP="00516B06"/>
    <w:p w14:paraId="10EF57FE" w14:textId="77777777" w:rsidR="00B4586A" w:rsidRDefault="00B4586A" w:rsidP="00516B06"/>
    <w:p w14:paraId="490F541C" w14:textId="77777777" w:rsidR="00B4586A" w:rsidRDefault="00B4586A" w:rsidP="00516B06"/>
    <w:p w14:paraId="6C1A9B49" w14:textId="77777777" w:rsidR="00B4586A" w:rsidRDefault="00B4586A" w:rsidP="00516B06"/>
    <w:p w14:paraId="53C43143" w14:textId="77777777" w:rsidR="00B4586A" w:rsidRDefault="00B4586A" w:rsidP="00516B06"/>
    <w:p w14:paraId="28A2A6FE" w14:textId="77777777" w:rsidR="00B4586A" w:rsidRDefault="00B4586A" w:rsidP="00516B06"/>
    <w:p w14:paraId="02ED14FA" w14:textId="77777777" w:rsidR="00B4586A" w:rsidRDefault="00B4586A" w:rsidP="00516B06"/>
    <w:p w14:paraId="5C4A5EDC" w14:textId="77777777" w:rsidR="00B4586A" w:rsidRDefault="00B4586A" w:rsidP="00516B06"/>
    <w:p w14:paraId="2C2605ED" w14:textId="77777777" w:rsidR="00B4586A" w:rsidRDefault="00B4586A" w:rsidP="00516B06"/>
    <w:p w14:paraId="49BE2412" w14:textId="77777777" w:rsidR="00B4586A" w:rsidRDefault="00B4586A" w:rsidP="00516B06"/>
    <w:p w14:paraId="1E7AB19D" w14:textId="77777777" w:rsidR="00B4586A" w:rsidRDefault="00B4586A" w:rsidP="00516B06"/>
    <w:p w14:paraId="63FC9D2A" w14:textId="77777777" w:rsidR="00B4586A" w:rsidRDefault="00B4586A" w:rsidP="002D6F41"/>
    <w:p w14:paraId="6D2638E2" w14:textId="77777777" w:rsidR="00B4586A" w:rsidRDefault="00B4586A" w:rsidP="00C609C1"/>
    <w:p w14:paraId="6E613421" w14:textId="77777777" w:rsidR="00B4586A" w:rsidRDefault="00B4586A" w:rsidP="001B23CC"/>
    <w:p w14:paraId="2219C3E9" w14:textId="77777777" w:rsidR="00B4586A" w:rsidRDefault="00B4586A" w:rsidP="001B23CC"/>
    <w:p w14:paraId="517D871A" w14:textId="77777777" w:rsidR="00B4586A" w:rsidRDefault="00B4586A" w:rsidP="001B23CC"/>
    <w:p w14:paraId="57B4D8E5" w14:textId="77777777" w:rsidR="00B4586A" w:rsidRDefault="00B4586A"/>
    <w:p w14:paraId="4FF1AAF9" w14:textId="77777777" w:rsidR="00B4586A" w:rsidRDefault="00B4586A" w:rsidP="002D2950"/>
    <w:p w14:paraId="0538EDE0" w14:textId="77777777" w:rsidR="00B4586A" w:rsidRDefault="00B4586A"/>
    <w:p w14:paraId="740A4E90" w14:textId="77777777" w:rsidR="00B4586A" w:rsidRDefault="00B4586A" w:rsidP="00711CBB"/>
    <w:p w14:paraId="4A74E040" w14:textId="77777777" w:rsidR="00B4586A" w:rsidRDefault="00B4586A" w:rsidP="00440A71"/>
    <w:p w14:paraId="00CBCD7F" w14:textId="77777777" w:rsidR="00B4586A" w:rsidRDefault="00B4586A" w:rsidP="00440A71"/>
    <w:p w14:paraId="2597373D" w14:textId="77777777" w:rsidR="00B4586A" w:rsidRDefault="00B4586A" w:rsidP="00440A71"/>
    <w:p w14:paraId="352ED82F" w14:textId="77777777" w:rsidR="00B4586A" w:rsidRDefault="00B4586A" w:rsidP="00C3584D"/>
    <w:p w14:paraId="61284AD1" w14:textId="77777777" w:rsidR="00B4586A" w:rsidRDefault="00B4586A" w:rsidP="00E63F94"/>
    <w:p w14:paraId="61CB1DE9" w14:textId="77777777" w:rsidR="00B4586A" w:rsidRDefault="00B4586A" w:rsidP="006A4EFC"/>
    <w:p w14:paraId="48475E0B" w14:textId="77777777" w:rsidR="00B4586A" w:rsidRDefault="00B4586A" w:rsidP="006A4EFC"/>
    <w:p w14:paraId="74EFA323" w14:textId="77777777" w:rsidR="00B4586A" w:rsidRDefault="00B4586A" w:rsidP="000F33D7"/>
    <w:p w14:paraId="28525912" w14:textId="77777777" w:rsidR="00B4586A" w:rsidRDefault="00B4586A" w:rsidP="00FD5463"/>
    <w:p w14:paraId="7A2FDBFB" w14:textId="77777777" w:rsidR="00B4586A" w:rsidRDefault="00B4586A" w:rsidP="00FD5463"/>
    <w:p w14:paraId="19172139" w14:textId="77777777" w:rsidR="00B4586A" w:rsidRDefault="00B4586A" w:rsidP="006B26C6"/>
    <w:p w14:paraId="2762570F" w14:textId="77777777" w:rsidR="00B4586A" w:rsidRDefault="00B4586A"/>
    <w:p w14:paraId="02B29BA4" w14:textId="77777777" w:rsidR="00B4586A" w:rsidRDefault="00B4586A" w:rsidP="005B1809"/>
    <w:p w14:paraId="1909971B" w14:textId="77777777" w:rsidR="00B4586A" w:rsidRDefault="00B4586A" w:rsidP="005B1809"/>
    <w:p w14:paraId="1FF6A6F4" w14:textId="77777777" w:rsidR="00B4586A" w:rsidRDefault="00B4586A" w:rsidP="003B4A2F"/>
    <w:p w14:paraId="546F9556" w14:textId="77777777" w:rsidR="00B4586A" w:rsidRDefault="00B4586A" w:rsidP="003B4A2F"/>
  </w:footnote>
  <w:footnote w:type="continuationSeparator" w:id="0">
    <w:p w14:paraId="208435BB" w14:textId="77777777" w:rsidR="00B4586A" w:rsidRDefault="00B4586A" w:rsidP="00516B06">
      <w:r>
        <w:continuationSeparator/>
      </w:r>
    </w:p>
    <w:p w14:paraId="0B0DFEE9" w14:textId="77777777" w:rsidR="00B4586A" w:rsidRDefault="00B4586A" w:rsidP="00516B06"/>
    <w:p w14:paraId="32F8D80F" w14:textId="77777777" w:rsidR="00B4586A" w:rsidRDefault="00B4586A" w:rsidP="00516B06"/>
    <w:p w14:paraId="0F857FC2" w14:textId="77777777" w:rsidR="00B4586A" w:rsidRDefault="00B4586A" w:rsidP="00516B06"/>
    <w:p w14:paraId="0F82F3D2" w14:textId="77777777" w:rsidR="00B4586A" w:rsidRDefault="00B4586A" w:rsidP="00516B06"/>
    <w:p w14:paraId="2DD07790" w14:textId="77777777" w:rsidR="00B4586A" w:rsidRDefault="00B4586A" w:rsidP="00516B06"/>
    <w:p w14:paraId="31879299" w14:textId="77777777" w:rsidR="00B4586A" w:rsidRDefault="00B4586A" w:rsidP="00516B06"/>
    <w:p w14:paraId="390FD5C5" w14:textId="77777777" w:rsidR="00B4586A" w:rsidRDefault="00B4586A" w:rsidP="00516B06"/>
    <w:p w14:paraId="2F88A668" w14:textId="77777777" w:rsidR="00B4586A" w:rsidRDefault="00B4586A" w:rsidP="00516B06"/>
    <w:p w14:paraId="2864B455" w14:textId="77777777" w:rsidR="00B4586A" w:rsidRDefault="00B4586A" w:rsidP="00516B06"/>
    <w:p w14:paraId="3A66DE78" w14:textId="77777777" w:rsidR="00B4586A" w:rsidRDefault="00B4586A" w:rsidP="00516B06"/>
    <w:p w14:paraId="17718746" w14:textId="77777777" w:rsidR="00B4586A" w:rsidRDefault="00B4586A" w:rsidP="00516B06"/>
    <w:p w14:paraId="795F4E8F" w14:textId="77777777" w:rsidR="00B4586A" w:rsidRDefault="00B4586A" w:rsidP="00516B06"/>
    <w:p w14:paraId="5855C4C0" w14:textId="77777777" w:rsidR="00B4586A" w:rsidRDefault="00B4586A" w:rsidP="00516B06"/>
    <w:p w14:paraId="6D69DCE1" w14:textId="77777777" w:rsidR="00B4586A" w:rsidRDefault="00B4586A" w:rsidP="00516B06"/>
    <w:p w14:paraId="114B897E" w14:textId="77777777" w:rsidR="00B4586A" w:rsidRDefault="00B4586A" w:rsidP="00516B06"/>
    <w:p w14:paraId="19E67407" w14:textId="77777777" w:rsidR="00B4586A" w:rsidRDefault="00B4586A" w:rsidP="00516B06"/>
    <w:p w14:paraId="38FDEE6F" w14:textId="77777777" w:rsidR="00B4586A" w:rsidRDefault="00B4586A" w:rsidP="00516B06"/>
    <w:p w14:paraId="00B0F384" w14:textId="77777777" w:rsidR="00B4586A" w:rsidRDefault="00B4586A" w:rsidP="00516B06"/>
    <w:p w14:paraId="1F7AC49B" w14:textId="77777777" w:rsidR="00B4586A" w:rsidRDefault="00B4586A" w:rsidP="00516B06"/>
    <w:p w14:paraId="43D523E2" w14:textId="77777777" w:rsidR="00B4586A" w:rsidRDefault="00B4586A" w:rsidP="00516B06"/>
    <w:p w14:paraId="62CE7592" w14:textId="77777777" w:rsidR="00B4586A" w:rsidRDefault="00B4586A" w:rsidP="00516B06"/>
    <w:p w14:paraId="258149BE" w14:textId="77777777" w:rsidR="00B4586A" w:rsidRDefault="00B4586A" w:rsidP="00516B06"/>
    <w:p w14:paraId="6BF6C07C" w14:textId="77777777" w:rsidR="00B4586A" w:rsidRDefault="00B4586A" w:rsidP="00516B06"/>
    <w:p w14:paraId="7443334E" w14:textId="77777777" w:rsidR="00B4586A" w:rsidRDefault="00B4586A" w:rsidP="00516B06"/>
    <w:p w14:paraId="511424A8" w14:textId="77777777" w:rsidR="00B4586A" w:rsidRDefault="00B4586A" w:rsidP="00516B06"/>
    <w:p w14:paraId="0CCF1B79" w14:textId="77777777" w:rsidR="00B4586A" w:rsidRDefault="00B4586A" w:rsidP="00516B06"/>
    <w:p w14:paraId="005DADA7" w14:textId="77777777" w:rsidR="00B4586A" w:rsidRDefault="00B4586A" w:rsidP="00516B06"/>
    <w:p w14:paraId="24DB9817" w14:textId="77777777" w:rsidR="00B4586A" w:rsidRDefault="00B4586A" w:rsidP="00516B06"/>
    <w:p w14:paraId="17667B95" w14:textId="77777777" w:rsidR="00B4586A" w:rsidRDefault="00B4586A" w:rsidP="00516B06"/>
    <w:p w14:paraId="519FC118" w14:textId="77777777" w:rsidR="00B4586A" w:rsidRDefault="00B4586A" w:rsidP="00516B06"/>
    <w:p w14:paraId="78BF97DF" w14:textId="77777777" w:rsidR="00B4586A" w:rsidRDefault="00B4586A" w:rsidP="00516B06"/>
    <w:p w14:paraId="69324444" w14:textId="77777777" w:rsidR="00B4586A" w:rsidRDefault="00B4586A" w:rsidP="00516B06"/>
    <w:p w14:paraId="4871C117" w14:textId="77777777" w:rsidR="00B4586A" w:rsidRDefault="00B4586A" w:rsidP="00516B06"/>
    <w:p w14:paraId="4F0967C5" w14:textId="77777777" w:rsidR="00B4586A" w:rsidRDefault="00B4586A" w:rsidP="00516B06"/>
    <w:p w14:paraId="36DED74B" w14:textId="77777777" w:rsidR="00B4586A" w:rsidRDefault="00B4586A" w:rsidP="00516B06"/>
    <w:p w14:paraId="1DF63336" w14:textId="77777777" w:rsidR="00B4586A" w:rsidRDefault="00B4586A" w:rsidP="00516B06"/>
    <w:p w14:paraId="091765BA" w14:textId="77777777" w:rsidR="00B4586A" w:rsidRDefault="00B4586A" w:rsidP="00516B06"/>
    <w:p w14:paraId="61A65281" w14:textId="77777777" w:rsidR="00B4586A" w:rsidRDefault="00B4586A" w:rsidP="00516B06"/>
    <w:p w14:paraId="44B81912" w14:textId="77777777" w:rsidR="00B4586A" w:rsidRDefault="00B4586A" w:rsidP="00516B06"/>
    <w:p w14:paraId="65A6AB31" w14:textId="77777777" w:rsidR="00B4586A" w:rsidRDefault="00B4586A" w:rsidP="00516B06"/>
    <w:p w14:paraId="460266F8" w14:textId="77777777" w:rsidR="00B4586A" w:rsidRDefault="00B4586A" w:rsidP="00516B06"/>
    <w:p w14:paraId="65350EB5" w14:textId="77777777" w:rsidR="00B4586A" w:rsidRDefault="00B4586A" w:rsidP="00516B06"/>
    <w:p w14:paraId="3F82350F" w14:textId="77777777" w:rsidR="00B4586A" w:rsidRDefault="00B4586A" w:rsidP="00516B06"/>
    <w:p w14:paraId="013A4B3B" w14:textId="77777777" w:rsidR="00B4586A" w:rsidRDefault="00B4586A" w:rsidP="00516B06"/>
    <w:p w14:paraId="3464D48D" w14:textId="77777777" w:rsidR="00B4586A" w:rsidRDefault="00B4586A" w:rsidP="00516B06"/>
    <w:p w14:paraId="1B3AEEF5" w14:textId="77777777" w:rsidR="00B4586A" w:rsidRDefault="00B4586A" w:rsidP="00516B06"/>
    <w:p w14:paraId="3EEDE1CB" w14:textId="77777777" w:rsidR="00B4586A" w:rsidRDefault="00B4586A" w:rsidP="00516B06"/>
    <w:p w14:paraId="46FBEE18" w14:textId="77777777" w:rsidR="00B4586A" w:rsidRDefault="00B4586A" w:rsidP="00516B06"/>
    <w:p w14:paraId="49E9D97F" w14:textId="77777777" w:rsidR="00B4586A" w:rsidRDefault="00B4586A" w:rsidP="00516B06"/>
    <w:p w14:paraId="2B49C19E" w14:textId="77777777" w:rsidR="00B4586A" w:rsidRDefault="00B4586A" w:rsidP="00516B06"/>
    <w:p w14:paraId="47959421" w14:textId="77777777" w:rsidR="00B4586A" w:rsidRDefault="00B4586A" w:rsidP="00516B06"/>
    <w:p w14:paraId="506085A3" w14:textId="77777777" w:rsidR="00B4586A" w:rsidRDefault="00B4586A" w:rsidP="00516B06"/>
    <w:p w14:paraId="21F39B47" w14:textId="77777777" w:rsidR="00B4586A" w:rsidRDefault="00B4586A" w:rsidP="00516B06"/>
    <w:p w14:paraId="1998BD33" w14:textId="77777777" w:rsidR="00B4586A" w:rsidRDefault="00B4586A" w:rsidP="00516B06"/>
    <w:p w14:paraId="139F0F2B" w14:textId="77777777" w:rsidR="00B4586A" w:rsidRDefault="00B4586A" w:rsidP="00516B06"/>
    <w:p w14:paraId="58159C97" w14:textId="77777777" w:rsidR="00B4586A" w:rsidRDefault="00B4586A" w:rsidP="00516B06"/>
    <w:p w14:paraId="502540FE" w14:textId="77777777" w:rsidR="00B4586A" w:rsidRDefault="00B4586A" w:rsidP="00516B06"/>
    <w:p w14:paraId="403B3EF1" w14:textId="77777777" w:rsidR="00B4586A" w:rsidRDefault="00B4586A" w:rsidP="00516B06"/>
    <w:p w14:paraId="3BEA8841" w14:textId="77777777" w:rsidR="00B4586A" w:rsidRDefault="00B4586A" w:rsidP="00516B06"/>
    <w:p w14:paraId="2F7A0440" w14:textId="77777777" w:rsidR="00B4586A" w:rsidRDefault="00B4586A" w:rsidP="00516B06"/>
    <w:p w14:paraId="7701CE88" w14:textId="77777777" w:rsidR="00B4586A" w:rsidRDefault="00B4586A" w:rsidP="00516B06"/>
    <w:p w14:paraId="1B5D3BF5" w14:textId="77777777" w:rsidR="00B4586A" w:rsidRDefault="00B4586A" w:rsidP="00516B06"/>
    <w:p w14:paraId="62D1E5EA" w14:textId="77777777" w:rsidR="00B4586A" w:rsidRDefault="00B4586A" w:rsidP="00516B06"/>
    <w:p w14:paraId="296E3FE4" w14:textId="77777777" w:rsidR="00B4586A" w:rsidRDefault="00B4586A" w:rsidP="00516B06"/>
    <w:p w14:paraId="0595C74D" w14:textId="77777777" w:rsidR="00B4586A" w:rsidRDefault="00B4586A" w:rsidP="00516B06"/>
    <w:p w14:paraId="5E0B94A9" w14:textId="77777777" w:rsidR="00B4586A" w:rsidRDefault="00B4586A" w:rsidP="00516B06"/>
    <w:p w14:paraId="7D53005E" w14:textId="77777777" w:rsidR="00B4586A" w:rsidRDefault="00B4586A" w:rsidP="00516B06"/>
    <w:p w14:paraId="74420258" w14:textId="77777777" w:rsidR="00B4586A" w:rsidRDefault="00B4586A" w:rsidP="00516B06"/>
    <w:p w14:paraId="2360CEE6" w14:textId="77777777" w:rsidR="00B4586A" w:rsidRDefault="00B4586A" w:rsidP="00516B06"/>
    <w:p w14:paraId="53EE1ACE" w14:textId="77777777" w:rsidR="00B4586A" w:rsidRDefault="00B4586A" w:rsidP="00516B06"/>
    <w:p w14:paraId="70873516" w14:textId="77777777" w:rsidR="00B4586A" w:rsidRDefault="00B4586A" w:rsidP="00516B06"/>
    <w:p w14:paraId="0E0C8E8C" w14:textId="77777777" w:rsidR="00B4586A" w:rsidRDefault="00B4586A" w:rsidP="00516B06"/>
    <w:p w14:paraId="12C54696" w14:textId="77777777" w:rsidR="00B4586A" w:rsidRDefault="00B4586A" w:rsidP="00516B06"/>
    <w:p w14:paraId="3531A509" w14:textId="77777777" w:rsidR="00B4586A" w:rsidRDefault="00B4586A" w:rsidP="00516B06"/>
    <w:p w14:paraId="4C951B1E" w14:textId="77777777" w:rsidR="00B4586A" w:rsidRDefault="00B4586A" w:rsidP="00516B06"/>
    <w:p w14:paraId="0F3E275E" w14:textId="77777777" w:rsidR="00B4586A" w:rsidRDefault="00B4586A" w:rsidP="00516B06"/>
    <w:p w14:paraId="5E78EFFA" w14:textId="77777777" w:rsidR="00B4586A" w:rsidRDefault="00B4586A" w:rsidP="00516B06"/>
    <w:p w14:paraId="609B37D0" w14:textId="77777777" w:rsidR="00B4586A" w:rsidRDefault="00B4586A" w:rsidP="00516B06"/>
    <w:p w14:paraId="3DB91947" w14:textId="77777777" w:rsidR="00B4586A" w:rsidRDefault="00B4586A" w:rsidP="00516B06"/>
    <w:p w14:paraId="010B9628" w14:textId="77777777" w:rsidR="00B4586A" w:rsidRDefault="00B4586A" w:rsidP="00516B06"/>
    <w:p w14:paraId="348C3C72" w14:textId="77777777" w:rsidR="00B4586A" w:rsidRDefault="00B4586A" w:rsidP="00516B06"/>
    <w:p w14:paraId="02F7B8EF" w14:textId="77777777" w:rsidR="00B4586A" w:rsidRDefault="00B4586A" w:rsidP="00516B06"/>
    <w:p w14:paraId="747E6DCB" w14:textId="77777777" w:rsidR="00B4586A" w:rsidRDefault="00B4586A" w:rsidP="00516B06"/>
    <w:p w14:paraId="3146F973" w14:textId="77777777" w:rsidR="00B4586A" w:rsidRDefault="00B4586A" w:rsidP="00516B06"/>
    <w:p w14:paraId="0ADC8AEB" w14:textId="77777777" w:rsidR="00B4586A" w:rsidRDefault="00B4586A" w:rsidP="00516B06"/>
    <w:p w14:paraId="49CA208D" w14:textId="77777777" w:rsidR="00B4586A" w:rsidRDefault="00B4586A" w:rsidP="00516B06"/>
    <w:p w14:paraId="6A4FB07D" w14:textId="77777777" w:rsidR="00B4586A" w:rsidRDefault="00B4586A" w:rsidP="00516B06"/>
    <w:p w14:paraId="0E32A180" w14:textId="77777777" w:rsidR="00B4586A" w:rsidRDefault="00B4586A" w:rsidP="00516B06"/>
    <w:p w14:paraId="476A692A" w14:textId="77777777" w:rsidR="00B4586A" w:rsidRDefault="00B4586A" w:rsidP="00516B06"/>
    <w:p w14:paraId="58515CE7" w14:textId="77777777" w:rsidR="00B4586A" w:rsidRDefault="00B4586A" w:rsidP="00516B06"/>
    <w:p w14:paraId="4465F24B" w14:textId="77777777" w:rsidR="00B4586A" w:rsidRDefault="00B4586A" w:rsidP="00516B06"/>
    <w:p w14:paraId="160D0210" w14:textId="77777777" w:rsidR="00B4586A" w:rsidRDefault="00B4586A" w:rsidP="00516B06"/>
    <w:p w14:paraId="0C14D8FC" w14:textId="77777777" w:rsidR="00B4586A" w:rsidRDefault="00B4586A" w:rsidP="00516B06"/>
    <w:p w14:paraId="16D505BB" w14:textId="77777777" w:rsidR="00B4586A" w:rsidRDefault="00B4586A" w:rsidP="00516B06"/>
    <w:p w14:paraId="054983AB" w14:textId="77777777" w:rsidR="00B4586A" w:rsidRDefault="00B4586A" w:rsidP="00516B06"/>
    <w:p w14:paraId="704CFB74" w14:textId="77777777" w:rsidR="00B4586A" w:rsidRDefault="00B4586A" w:rsidP="00516B06"/>
    <w:p w14:paraId="54578428" w14:textId="77777777" w:rsidR="00B4586A" w:rsidRDefault="00B4586A" w:rsidP="00516B06"/>
    <w:p w14:paraId="3C75C57A" w14:textId="77777777" w:rsidR="00B4586A" w:rsidRDefault="00B4586A" w:rsidP="00516B06"/>
    <w:p w14:paraId="0D25B616" w14:textId="77777777" w:rsidR="00B4586A" w:rsidRDefault="00B4586A" w:rsidP="00516B06"/>
    <w:p w14:paraId="7AC71885" w14:textId="77777777" w:rsidR="00B4586A" w:rsidRDefault="00B4586A" w:rsidP="00516B06"/>
    <w:p w14:paraId="43049ECD" w14:textId="77777777" w:rsidR="00B4586A" w:rsidRDefault="00B4586A" w:rsidP="00516B06"/>
    <w:p w14:paraId="234CFB50" w14:textId="77777777" w:rsidR="00B4586A" w:rsidRDefault="00B4586A" w:rsidP="00516B06"/>
    <w:p w14:paraId="5B51E18F" w14:textId="77777777" w:rsidR="00B4586A" w:rsidRDefault="00B4586A" w:rsidP="00516B06"/>
    <w:p w14:paraId="6F471F4F" w14:textId="77777777" w:rsidR="00B4586A" w:rsidRDefault="00B4586A" w:rsidP="00516B06"/>
    <w:p w14:paraId="16891D47" w14:textId="77777777" w:rsidR="00B4586A" w:rsidRDefault="00B4586A" w:rsidP="00516B06"/>
    <w:p w14:paraId="2534DEC6" w14:textId="77777777" w:rsidR="00B4586A" w:rsidRDefault="00B4586A" w:rsidP="00516B06"/>
    <w:p w14:paraId="78530B52" w14:textId="77777777" w:rsidR="00B4586A" w:rsidRDefault="00B4586A" w:rsidP="00516B06"/>
    <w:p w14:paraId="24E64E3D" w14:textId="77777777" w:rsidR="00B4586A" w:rsidRDefault="00B4586A" w:rsidP="00516B06"/>
    <w:p w14:paraId="325440F8" w14:textId="77777777" w:rsidR="00B4586A" w:rsidRDefault="00B4586A" w:rsidP="00516B06"/>
    <w:p w14:paraId="654D3685" w14:textId="77777777" w:rsidR="00B4586A" w:rsidRDefault="00B4586A" w:rsidP="00516B06"/>
    <w:p w14:paraId="5E3170A5" w14:textId="77777777" w:rsidR="00B4586A" w:rsidRDefault="00B4586A" w:rsidP="00516B06"/>
    <w:p w14:paraId="29BB4C19" w14:textId="77777777" w:rsidR="00B4586A" w:rsidRDefault="00B4586A" w:rsidP="00516B06"/>
    <w:p w14:paraId="116332FA" w14:textId="77777777" w:rsidR="00B4586A" w:rsidRDefault="00B4586A" w:rsidP="00516B06"/>
    <w:p w14:paraId="25A756C5" w14:textId="77777777" w:rsidR="00B4586A" w:rsidRDefault="00B4586A" w:rsidP="00516B06"/>
    <w:p w14:paraId="1FB89504" w14:textId="77777777" w:rsidR="00B4586A" w:rsidRDefault="00B4586A" w:rsidP="00516B06"/>
    <w:p w14:paraId="07397EF1" w14:textId="77777777" w:rsidR="00B4586A" w:rsidRDefault="00B4586A" w:rsidP="00516B06"/>
    <w:p w14:paraId="43C797C7" w14:textId="77777777" w:rsidR="00B4586A" w:rsidRDefault="00B4586A" w:rsidP="00516B06"/>
    <w:p w14:paraId="5B1677EC" w14:textId="77777777" w:rsidR="00B4586A" w:rsidRDefault="00B4586A" w:rsidP="00516B06"/>
    <w:p w14:paraId="08036F48" w14:textId="77777777" w:rsidR="00B4586A" w:rsidRDefault="00B4586A" w:rsidP="00516B06"/>
    <w:p w14:paraId="06D0C8C5" w14:textId="77777777" w:rsidR="00B4586A" w:rsidRDefault="00B4586A" w:rsidP="00516B06"/>
    <w:p w14:paraId="12B2D61B" w14:textId="77777777" w:rsidR="00B4586A" w:rsidRDefault="00B4586A" w:rsidP="00516B06"/>
    <w:p w14:paraId="71CC878C" w14:textId="77777777" w:rsidR="00B4586A" w:rsidRDefault="00B4586A" w:rsidP="00516B06"/>
    <w:p w14:paraId="4E78F979" w14:textId="77777777" w:rsidR="00B4586A" w:rsidRDefault="00B4586A" w:rsidP="00516B06"/>
    <w:p w14:paraId="12077B4A" w14:textId="77777777" w:rsidR="00B4586A" w:rsidRDefault="00B4586A" w:rsidP="00516B06"/>
    <w:p w14:paraId="441181AD" w14:textId="77777777" w:rsidR="00B4586A" w:rsidRDefault="00B4586A" w:rsidP="00516B06"/>
    <w:p w14:paraId="6EA8A1BC" w14:textId="77777777" w:rsidR="00B4586A" w:rsidRDefault="00B4586A" w:rsidP="00516B06"/>
    <w:p w14:paraId="5651ABF9" w14:textId="77777777" w:rsidR="00B4586A" w:rsidRDefault="00B4586A" w:rsidP="00516B06"/>
    <w:p w14:paraId="163F40E8" w14:textId="77777777" w:rsidR="00B4586A" w:rsidRDefault="00B4586A" w:rsidP="00516B06"/>
    <w:p w14:paraId="13A9C8C5" w14:textId="77777777" w:rsidR="00B4586A" w:rsidRDefault="00B4586A" w:rsidP="00516B06"/>
    <w:p w14:paraId="7387E1CA" w14:textId="77777777" w:rsidR="00B4586A" w:rsidRDefault="00B4586A" w:rsidP="00516B06"/>
    <w:p w14:paraId="3EEDF360" w14:textId="77777777" w:rsidR="00B4586A" w:rsidRDefault="00B4586A" w:rsidP="00516B06"/>
    <w:p w14:paraId="499E806B" w14:textId="77777777" w:rsidR="00B4586A" w:rsidRDefault="00B4586A" w:rsidP="00516B06"/>
    <w:p w14:paraId="60B15AD7" w14:textId="77777777" w:rsidR="00B4586A" w:rsidRDefault="00B4586A" w:rsidP="00516B06"/>
    <w:p w14:paraId="0EF6DF5F" w14:textId="77777777" w:rsidR="00B4586A" w:rsidRDefault="00B4586A" w:rsidP="00516B06"/>
    <w:p w14:paraId="2FE3FD41" w14:textId="77777777" w:rsidR="00B4586A" w:rsidRDefault="00B4586A" w:rsidP="00516B06"/>
    <w:p w14:paraId="587773DD" w14:textId="77777777" w:rsidR="00B4586A" w:rsidRDefault="00B4586A" w:rsidP="00516B06"/>
    <w:p w14:paraId="79A4C989" w14:textId="77777777" w:rsidR="00B4586A" w:rsidRDefault="00B4586A" w:rsidP="00516B06"/>
    <w:p w14:paraId="41D48E52" w14:textId="77777777" w:rsidR="00B4586A" w:rsidRDefault="00B4586A" w:rsidP="00516B06"/>
    <w:p w14:paraId="1264BBE1" w14:textId="77777777" w:rsidR="00B4586A" w:rsidRDefault="00B4586A" w:rsidP="00516B06"/>
    <w:p w14:paraId="3D886348" w14:textId="77777777" w:rsidR="00B4586A" w:rsidRDefault="00B4586A" w:rsidP="00516B06"/>
    <w:p w14:paraId="34559201" w14:textId="77777777" w:rsidR="00B4586A" w:rsidRDefault="00B4586A" w:rsidP="00516B06"/>
    <w:p w14:paraId="51CF09D4" w14:textId="77777777" w:rsidR="00B4586A" w:rsidRDefault="00B4586A" w:rsidP="00516B06"/>
    <w:p w14:paraId="0EB8DF36" w14:textId="77777777" w:rsidR="00B4586A" w:rsidRDefault="00B4586A" w:rsidP="00516B06"/>
    <w:p w14:paraId="6557E23F" w14:textId="77777777" w:rsidR="00B4586A" w:rsidRDefault="00B4586A" w:rsidP="00516B06"/>
    <w:p w14:paraId="778F7D99" w14:textId="77777777" w:rsidR="00B4586A" w:rsidRDefault="00B4586A" w:rsidP="00516B06"/>
    <w:p w14:paraId="56D25A4E" w14:textId="77777777" w:rsidR="00B4586A" w:rsidRDefault="00B4586A" w:rsidP="00516B06"/>
    <w:p w14:paraId="5EDF48C3" w14:textId="77777777" w:rsidR="00B4586A" w:rsidRDefault="00B4586A" w:rsidP="00516B06"/>
    <w:p w14:paraId="36F7464B" w14:textId="77777777" w:rsidR="00B4586A" w:rsidRDefault="00B4586A" w:rsidP="00516B06"/>
    <w:p w14:paraId="475082D6" w14:textId="77777777" w:rsidR="00B4586A" w:rsidRDefault="00B4586A" w:rsidP="00516B06"/>
    <w:p w14:paraId="76B8328A" w14:textId="77777777" w:rsidR="00B4586A" w:rsidRDefault="00B4586A" w:rsidP="00516B06"/>
    <w:p w14:paraId="1377E06E" w14:textId="77777777" w:rsidR="00B4586A" w:rsidRDefault="00B4586A" w:rsidP="00516B06"/>
    <w:p w14:paraId="78E99F05" w14:textId="77777777" w:rsidR="00B4586A" w:rsidRDefault="00B4586A" w:rsidP="00516B06"/>
    <w:p w14:paraId="35867276" w14:textId="77777777" w:rsidR="00B4586A" w:rsidRDefault="00B4586A" w:rsidP="00516B06"/>
    <w:p w14:paraId="01E1E539" w14:textId="77777777" w:rsidR="00B4586A" w:rsidRDefault="00B4586A" w:rsidP="00516B06"/>
    <w:p w14:paraId="522372B4" w14:textId="77777777" w:rsidR="00B4586A" w:rsidRDefault="00B4586A" w:rsidP="00516B06"/>
    <w:p w14:paraId="34F449AC" w14:textId="77777777" w:rsidR="00B4586A" w:rsidRDefault="00B4586A" w:rsidP="00516B06"/>
    <w:p w14:paraId="1ABB13A5" w14:textId="77777777" w:rsidR="00B4586A" w:rsidRDefault="00B4586A" w:rsidP="00516B06"/>
    <w:p w14:paraId="15ED5159" w14:textId="77777777" w:rsidR="00B4586A" w:rsidRDefault="00B4586A" w:rsidP="00516B06"/>
    <w:p w14:paraId="4C5683D8" w14:textId="77777777" w:rsidR="00B4586A" w:rsidRDefault="00B4586A" w:rsidP="00516B06"/>
    <w:p w14:paraId="2E0CDE5F" w14:textId="77777777" w:rsidR="00B4586A" w:rsidRDefault="00B4586A" w:rsidP="00516B06"/>
    <w:p w14:paraId="3EBBA161" w14:textId="77777777" w:rsidR="00B4586A" w:rsidRDefault="00B4586A" w:rsidP="00516B06"/>
    <w:p w14:paraId="3F2AC8ED" w14:textId="77777777" w:rsidR="00B4586A" w:rsidRDefault="00B4586A" w:rsidP="00516B06"/>
    <w:p w14:paraId="676AF8E6" w14:textId="77777777" w:rsidR="00B4586A" w:rsidRDefault="00B4586A" w:rsidP="00516B06"/>
    <w:p w14:paraId="0DDB705E" w14:textId="77777777" w:rsidR="00B4586A" w:rsidRDefault="00B4586A" w:rsidP="00516B06"/>
    <w:p w14:paraId="36726D56" w14:textId="77777777" w:rsidR="00B4586A" w:rsidRDefault="00B4586A" w:rsidP="00516B06"/>
    <w:p w14:paraId="5ED95601" w14:textId="77777777" w:rsidR="00B4586A" w:rsidRDefault="00B4586A" w:rsidP="00516B06"/>
    <w:p w14:paraId="52C5556E" w14:textId="77777777" w:rsidR="00B4586A" w:rsidRDefault="00B4586A" w:rsidP="00516B06"/>
    <w:p w14:paraId="776B3A78" w14:textId="77777777" w:rsidR="00B4586A" w:rsidRDefault="00B4586A" w:rsidP="00516B06"/>
    <w:p w14:paraId="67AF01CE" w14:textId="77777777" w:rsidR="00B4586A" w:rsidRDefault="00B4586A" w:rsidP="00516B06"/>
    <w:p w14:paraId="3FE5318C" w14:textId="77777777" w:rsidR="00B4586A" w:rsidRDefault="00B4586A" w:rsidP="00516B06"/>
    <w:p w14:paraId="56AAAF69" w14:textId="77777777" w:rsidR="00B4586A" w:rsidRDefault="00B4586A" w:rsidP="00516B06"/>
    <w:p w14:paraId="6D182A08" w14:textId="77777777" w:rsidR="00B4586A" w:rsidRDefault="00B4586A" w:rsidP="002D6F41"/>
    <w:p w14:paraId="53115B68" w14:textId="77777777" w:rsidR="00B4586A" w:rsidRDefault="00B4586A" w:rsidP="00C609C1"/>
    <w:p w14:paraId="5BEC9133" w14:textId="77777777" w:rsidR="00B4586A" w:rsidRDefault="00B4586A" w:rsidP="001B23CC"/>
    <w:p w14:paraId="1D8B4B5D" w14:textId="77777777" w:rsidR="00B4586A" w:rsidRDefault="00B4586A" w:rsidP="001B23CC"/>
    <w:p w14:paraId="03D6EF9A" w14:textId="77777777" w:rsidR="00B4586A" w:rsidRDefault="00B4586A" w:rsidP="001B23CC"/>
    <w:p w14:paraId="67B29EFD" w14:textId="77777777" w:rsidR="00B4586A" w:rsidRDefault="00B4586A"/>
    <w:p w14:paraId="4A8A4B04" w14:textId="77777777" w:rsidR="00B4586A" w:rsidRDefault="00B4586A" w:rsidP="002D2950"/>
    <w:p w14:paraId="366CC301" w14:textId="77777777" w:rsidR="00B4586A" w:rsidRDefault="00B4586A"/>
    <w:p w14:paraId="0581BC15" w14:textId="77777777" w:rsidR="00B4586A" w:rsidRDefault="00B4586A" w:rsidP="00711CBB"/>
    <w:p w14:paraId="5D192661" w14:textId="77777777" w:rsidR="00B4586A" w:rsidRDefault="00B4586A" w:rsidP="00440A71"/>
    <w:p w14:paraId="28E22C49" w14:textId="77777777" w:rsidR="00B4586A" w:rsidRDefault="00B4586A" w:rsidP="00440A71"/>
    <w:p w14:paraId="07C9A638" w14:textId="77777777" w:rsidR="00B4586A" w:rsidRDefault="00B4586A" w:rsidP="00440A71"/>
    <w:p w14:paraId="5DFA6093" w14:textId="77777777" w:rsidR="00B4586A" w:rsidRDefault="00B4586A" w:rsidP="00C3584D"/>
    <w:p w14:paraId="6957C403" w14:textId="77777777" w:rsidR="00B4586A" w:rsidRDefault="00B4586A" w:rsidP="00E63F94"/>
    <w:p w14:paraId="67079468" w14:textId="77777777" w:rsidR="00B4586A" w:rsidRDefault="00B4586A" w:rsidP="006A4EFC"/>
    <w:p w14:paraId="28D55A83" w14:textId="77777777" w:rsidR="00B4586A" w:rsidRDefault="00B4586A" w:rsidP="006A4EFC"/>
    <w:p w14:paraId="1BFE0951" w14:textId="77777777" w:rsidR="00B4586A" w:rsidRDefault="00B4586A" w:rsidP="000F33D7"/>
    <w:p w14:paraId="7BB824F7" w14:textId="77777777" w:rsidR="00B4586A" w:rsidRDefault="00B4586A" w:rsidP="00FD5463"/>
    <w:p w14:paraId="626F0EF1" w14:textId="77777777" w:rsidR="00B4586A" w:rsidRDefault="00B4586A" w:rsidP="00FD5463"/>
    <w:p w14:paraId="599D0D17" w14:textId="77777777" w:rsidR="00B4586A" w:rsidRDefault="00B4586A" w:rsidP="006B26C6"/>
    <w:p w14:paraId="790C0784" w14:textId="77777777" w:rsidR="00B4586A" w:rsidRDefault="00B4586A"/>
    <w:p w14:paraId="5D893CD3" w14:textId="77777777" w:rsidR="00B4586A" w:rsidRDefault="00B4586A" w:rsidP="005B1809"/>
    <w:p w14:paraId="74EF5DD0" w14:textId="77777777" w:rsidR="00B4586A" w:rsidRDefault="00B4586A" w:rsidP="005B1809"/>
    <w:p w14:paraId="1DEEFBBC" w14:textId="77777777" w:rsidR="00B4586A" w:rsidRDefault="00B4586A" w:rsidP="003B4A2F"/>
    <w:p w14:paraId="743C28D8" w14:textId="77777777" w:rsidR="00B4586A" w:rsidRDefault="00B4586A" w:rsidP="003B4A2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775BF" w14:textId="43260BBA" w:rsidR="007E2972" w:rsidRDefault="007E2972" w:rsidP="001B23CC">
    <w:pPr>
      <w:jc w:val="center"/>
    </w:pPr>
    <w:r>
      <w:rPr>
        <w:noProof/>
        <w:lang w:eastAsia="en-US" w:bidi="ar-SA"/>
      </w:rPr>
      <mc:AlternateContent>
        <mc:Choice Requires="wps">
          <w:drawing>
            <wp:anchor distT="0" distB="0" distL="114300" distR="114300" simplePos="0" relativeHeight="251656704" behindDoc="0" locked="0" layoutInCell="1" allowOverlap="1" wp14:anchorId="5608E4F0" wp14:editId="2E43B18A">
              <wp:simplePos x="0" y="0"/>
              <wp:positionH relativeFrom="column">
                <wp:posOffset>0</wp:posOffset>
              </wp:positionH>
              <wp:positionV relativeFrom="paragraph">
                <wp:posOffset>409575</wp:posOffset>
              </wp:positionV>
              <wp:extent cx="5724525" cy="0"/>
              <wp:effectExtent l="0" t="0" r="9525" b="19050"/>
              <wp:wrapNone/>
              <wp:docPr id="56" name="Straight Connector 56"/>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A45B47" id="Straight Connector 56"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0,32.25pt" to="450.75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" strokecolor="black [3200]" strokeweight="1pt">
              <v:stroke joinstyle="miter"/>
            </v:line>
          </w:pict>
        </mc:Fallback>
      </mc:AlternateContent>
    </w:r>
    <w:r>
      <w:t>Beijing Institute of Technolog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92607" w14:textId="71363648" w:rsidR="007E2972" w:rsidRDefault="007E2972" w:rsidP="001B23CC">
    <w:pPr>
      <w:jc w:val="center"/>
    </w:pPr>
    <w:r>
      <w:rPr>
        <w:noProof/>
        <w:lang w:eastAsia="en-US" w:bidi="ar-SA"/>
      </w:rPr>
      <mc:AlternateContent>
        <mc:Choice Requires="wps">
          <w:drawing>
            <wp:anchor distT="0" distB="0" distL="114300" distR="114300" simplePos="0" relativeHeight="251658240" behindDoc="0" locked="0" layoutInCell="1" allowOverlap="1" wp14:anchorId="1A2F8FB2" wp14:editId="19D4FCAE">
              <wp:simplePos x="0" y="0"/>
              <wp:positionH relativeFrom="column">
                <wp:posOffset>0</wp:posOffset>
              </wp:positionH>
              <wp:positionV relativeFrom="paragraph">
                <wp:posOffset>402609</wp:posOffset>
              </wp:positionV>
              <wp:extent cx="5691116" cy="0"/>
              <wp:effectExtent l="0" t="0" r="24130" b="19050"/>
              <wp:wrapNone/>
              <wp:docPr id="501975978" name="Straight Connector 501975978"/>
              <wp:cNvGraphicFramePr/>
              <a:graphic xmlns:a="http://schemas.openxmlformats.org/drawingml/2006/main">
                <a:graphicData uri="http://schemas.microsoft.com/office/word/2010/wordprocessingShape">
                  <wps:wsp>
                    <wps:cNvCnPr/>
                    <wps:spPr>
                      <a:xfrm>
                        <a:off x="0" y="0"/>
                        <a:ext cx="569111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C4E461" id="Straight Connector 50197597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31.7pt" to="448.1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" strokecolor="black [3200]" strokeweight="1pt">
              <v:stroke joinstyle="miter"/>
            </v:line>
          </w:pict>
        </mc:Fallback>
      </mc:AlternateContent>
    </w:r>
    <w:r>
      <w:t>Beijing Institute of Technolog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02977"/>
    <w:multiLevelType w:val="hybridMultilevel"/>
    <w:tmpl w:val="E8244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B7C72"/>
    <w:multiLevelType w:val="multilevel"/>
    <w:tmpl w:val="043B7C7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3F2830"/>
    <w:multiLevelType w:val="multilevel"/>
    <w:tmpl w:val="0AB8817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FF4474"/>
    <w:multiLevelType w:val="multilevel"/>
    <w:tmpl w:val="9286AF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C582BBD"/>
    <w:multiLevelType w:val="hybridMultilevel"/>
    <w:tmpl w:val="977AD0C0"/>
    <w:lvl w:ilvl="0" w:tplc="CAEC5CC0">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693A78"/>
    <w:multiLevelType w:val="hybridMultilevel"/>
    <w:tmpl w:val="27C64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155190"/>
    <w:multiLevelType w:val="hybridMultilevel"/>
    <w:tmpl w:val="71A66416"/>
    <w:lvl w:ilvl="0" w:tplc="271A6540">
      <w:start w:val="1"/>
      <w:numFmt w:val="bullet"/>
      <w:lvlText w:val=""/>
      <w:lvlJc w:val="left"/>
      <w:pPr>
        <w:tabs>
          <w:tab w:val="num" w:pos="720"/>
        </w:tabs>
        <w:ind w:left="720" w:hanging="360"/>
      </w:pPr>
      <w:rPr>
        <w:rFonts w:ascii="Wingdings" w:hAnsi="Wingdings" w:hint="default"/>
      </w:rPr>
    </w:lvl>
    <w:lvl w:ilvl="1" w:tplc="E4202544" w:tentative="1">
      <w:start w:val="1"/>
      <w:numFmt w:val="bullet"/>
      <w:lvlText w:val=""/>
      <w:lvlJc w:val="left"/>
      <w:pPr>
        <w:tabs>
          <w:tab w:val="num" w:pos="1440"/>
        </w:tabs>
        <w:ind w:left="1440" w:hanging="360"/>
      </w:pPr>
      <w:rPr>
        <w:rFonts w:ascii="Wingdings" w:hAnsi="Wingdings" w:hint="default"/>
      </w:rPr>
    </w:lvl>
    <w:lvl w:ilvl="2" w:tplc="ED7A0240" w:tentative="1">
      <w:start w:val="1"/>
      <w:numFmt w:val="bullet"/>
      <w:lvlText w:val=""/>
      <w:lvlJc w:val="left"/>
      <w:pPr>
        <w:tabs>
          <w:tab w:val="num" w:pos="2160"/>
        </w:tabs>
        <w:ind w:left="2160" w:hanging="360"/>
      </w:pPr>
      <w:rPr>
        <w:rFonts w:ascii="Wingdings" w:hAnsi="Wingdings" w:hint="default"/>
      </w:rPr>
    </w:lvl>
    <w:lvl w:ilvl="3" w:tplc="C49E6BE8" w:tentative="1">
      <w:start w:val="1"/>
      <w:numFmt w:val="bullet"/>
      <w:lvlText w:val=""/>
      <w:lvlJc w:val="left"/>
      <w:pPr>
        <w:tabs>
          <w:tab w:val="num" w:pos="2880"/>
        </w:tabs>
        <w:ind w:left="2880" w:hanging="360"/>
      </w:pPr>
      <w:rPr>
        <w:rFonts w:ascii="Wingdings" w:hAnsi="Wingdings" w:hint="default"/>
      </w:rPr>
    </w:lvl>
    <w:lvl w:ilvl="4" w:tplc="FC92301C" w:tentative="1">
      <w:start w:val="1"/>
      <w:numFmt w:val="bullet"/>
      <w:lvlText w:val=""/>
      <w:lvlJc w:val="left"/>
      <w:pPr>
        <w:tabs>
          <w:tab w:val="num" w:pos="3600"/>
        </w:tabs>
        <w:ind w:left="3600" w:hanging="360"/>
      </w:pPr>
      <w:rPr>
        <w:rFonts w:ascii="Wingdings" w:hAnsi="Wingdings" w:hint="default"/>
      </w:rPr>
    </w:lvl>
    <w:lvl w:ilvl="5" w:tplc="33162C70" w:tentative="1">
      <w:start w:val="1"/>
      <w:numFmt w:val="bullet"/>
      <w:lvlText w:val=""/>
      <w:lvlJc w:val="left"/>
      <w:pPr>
        <w:tabs>
          <w:tab w:val="num" w:pos="4320"/>
        </w:tabs>
        <w:ind w:left="4320" w:hanging="360"/>
      </w:pPr>
      <w:rPr>
        <w:rFonts w:ascii="Wingdings" w:hAnsi="Wingdings" w:hint="default"/>
      </w:rPr>
    </w:lvl>
    <w:lvl w:ilvl="6" w:tplc="4F08774A" w:tentative="1">
      <w:start w:val="1"/>
      <w:numFmt w:val="bullet"/>
      <w:lvlText w:val=""/>
      <w:lvlJc w:val="left"/>
      <w:pPr>
        <w:tabs>
          <w:tab w:val="num" w:pos="5040"/>
        </w:tabs>
        <w:ind w:left="5040" w:hanging="360"/>
      </w:pPr>
      <w:rPr>
        <w:rFonts w:ascii="Wingdings" w:hAnsi="Wingdings" w:hint="default"/>
      </w:rPr>
    </w:lvl>
    <w:lvl w:ilvl="7" w:tplc="E0584A16" w:tentative="1">
      <w:start w:val="1"/>
      <w:numFmt w:val="bullet"/>
      <w:lvlText w:val=""/>
      <w:lvlJc w:val="left"/>
      <w:pPr>
        <w:tabs>
          <w:tab w:val="num" w:pos="5760"/>
        </w:tabs>
        <w:ind w:left="5760" w:hanging="360"/>
      </w:pPr>
      <w:rPr>
        <w:rFonts w:ascii="Wingdings" w:hAnsi="Wingdings" w:hint="default"/>
      </w:rPr>
    </w:lvl>
    <w:lvl w:ilvl="8" w:tplc="81B47BF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0302B7D"/>
    <w:multiLevelType w:val="hybridMultilevel"/>
    <w:tmpl w:val="16562F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5F34ED"/>
    <w:multiLevelType w:val="hybridMultilevel"/>
    <w:tmpl w:val="46685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F06EA3"/>
    <w:multiLevelType w:val="hybridMultilevel"/>
    <w:tmpl w:val="40E4C7DC"/>
    <w:lvl w:ilvl="0" w:tplc="A1AE2B2A">
      <w:start w:val="1"/>
      <w:numFmt w:val="decimal"/>
      <w:lvlText w:val="%1."/>
      <w:lvlJc w:val="left"/>
      <w:pPr>
        <w:ind w:left="720" w:hanging="360"/>
      </w:pPr>
      <w:rPr>
        <w:rFonts w:eastAsiaTheme="majorEastAsia" w:cstheme="maj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333471"/>
    <w:multiLevelType w:val="multilevel"/>
    <w:tmpl w:val="17333471"/>
    <w:lvl w:ilvl="0">
      <w:start w:val="1"/>
      <w:numFmt w:val="bullet"/>
      <w:lvlText w:val=""/>
      <w:lvlJc w:val="left"/>
      <w:pPr>
        <w:ind w:left="1200" w:hanging="360"/>
      </w:pPr>
      <w:rPr>
        <w:rFonts w:ascii="Wingdings" w:hAnsi="Wingdings" w:hint="default"/>
      </w:rPr>
    </w:lvl>
    <w:lvl w:ilvl="1">
      <w:start w:val="1"/>
      <w:numFmt w:val="bullet"/>
      <w:lvlText w:val="o"/>
      <w:lvlJc w:val="left"/>
      <w:pPr>
        <w:ind w:left="1920" w:hanging="360"/>
      </w:pPr>
      <w:rPr>
        <w:rFonts w:ascii="Courier New" w:hAnsi="Courier New" w:cs="Courier New" w:hint="default"/>
      </w:rPr>
    </w:lvl>
    <w:lvl w:ilvl="2">
      <w:start w:val="1"/>
      <w:numFmt w:val="bullet"/>
      <w:lvlText w:val=""/>
      <w:lvlJc w:val="left"/>
      <w:pPr>
        <w:ind w:left="2640" w:hanging="360"/>
      </w:pPr>
      <w:rPr>
        <w:rFonts w:ascii="Wingdings" w:hAnsi="Wingdings" w:hint="default"/>
      </w:rPr>
    </w:lvl>
    <w:lvl w:ilvl="3">
      <w:start w:val="1"/>
      <w:numFmt w:val="bullet"/>
      <w:lvlText w:val=""/>
      <w:lvlJc w:val="left"/>
      <w:pPr>
        <w:ind w:left="3360" w:hanging="360"/>
      </w:pPr>
      <w:rPr>
        <w:rFonts w:ascii="Symbol" w:hAnsi="Symbol" w:hint="default"/>
      </w:rPr>
    </w:lvl>
    <w:lvl w:ilvl="4">
      <w:start w:val="1"/>
      <w:numFmt w:val="bullet"/>
      <w:lvlText w:val="o"/>
      <w:lvlJc w:val="left"/>
      <w:pPr>
        <w:ind w:left="4080" w:hanging="360"/>
      </w:pPr>
      <w:rPr>
        <w:rFonts w:ascii="Courier New" w:hAnsi="Courier New" w:cs="Courier New" w:hint="default"/>
      </w:rPr>
    </w:lvl>
    <w:lvl w:ilvl="5">
      <w:start w:val="1"/>
      <w:numFmt w:val="bullet"/>
      <w:lvlText w:val=""/>
      <w:lvlJc w:val="left"/>
      <w:pPr>
        <w:ind w:left="4800" w:hanging="360"/>
      </w:pPr>
      <w:rPr>
        <w:rFonts w:ascii="Wingdings" w:hAnsi="Wingdings" w:hint="default"/>
      </w:rPr>
    </w:lvl>
    <w:lvl w:ilvl="6">
      <w:start w:val="1"/>
      <w:numFmt w:val="bullet"/>
      <w:lvlText w:val=""/>
      <w:lvlJc w:val="left"/>
      <w:pPr>
        <w:ind w:left="5520" w:hanging="360"/>
      </w:pPr>
      <w:rPr>
        <w:rFonts w:ascii="Symbol" w:hAnsi="Symbol" w:hint="default"/>
      </w:rPr>
    </w:lvl>
    <w:lvl w:ilvl="7">
      <w:start w:val="1"/>
      <w:numFmt w:val="bullet"/>
      <w:lvlText w:val="o"/>
      <w:lvlJc w:val="left"/>
      <w:pPr>
        <w:ind w:left="6240" w:hanging="360"/>
      </w:pPr>
      <w:rPr>
        <w:rFonts w:ascii="Courier New" w:hAnsi="Courier New" w:cs="Courier New" w:hint="default"/>
      </w:rPr>
    </w:lvl>
    <w:lvl w:ilvl="8">
      <w:start w:val="1"/>
      <w:numFmt w:val="bullet"/>
      <w:lvlText w:val=""/>
      <w:lvlJc w:val="left"/>
      <w:pPr>
        <w:ind w:left="6960" w:hanging="360"/>
      </w:pPr>
      <w:rPr>
        <w:rFonts w:ascii="Wingdings" w:hAnsi="Wingdings" w:hint="default"/>
      </w:rPr>
    </w:lvl>
  </w:abstractNum>
  <w:abstractNum w:abstractNumId="11" w15:restartNumberingAfterBreak="0">
    <w:nsid w:val="18954A2A"/>
    <w:multiLevelType w:val="hybridMultilevel"/>
    <w:tmpl w:val="90A48FCC"/>
    <w:lvl w:ilvl="0" w:tplc="3878A11E">
      <w:start w:val="1"/>
      <w:numFmt w:val="decimal"/>
      <w:lvlText w:val="%1."/>
      <w:lvlJc w:val="left"/>
      <w:pPr>
        <w:ind w:left="720" w:hanging="360"/>
      </w:pPr>
      <w:rPr>
        <w:rFonts w:eastAsiaTheme="majorEastAsia" w:cstheme="majorBidi"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4773BE"/>
    <w:multiLevelType w:val="multilevel"/>
    <w:tmpl w:val="1C4773BE"/>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3" w15:restartNumberingAfterBreak="0">
    <w:nsid w:val="21073471"/>
    <w:multiLevelType w:val="multilevel"/>
    <w:tmpl w:val="2A92AE7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26C537D"/>
    <w:multiLevelType w:val="hybridMultilevel"/>
    <w:tmpl w:val="3E00D33A"/>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5" w15:restartNumberingAfterBreak="0">
    <w:nsid w:val="24BE3AB7"/>
    <w:multiLevelType w:val="hybridMultilevel"/>
    <w:tmpl w:val="E5ACA238"/>
    <w:lvl w:ilvl="0" w:tplc="A5E60234">
      <w:start w:val="1"/>
      <w:numFmt w:val="decimal"/>
      <w:lvlText w:val="%1."/>
      <w:lvlJc w:val="left"/>
      <w:pPr>
        <w:ind w:left="720" w:hanging="360"/>
      </w:pPr>
      <w:rPr>
        <w:rFonts w:eastAsia="SimSu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BD2A98"/>
    <w:multiLevelType w:val="multilevel"/>
    <w:tmpl w:val="A6B88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9026796"/>
    <w:multiLevelType w:val="multilevel"/>
    <w:tmpl w:val="5B52E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9AD1627"/>
    <w:multiLevelType w:val="multilevel"/>
    <w:tmpl w:val="39AA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A4000FD"/>
    <w:multiLevelType w:val="multilevel"/>
    <w:tmpl w:val="61C8C3A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306309F7"/>
    <w:multiLevelType w:val="hybridMultilevel"/>
    <w:tmpl w:val="5A306A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8B8286F"/>
    <w:multiLevelType w:val="hybridMultilevel"/>
    <w:tmpl w:val="D6F647BE"/>
    <w:lvl w:ilvl="0" w:tplc="42AA03B6">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2" w15:restartNumberingAfterBreak="0">
    <w:nsid w:val="3B0F6EA9"/>
    <w:multiLevelType w:val="multilevel"/>
    <w:tmpl w:val="34F62A5A"/>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B958B7"/>
    <w:multiLevelType w:val="hybridMultilevel"/>
    <w:tmpl w:val="5094B152"/>
    <w:lvl w:ilvl="0" w:tplc="140A134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9946480"/>
    <w:multiLevelType w:val="multilevel"/>
    <w:tmpl w:val="C0342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C9D7039"/>
    <w:multiLevelType w:val="hybridMultilevel"/>
    <w:tmpl w:val="AE46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D43C2B"/>
    <w:multiLevelType w:val="multilevel"/>
    <w:tmpl w:val="E2EE6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7952A7C"/>
    <w:multiLevelType w:val="hybridMultilevel"/>
    <w:tmpl w:val="93C20F42"/>
    <w:lvl w:ilvl="0" w:tplc="A838D9D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8D0F9D"/>
    <w:multiLevelType w:val="hybridMultilevel"/>
    <w:tmpl w:val="C9E282DE"/>
    <w:lvl w:ilvl="0" w:tplc="7F9612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78542B"/>
    <w:multiLevelType w:val="multilevel"/>
    <w:tmpl w:val="62E0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B9774F3"/>
    <w:multiLevelType w:val="hybridMultilevel"/>
    <w:tmpl w:val="D7BAA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8B05D4"/>
    <w:multiLevelType w:val="hybridMultilevel"/>
    <w:tmpl w:val="5B006A68"/>
    <w:lvl w:ilvl="0" w:tplc="A60A63C8">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D7769D"/>
    <w:multiLevelType w:val="multilevel"/>
    <w:tmpl w:val="5CD7769D"/>
    <w:lvl w:ilvl="0">
      <w:start w:val="1"/>
      <w:numFmt w:val="bullet"/>
      <w:lvlText w:val=""/>
      <w:lvlJc w:val="left"/>
      <w:pPr>
        <w:ind w:left="1080" w:hanging="360"/>
      </w:pPr>
      <w:rPr>
        <w:rFonts w:ascii="Wingdings" w:hAnsi="Wingdings" w:hint="default"/>
      </w:rPr>
    </w:lvl>
    <w:lvl w:ilvl="1">
      <w:start w:val="1"/>
      <w:numFmt w:val="bullet"/>
      <w:lvlText w:val="o"/>
      <w:lvlJc w:val="left"/>
      <w:pPr>
        <w:ind w:left="1890" w:hanging="360"/>
      </w:pPr>
      <w:rPr>
        <w:rFonts w:ascii="Courier New" w:hAnsi="Courier New" w:cs="Courier New" w:hint="default"/>
      </w:rPr>
    </w:lvl>
    <w:lvl w:ilvl="2">
      <w:start w:val="1"/>
      <w:numFmt w:val="bullet"/>
      <w:lvlText w:val=""/>
      <w:lvlJc w:val="left"/>
      <w:pPr>
        <w:ind w:left="2610" w:hanging="360"/>
      </w:pPr>
      <w:rPr>
        <w:rFonts w:ascii="Wingdings" w:hAnsi="Wingdings" w:hint="default"/>
      </w:rPr>
    </w:lvl>
    <w:lvl w:ilvl="3">
      <w:start w:val="1"/>
      <w:numFmt w:val="bullet"/>
      <w:lvlText w:val=""/>
      <w:lvlJc w:val="left"/>
      <w:pPr>
        <w:ind w:left="3330" w:hanging="360"/>
      </w:pPr>
      <w:rPr>
        <w:rFonts w:ascii="Symbol" w:hAnsi="Symbol" w:hint="default"/>
      </w:rPr>
    </w:lvl>
    <w:lvl w:ilvl="4">
      <w:start w:val="1"/>
      <w:numFmt w:val="bullet"/>
      <w:lvlText w:val="o"/>
      <w:lvlJc w:val="left"/>
      <w:pPr>
        <w:ind w:left="4050" w:hanging="360"/>
      </w:pPr>
      <w:rPr>
        <w:rFonts w:ascii="Courier New" w:hAnsi="Courier New" w:cs="Courier New" w:hint="default"/>
      </w:rPr>
    </w:lvl>
    <w:lvl w:ilvl="5">
      <w:start w:val="1"/>
      <w:numFmt w:val="bullet"/>
      <w:lvlText w:val=""/>
      <w:lvlJc w:val="left"/>
      <w:pPr>
        <w:ind w:left="4770" w:hanging="360"/>
      </w:pPr>
      <w:rPr>
        <w:rFonts w:ascii="Wingdings" w:hAnsi="Wingdings" w:hint="default"/>
      </w:rPr>
    </w:lvl>
    <w:lvl w:ilvl="6">
      <w:start w:val="1"/>
      <w:numFmt w:val="bullet"/>
      <w:lvlText w:val=""/>
      <w:lvlJc w:val="left"/>
      <w:pPr>
        <w:ind w:left="5490" w:hanging="360"/>
      </w:pPr>
      <w:rPr>
        <w:rFonts w:ascii="Symbol" w:hAnsi="Symbol" w:hint="default"/>
      </w:rPr>
    </w:lvl>
    <w:lvl w:ilvl="7">
      <w:start w:val="1"/>
      <w:numFmt w:val="bullet"/>
      <w:lvlText w:val="o"/>
      <w:lvlJc w:val="left"/>
      <w:pPr>
        <w:ind w:left="6210" w:hanging="360"/>
      </w:pPr>
      <w:rPr>
        <w:rFonts w:ascii="Courier New" w:hAnsi="Courier New" w:cs="Courier New" w:hint="default"/>
      </w:rPr>
    </w:lvl>
    <w:lvl w:ilvl="8">
      <w:start w:val="1"/>
      <w:numFmt w:val="bullet"/>
      <w:lvlText w:val=""/>
      <w:lvlJc w:val="left"/>
      <w:pPr>
        <w:ind w:left="6930" w:hanging="360"/>
      </w:pPr>
      <w:rPr>
        <w:rFonts w:ascii="Wingdings" w:hAnsi="Wingdings" w:hint="default"/>
      </w:rPr>
    </w:lvl>
  </w:abstractNum>
  <w:abstractNum w:abstractNumId="33" w15:restartNumberingAfterBreak="0">
    <w:nsid w:val="5F9D5C9E"/>
    <w:multiLevelType w:val="multilevel"/>
    <w:tmpl w:val="B2BC4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3E5170D"/>
    <w:multiLevelType w:val="hybridMultilevel"/>
    <w:tmpl w:val="3CD638B6"/>
    <w:lvl w:ilvl="0" w:tplc="0DE8B7C6">
      <w:start w:val="1"/>
      <w:numFmt w:val="decimal"/>
      <w:lvlText w:val="%1."/>
      <w:lvlJc w:val="left"/>
      <w:pPr>
        <w:ind w:left="720" w:hanging="720"/>
      </w:pPr>
      <w:rPr>
        <w:rFonts w:hint="default"/>
        <w:b/>
      </w:rPr>
    </w:lvl>
    <w:lvl w:ilvl="1" w:tplc="E8523642">
      <w:numFmt w:val="bullet"/>
      <w:lvlText w:val=""/>
      <w:lvlJc w:val="left"/>
      <w:pPr>
        <w:ind w:left="1440" w:hanging="36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E91CB8"/>
    <w:multiLevelType w:val="hybridMultilevel"/>
    <w:tmpl w:val="9E361E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C65C6A"/>
    <w:multiLevelType w:val="multilevel"/>
    <w:tmpl w:val="3F96BBE2"/>
    <w:lvl w:ilvl="0">
      <w:start w:val="1"/>
      <w:numFmt w:val="decimal"/>
      <w:lvlText w:val="%1"/>
      <w:lvlJc w:val="left"/>
      <w:pPr>
        <w:ind w:left="480" w:hanging="480"/>
      </w:pPr>
      <w:rPr>
        <w:rFonts w:eastAsiaTheme="minorEastAsia" w:cs="Times New Roman" w:hint="default"/>
        <w:color w:val="0D0D0D"/>
      </w:rPr>
    </w:lvl>
    <w:lvl w:ilvl="1">
      <w:start w:val="4"/>
      <w:numFmt w:val="decimal"/>
      <w:lvlText w:val="%1.%2"/>
      <w:lvlJc w:val="left"/>
      <w:pPr>
        <w:ind w:left="480" w:hanging="480"/>
      </w:pPr>
      <w:rPr>
        <w:rFonts w:eastAsiaTheme="minorEastAsia" w:cs="Times New Roman" w:hint="default"/>
        <w:color w:val="0D0D0D"/>
      </w:rPr>
    </w:lvl>
    <w:lvl w:ilvl="2">
      <w:start w:val="2"/>
      <w:numFmt w:val="decimal"/>
      <w:lvlText w:val="%1.%2.%3"/>
      <w:lvlJc w:val="left"/>
      <w:pPr>
        <w:ind w:left="720" w:hanging="720"/>
      </w:pPr>
      <w:rPr>
        <w:rFonts w:eastAsiaTheme="minorEastAsia" w:cs="Times New Roman" w:hint="default"/>
        <w:color w:val="0D0D0D"/>
      </w:rPr>
    </w:lvl>
    <w:lvl w:ilvl="3">
      <w:start w:val="1"/>
      <w:numFmt w:val="decimal"/>
      <w:lvlText w:val="%1.%2.%3.%4"/>
      <w:lvlJc w:val="left"/>
      <w:pPr>
        <w:ind w:left="720" w:hanging="720"/>
      </w:pPr>
      <w:rPr>
        <w:rFonts w:eastAsiaTheme="minorEastAsia" w:cs="Times New Roman" w:hint="default"/>
        <w:color w:val="0D0D0D"/>
      </w:rPr>
    </w:lvl>
    <w:lvl w:ilvl="4">
      <w:start w:val="1"/>
      <w:numFmt w:val="decimal"/>
      <w:lvlText w:val="%1.%2.%3.%4.%5"/>
      <w:lvlJc w:val="left"/>
      <w:pPr>
        <w:ind w:left="1080" w:hanging="1080"/>
      </w:pPr>
      <w:rPr>
        <w:rFonts w:eastAsiaTheme="minorEastAsia" w:cs="Times New Roman" w:hint="default"/>
        <w:color w:val="0D0D0D"/>
      </w:rPr>
    </w:lvl>
    <w:lvl w:ilvl="5">
      <w:start w:val="1"/>
      <w:numFmt w:val="decimal"/>
      <w:lvlText w:val="%1.%2.%3.%4.%5.%6"/>
      <w:lvlJc w:val="left"/>
      <w:pPr>
        <w:ind w:left="1080" w:hanging="1080"/>
      </w:pPr>
      <w:rPr>
        <w:rFonts w:eastAsiaTheme="minorEastAsia" w:cs="Times New Roman" w:hint="default"/>
        <w:color w:val="0D0D0D"/>
      </w:rPr>
    </w:lvl>
    <w:lvl w:ilvl="6">
      <w:start w:val="1"/>
      <w:numFmt w:val="decimal"/>
      <w:lvlText w:val="%1.%2.%3.%4.%5.%6.%7"/>
      <w:lvlJc w:val="left"/>
      <w:pPr>
        <w:ind w:left="1440" w:hanging="1440"/>
      </w:pPr>
      <w:rPr>
        <w:rFonts w:eastAsiaTheme="minorEastAsia" w:cs="Times New Roman" w:hint="default"/>
        <w:color w:val="0D0D0D"/>
      </w:rPr>
    </w:lvl>
    <w:lvl w:ilvl="7">
      <w:start w:val="1"/>
      <w:numFmt w:val="decimal"/>
      <w:lvlText w:val="%1.%2.%3.%4.%5.%6.%7.%8"/>
      <w:lvlJc w:val="left"/>
      <w:pPr>
        <w:ind w:left="1440" w:hanging="1440"/>
      </w:pPr>
      <w:rPr>
        <w:rFonts w:eastAsiaTheme="minorEastAsia" w:cs="Times New Roman" w:hint="default"/>
        <w:color w:val="0D0D0D"/>
      </w:rPr>
    </w:lvl>
    <w:lvl w:ilvl="8">
      <w:start w:val="1"/>
      <w:numFmt w:val="decimal"/>
      <w:lvlText w:val="%1.%2.%3.%4.%5.%6.%7.%8.%9"/>
      <w:lvlJc w:val="left"/>
      <w:pPr>
        <w:ind w:left="1800" w:hanging="1800"/>
      </w:pPr>
      <w:rPr>
        <w:rFonts w:eastAsiaTheme="minorEastAsia" w:cs="Times New Roman" w:hint="default"/>
        <w:color w:val="0D0D0D"/>
      </w:rPr>
    </w:lvl>
  </w:abstractNum>
  <w:abstractNum w:abstractNumId="37" w15:restartNumberingAfterBreak="0">
    <w:nsid w:val="678A5A22"/>
    <w:multiLevelType w:val="hybridMultilevel"/>
    <w:tmpl w:val="49383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065FB8"/>
    <w:multiLevelType w:val="multilevel"/>
    <w:tmpl w:val="69065FB8"/>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9" w15:restartNumberingAfterBreak="0">
    <w:nsid w:val="6E3E0553"/>
    <w:multiLevelType w:val="hybridMultilevel"/>
    <w:tmpl w:val="7DF6C7AE"/>
    <w:lvl w:ilvl="0" w:tplc="03F87F7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3F606A5"/>
    <w:multiLevelType w:val="multilevel"/>
    <w:tmpl w:val="2240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CE94D9F"/>
    <w:multiLevelType w:val="hybridMultilevel"/>
    <w:tmpl w:val="3A007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2"/>
  </w:num>
  <w:num w:numId="3">
    <w:abstractNumId w:val="12"/>
  </w:num>
  <w:num w:numId="4">
    <w:abstractNumId w:val="1"/>
  </w:num>
  <w:num w:numId="5">
    <w:abstractNumId w:val="10"/>
  </w:num>
  <w:num w:numId="6">
    <w:abstractNumId w:val="22"/>
  </w:num>
  <w:num w:numId="7">
    <w:abstractNumId w:val="13"/>
  </w:num>
  <w:num w:numId="8">
    <w:abstractNumId w:val="7"/>
  </w:num>
  <w:num w:numId="9">
    <w:abstractNumId w:val="4"/>
  </w:num>
  <w:num w:numId="10">
    <w:abstractNumId w:val="28"/>
  </w:num>
  <w:num w:numId="11">
    <w:abstractNumId w:val="20"/>
  </w:num>
  <w:num w:numId="12">
    <w:abstractNumId w:val="33"/>
  </w:num>
  <w:num w:numId="13">
    <w:abstractNumId w:val="17"/>
  </w:num>
  <w:num w:numId="14">
    <w:abstractNumId w:val="3"/>
  </w:num>
  <w:num w:numId="15">
    <w:abstractNumId w:val="39"/>
  </w:num>
  <w:num w:numId="16">
    <w:abstractNumId w:val="21"/>
  </w:num>
  <w:num w:numId="17">
    <w:abstractNumId w:val="26"/>
  </w:num>
  <w:num w:numId="18">
    <w:abstractNumId w:val="24"/>
  </w:num>
  <w:num w:numId="19">
    <w:abstractNumId w:val="18"/>
  </w:num>
  <w:num w:numId="20">
    <w:abstractNumId w:val="36"/>
  </w:num>
  <w:num w:numId="21">
    <w:abstractNumId w:val="34"/>
  </w:num>
  <w:num w:numId="22">
    <w:abstractNumId w:val="14"/>
  </w:num>
  <w:num w:numId="23">
    <w:abstractNumId w:val="16"/>
  </w:num>
  <w:num w:numId="24">
    <w:abstractNumId w:val="5"/>
  </w:num>
  <w:num w:numId="25">
    <w:abstractNumId w:val="40"/>
  </w:num>
  <w:num w:numId="26">
    <w:abstractNumId w:val="19"/>
  </w:num>
  <w:num w:numId="27">
    <w:abstractNumId w:val="25"/>
  </w:num>
  <w:num w:numId="28">
    <w:abstractNumId w:val="29"/>
  </w:num>
  <w:num w:numId="29">
    <w:abstractNumId w:val="31"/>
  </w:num>
  <w:num w:numId="30">
    <w:abstractNumId w:val="27"/>
  </w:num>
  <w:num w:numId="31">
    <w:abstractNumId w:val="15"/>
  </w:num>
  <w:num w:numId="32">
    <w:abstractNumId w:val="23"/>
  </w:num>
  <w:num w:numId="33">
    <w:abstractNumId w:val="2"/>
  </w:num>
  <w:num w:numId="34">
    <w:abstractNumId w:val="37"/>
  </w:num>
  <w:num w:numId="35">
    <w:abstractNumId w:val="8"/>
  </w:num>
  <w:num w:numId="36">
    <w:abstractNumId w:val="41"/>
  </w:num>
  <w:num w:numId="37">
    <w:abstractNumId w:val="9"/>
  </w:num>
  <w:num w:numId="38">
    <w:abstractNumId w:val="11"/>
  </w:num>
  <w:num w:numId="39">
    <w:abstractNumId w:val="6"/>
  </w:num>
  <w:num w:numId="40">
    <w:abstractNumId w:val="0"/>
  </w:num>
  <w:num w:numId="41">
    <w:abstractNumId w:val="35"/>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WU2NTJhZWJjNWU3MTUzMjVkMTg0YjNhNTk1ZDA3YzIifQ=="/>
  </w:docVars>
  <w:rsids>
    <w:rsidRoot w:val="005B3D10"/>
    <w:rsid w:val="000020AA"/>
    <w:rsid w:val="00005977"/>
    <w:rsid w:val="00005DC3"/>
    <w:rsid w:val="00013B81"/>
    <w:rsid w:val="00014E7F"/>
    <w:rsid w:val="00016DBB"/>
    <w:rsid w:val="00017700"/>
    <w:rsid w:val="00017BEE"/>
    <w:rsid w:val="00021D31"/>
    <w:rsid w:val="0002444A"/>
    <w:rsid w:val="000269A2"/>
    <w:rsid w:val="000271E1"/>
    <w:rsid w:val="000349B3"/>
    <w:rsid w:val="00035178"/>
    <w:rsid w:val="00036099"/>
    <w:rsid w:val="000428EA"/>
    <w:rsid w:val="00043687"/>
    <w:rsid w:val="00045F0A"/>
    <w:rsid w:val="00052355"/>
    <w:rsid w:val="0005429C"/>
    <w:rsid w:val="000555F8"/>
    <w:rsid w:val="00061ECF"/>
    <w:rsid w:val="00074DBF"/>
    <w:rsid w:val="00075859"/>
    <w:rsid w:val="00077396"/>
    <w:rsid w:val="00080172"/>
    <w:rsid w:val="00083A0C"/>
    <w:rsid w:val="000864DE"/>
    <w:rsid w:val="00092040"/>
    <w:rsid w:val="000925E6"/>
    <w:rsid w:val="00096798"/>
    <w:rsid w:val="000A709B"/>
    <w:rsid w:val="000C064D"/>
    <w:rsid w:val="000C798B"/>
    <w:rsid w:val="000D1C90"/>
    <w:rsid w:val="000D1EA0"/>
    <w:rsid w:val="000E1983"/>
    <w:rsid w:val="000E4D56"/>
    <w:rsid w:val="000F14EF"/>
    <w:rsid w:val="000F33D7"/>
    <w:rsid w:val="00104708"/>
    <w:rsid w:val="00104AD9"/>
    <w:rsid w:val="00105ADF"/>
    <w:rsid w:val="0011252B"/>
    <w:rsid w:val="0011557A"/>
    <w:rsid w:val="00121310"/>
    <w:rsid w:val="00122482"/>
    <w:rsid w:val="001225A7"/>
    <w:rsid w:val="001252F0"/>
    <w:rsid w:val="00125F1D"/>
    <w:rsid w:val="00126914"/>
    <w:rsid w:val="00127B96"/>
    <w:rsid w:val="00127C3D"/>
    <w:rsid w:val="001418A8"/>
    <w:rsid w:val="00144954"/>
    <w:rsid w:val="0014773D"/>
    <w:rsid w:val="001533C5"/>
    <w:rsid w:val="00155021"/>
    <w:rsid w:val="001773CC"/>
    <w:rsid w:val="00177A91"/>
    <w:rsid w:val="00181B54"/>
    <w:rsid w:val="001841DC"/>
    <w:rsid w:val="00184372"/>
    <w:rsid w:val="00192EB5"/>
    <w:rsid w:val="00193842"/>
    <w:rsid w:val="00193B67"/>
    <w:rsid w:val="00194DB0"/>
    <w:rsid w:val="001A0AA5"/>
    <w:rsid w:val="001B23CC"/>
    <w:rsid w:val="001B41F5"/>
    <w:rsid w:val="001C209D"/>
    <w:rsid w:val="001C330D"/>
    <w:rsid w:val="001C37D9"/>
    <w:rsid w:val="001D0EC8"/>
    <w:rsid w:val="001D5356"/>
    <w:rsid w:val="001D66C0"/>
    <w:rsid w:val="001E59A3"/>
    <w:rsid w:val="001F3593"/>
    <w:rsid w:val="001F4A11"/>
    <w:rsid w:val="00200E6D"/>
    <w:rsid w:val="0020173B"/>
    <w:rsid w:val="00201C1D"/>
    <w:rsid w:val="0021395F"/>
    <w:rsid w:val="00217B64"/>
    <w:rsid w:val="00223B1D"/>
    <w:rsid w:val="002255B6"/>
    <w:rsid w:val="0023479B"/>
    <w:rsid w:val="002405D0"/>
    <w:rsid w:val="00247789"/>
    <w:rsid w:val="00252BD6"/>
    <w:rsid w:val="002535BC"/>
    <w:rsid w:val="00261ABD"/>
    <w:rsid w:val="002620F8"/>
    <w:rsid w:val="00273452"/>
    <w:rsid w:val="002949BD"/>
    <w:rsid w:val="00297559"/>
    <w:rsid w:val="0029794A"/>
    <w:rsid w:val="002A7CF5"/>
    <w:rsid w:val="002A7FF8"/>
    <w:rsid w:val="002B1232"/>
    <w:rsid w:val="002B330F"/>
    <w:rsid w:val="002B4537"/>
    <w:rsid w:val="002B563C"/>
    <w:rsid w:val="002B588A"/>
    <w:rsid w:val="002C2239"/>
    <w:rsid w:val="002C290E"/>
    <w:rsid w:val="002C2DAD"/>
    <w:rsid w:val="002C74DD"/>
    <w:rsid w:val="002D2950"/>
    <w:rsid w:val="002D2E66"/>
    <w:rsid w:val="002D3E7E"/>
    <w:rsid w:val="002D528E"/>
    <w:rsid w:val="002D62A5"/>
    <w:rsid w:val="002D6F41"/>
    <w:rsid w:val="002D74DB"/>
    <w:rsid w:val="002E45E8"/>
    <w:rsid w:val="002F1556"/>
    <w:rsid w:val="002F4CF9"/>
    <w:rsid w:val="002F7509"/>
    <w:rsid w:val="00300073"/>
    <w:rsid w:val="00314027"/>
    <w:rsid w:val="00325D4C"/>
    <w:rsid w:val="003345EA"/>
    <w:rsid w:val="00335417"/>
    <w:rsid w:val="00341303"/>
    <w:rsid w:val="0035064F"/>
    <w:rsid w:val="00352C03"/>
    <w:rsid w:val="00360078"/>
    <w:rsid w:val="00361CC1"/>
    <w:rsid w:val="00370E1F"/>
    <w:rsid w:val="00371EF9"/>
    <w:rsid w:val="00372621"/>
    <w:rsid w:val="003803CA"/>
    <w:rsid w:val="0038650F"/>
    <w:rsid w:val="00391923"/>
    <w:rsid w:val="00393B95"/>
    <w:rsid w:val="003A7F7A"/>
    <w:rsid w:val="003B0D43"/>
    <w:rsid w:val="003B272B"/>
    <w:rsid w:val="003B4A2F"/>
    <w:rsid w:val="003B4DBF"/>
    <w:rsid w:val="003B7722"/>
    <w:rsid w:val="003B7948"/>
    <w:rsid w:val="003B7AA6"/>
    <w:rsid w:val="003C0CCD"/>
    <w:rsid w:val="003C3222"/>
    <w:rsid w:val="003D504E"/>
    <w:rsid w:val="003E7803"/>
    <w:rsid w:val="003F585F"/>
    <w:rsid w:val="00401730"/>
    <w:rsid w:val="0040282F"/>
    <w:rsid w:val="0040676C"/>
    <w:rsid w:val="00407286"/>
    <w:rsid w:val="00413151"/>
    <w:rsid w:val="00415305"/>
    <w:rsid w:val="004331E0"/>
    <w:rsid w:val="0043591A"/>
    <w:rsid w:val="004367D3"/>
    <w:rsid w:val="00440A71"/>
    <w:rsid w:val="0044277A"/>
    <w:rsid w:val="00446A0E"/>
    <w:rsid w:val="00450CC4"/>
    <w:rsid w:val="00450D29"/>
    <w:rsid w:val="0045448E"/>
    <w:rsid w:val="00463D23"/>
    <w:rsid w:val="00467715"/>
    <w:rsid w:val="00471D47"/>
    <w:rsid w:val="004723FC"/>
    <w:rsid w:val="00474A90"/>
    <w:rsid w:val="00482469"/>
    <w:rsid w:val="00491735"/>
    <w:rsid w:val="00492CD3"/>
    <w:rsid w:val="00493939"/>
    <w:rsid w:val="004A4F0D"/>
    <w:rsid w:val="004B21E2"/>
    <w:rsid w:val="004B6794"/>
    <w:rsid w:val="004B7402"/>
    <w:rsid w:val="004B7467"/>
    <w:rsid w:val="004C06AA"/>
    <w:rsid w:val="004C1B35"/>
    <w:rsid w:val="004C2359"/>
    <w:rsid w:val="004C5CDE"/>
    <w:rsid w:val="004C7F5B"/>
    <w:rsid w:val="004D200A"/>
    <w:rsid w:val="004D4CB4"/>
    <w:rsid w:val="004E0AC5"/>
    <w:rsid w:val="004F1FCC"/>
    <w:rsid w:val="004F5F23"/>
    <w:rsid w:val="005002F8"/>
    <w:rsid w:val="00504808"/>
    <w:rsid w:val="00507C95"/>
    <w:rsid w:val="00512519"/>
    <w:rsid w:val="005127D2"/>
    <w:rsid w:val="00515C88"/>
    <w:rsid w:val="005161CB"/>
    <w:rsid w:val="00516B06"/>
    <w:rsid w:val="00517470"/>
    <w:rsid w:val="00517CDB"/>
    <w:rsid w:val="00524167"/>
    <w:rsid w:val="00527FEE"/>
    <w:rsid w:val="0053065D"/>
    <w:rsid w:val="00532974"/>
    <w:rsid w:val="00533D2E"/>
    <w:rsid w:val="00534657"/>
    <w:rsid w:val="00534F29"/>
    <w:rsid w:val="00535D62"/>
    <w:rsid w:val="00537DE8"/>
    <w:rsid w:val="00541A32"/>
    <w:rsid w:val="00542284"/>
    <w:rsid w:val="00543E9A"/>
    <w:rsid w:val="0054639D"/>
    <w:rsid w:val="005561CB"/>
    <w:rsid w:val="0055678A"/>
    <w:rsid w:val="00561FA2"/>
    <w:rsid w:val="00563109"/>
    <w:rsid w:val="0056484A"/>
    <w:rsid w:val="00564938"/>
    <w:rsid w:val="005657DE"/>
    <w:rsid w:val="005746AA"/>
    <w:rsid w:val="00580890"/>
    <w:rsid w:val="00582A89"/>
    <w:rsid w:val="00586941"/>
    <w:rsid w:val="005948FA"/>
    <w:rsid w:val="00597FC3"/>
    <w:rsid w:val="005A26F5"/>
    <w:rsid w:val="005A492A"/>
    <w:rsid w:val="005A492C"/>
    <w:rsid w:val="005A4B1B"/>
    <w:rsid w:val="005A4B4A"/>
    <w:rsid w:val="005A4CF3"/>
    <w:rsid w:val="005A6431"/>
    <w:rsid w:val="005B1809"/>
    <w:rsid w:val="005B3B8D"/>
    <w:rsid w:val="005B3D10"/>
    <w:rsid w:val="005C2685"/>
    <w:rsid w:val="005C279C"/>
    <w:rsid w:val="005C6266"/>
    <w:rsid w:val="005C62B9"/>
    <w:rsid w:val="005D4C4C"/>
    <w:rsid w:val="005D634A"/>
    <w:rsid w:val="005E2184"/>
    <w:rsid w:val="005E2690"/>
    <w:rsid w:val="005E4333"/>
    <w:rsid w:val="005F015B"/>
    <w:rsid w:val="005F34EF"/>
    <w:rsid w:val="005F558B"/>
    <w:rsid w:val="00602D34"/>
    <w:rsid w:val="00602F86"/>
    <w:rsid w:val="00603672"/>
    <w:rsid w:val="00606677"/>
    <w:rsid w:val="00607DC5"/>
    <w:rsid w:val="0061380F"/>
    <w:rsid w:val="00613B7E"/>
    <w:rsid w:val="00624953"/>
    <w:rsid w:val="00626B55"/>
    <w:rsid w:val="0063795C"/>
    <w:rsid w:val="00641E38"/>
    <w:rsid w:val="00651956"/>
    <w:rsid w:val="00655475"/>
    <w:rsid w:val="006578DA"/>
    <w:rsid w:val="00661699"/>
    <w:rsid w:val="00667AC7"/>
    <w:rsid w:val="006766FD"/>
    <w:rsid w:val="006808B3"/>
    <w:rsid w:val="006815DA"/>
    <w:rsid w:val="00684640"/>
    <w:rsid w:val="00685FD4"/>
    <w:rsid w:val="0069159F"/>
    <w:rsid w:val="00694976"/>
    <w:rsid w:val="006A24A7"/>
    <w:rsid w:val="006A481B"/>
    <w:rsid w:val="006A4EFC"/>
    <w:rsid w:val="006B0675"/>
    <w:rsid w:val="006B2563"/>
    <w:rsid w:val="006B26C6"/>
    <w:rsid w:val="006B3B15"/>
    <w:rsid w:val="006B40C4"/>
    <w:rsid w:val="006C17E5"/>
    <w:rsid w:val="006C1C6E"/>
    <w:rsid w:val="006C2DF9"/>
    <w:rsid w:val="006C4D6C"/>
    <w:rsid w:val="006E26DE"/>
    <w:rsid w:val="006E2BFA"/>
    <w:rsid w:val="006F2B23"/>
    <w:rsid w:val="006F3FB6"/>
    <w:rsid w:val="006F45EA"/>
    <w:rsid w:val="006F7FA3"/>
    <w:rsid w:val="00701266"/>
    <w:rsid w:val="00701E81"/>
    <w:rsid w:val="007022A4"/>
    <w:rsid w:val="007058B5"/>
    <w:rsid w:val="00711CBB"/>
    <w:rsid w:val="00731F7E"/>
    <w:rsid w:val="00733BA9"/>
    <w:rsid w:val="0073445B"/>
    <w:rsid w:val="0073549B"/>
    <w:rsid w:val="00737A54"/>
    <w:rsid w:val="00742632"/>
    <w:rsid w:val="00745E20"/>
    <w:rsid w:val="007463CE"/>
    <w:rsid w:val="007465E5"/>
    <w:rsid w:val="007505FE"/>
    <w:rsid w:val="007614D3"/>
    <w:rsid w:val="0076237B"/>
    <w:rsid w:val="00764055"/>
    <w:rsid w:val="00766B89"/>
    <w:rsid w:val="00766E91"/>
    <w:rsid w:val="007720A0"/>
    <w:rsid w:val="00775889"/>
    <w:rsid w:val="00784626"/>
    <w:rsid w:val="0078794C"/>
    <w:rsid w:val="00787CBE"/>
    <w:rsid w:val="007B6A34"/>
    <w:rsid w:val="007B7EA7"/>
    <w:rsid w:val="007C08B2"/>
    <w:rsid w:val="007C20B7"/>
    <w:rsid w:val="007C2F9B"/>
    <w:rsid w:val="007C7F9C"/>
    <w:rsid w:val="007D0C66"/>
    <w:rsid w:val="007D3915"/>
    <w:rsid w:val="007D5DC0"/>
    <w:rsid w:val="007E26AE"/>
    <w:rsid w:val="007E2972"/>
    <w:rsid w:val="007E3FD4"/>
    <w:rsid w:val="007E6428"/>
    <w:rsid w:val="007E6D03"/>
    <w:rsid w:val="007F10B7"/>
    <w:rsid w:val="007F50B5"/>
    <w:rsid w:val="008007C6"/>
    <w:rsid w:val="00804747"/>
    <w:rsid w:val="00804896"/>
    <w:rsid w:val="00804F6D"/>
    <w:rsid w:val="008063F2"/>
    <w:rsid w:val="00807BA7"/>
    <w:rsid w:val="008159F4"/>
    <w:rsid w:val="00820A89"/>
    <w:rsid w:val="00834CCC"/>
    <w:rsid w:val="00836B98"/>
    <w:rsid w:val="008425AE"/>
    <w:rsid w:val="008512C2"/>
    <w:rsid w:val="0085222C"/>
    <w:rsid w:val="008546E8"/>
    <w:rsid w:val="00856312"/>
    <w:rsid w:val="008565A6"/>
    <w:rsid w:val="008565C9"/>
    <w:rsid w:val="00870E2B"/>
    <w:rsid w:val="00874227"/>
    <w:rsid w:val="0087654F"/>
    <w:rsid w:val="008847AF"/>
    <w:rsid w:val="00887D1E"/>
    <w:rsid w:val="00890C02"/>
    <w:rsid w:val="00890DE3"/>
    <w:rsid w:val="008960B8"/>
    <w:rsid w:val="00897994"/>
    <w:rsid w:val="008A67AD"/>
    <w:rsid w:val="008A700B"/>
    <w:rsid w:val="008B52BB"/>
    <w:rsid w:val="008C1ED4"/>
    <w:rsid w:val="008D30D6"/>
    <w:rsid w:val="008D417D"/>
    <w:rsid w:val="008E1144"/>
    <w:rsid w:val="008F4010"/>
    <w:rsid w:val="008F62B2"/>
    <w:rsid w:val="009123FA"/>
    <w:rsid w:val="00912F06"/>
    <w:rsid w:val="0091539A"/>
    <w:rsid w:val="0092165D"/>
    <w:rsid w:val="00923EDF"/>
    <w:rsid w:val="009254C2"/>
    <w:rsid w:val="0092797B"/>
    <w:rsid w:val="00941AB1"/>
    <w:rsid w:val="00942CBB"/>
    <w:rsid w:val="00947C89"/>
    <w:rsid w:val="00952032"/>
    <w:rsid w:val="00955EBA"/>
    <w:rsid w:val="009640AE"/>
    <w:rsid w:val="009671DF"/>
    <w:rsid w:val="00967D8C"/>
    <w:rsid w:val="0097455E"/>
    <w:rsid w:val="009846C9"/>
    <w:rsid w:val="00986D66"/>
    <w:rsid w:val="009874C4"/>
    <w:rsid w:val="009907BC"/>
    <w:rsid w:val="00995BEA"/>
    <w:rsid w:val="00996AC4"/>
    <w:rsid w:val="009A04CB"/>
    <w:rsid w:val="009A3A4C"/>
    <w:rsid w:val="009A41FA"/>
    <w:rsid w:val="009B27EC"/>
    <w:rsid w:val="009B3818"/>
    <w:rsid w:val="009B4351"/>
    <w:rsid w:val="009B47EE"/>
    <w:rsid w:val="009B7432"/>
    <w:rsid w:val="009C0760"/>
    <w:rsid w:val="009D036D"/>
    <w:rsid w:val="009D13CF"/>
    <w:rsid w:val="009D1C15"/>
    <w:rsid w:val="009D3EEB"/>
    <w:rsid w:val="009D58B3"/>
    <w:rsid w:val="009E250C"/>
    <w:rsid w:val="009E2FA1"/>
    <w:rsid w:val="009E407C"/>
    <w:rsid w:val="009F0DD0"/>
    <w:rsid w:val="009F7A31"/>
    <w:rsid w:val="00A0180D"/>
    <w:rsid w:val="00A021B7"/>
    <w:rsid w:val="00A022DE"/>
    <w:rsid w:val="00A109FA"/>
    <w:rsid w:val="00A11FC9"/>
    <w:rsid w:val="00A215B5"/>
    <w:rsid w:val="00A37B24"/>
    <w:rsid w:val="00A407A4"/>
    <w:rsid w:val="00A41462"/>
    <w:rsid w:val="00A6205E"/>
    <w:rsid w:val="00A63652"/>
    <w:rsid w:val="00A66918"/>
    <w:rsid w:val="00A66DDA"/>
    <w:rsid w:val="00A75704"/>
    <w:rsid w:val="00A81D55"/>
    <w:rsid w:val="00A82A07"/>
    <w:rsid w:val="00A84E77"/>
    <w:rsid w:val="00A84F6C"/>
    <w:rsid w:val="00A96594"/>
    <w:rsid w:val="00AA00F5"/>
    <w:rsid w:val="00AA4BE9"/>
    <w:rsid w:val="00AB58A4"/>
    <w:rsid w:val="00AD2D8D"/>
    <w:rsid w:val="00AD40BB"/>
    <w:rsid w:val="00AE058F"/>
    <w:rsid w:val="00AE3EC9"/>
    <w:rsid w:val="00AE485D"/>
    <w:rsid w:val="00AE7F42"/>
    <w:rsid w:val="00AF1BD0"/>
    <w:rsid w:val="00AF23D6"/>
    <w:rsid w:val="00B00142"/>
    <w:rsid w:val="00B03554"/>
    <w:rsid w:val="00B03B58"/>
    <w:rsid w:val="00B06693"/>
    <w:rsid w:val="00B069B4"/>
    <w:rsid w:val="00B15099"/>
    <w:rsid w:val="00B154E4"/>
    <w:rsid w:val="00B21F5B"/>
    <w:rsid w:val="00B228A8"/>
    <w:rsid w:val="00B2404C"/>
    <w:rsid w:val="00B30E7F"/>
    <w:rsid w:val="00B31662"/>
    <w:rsid w:val="00B33467"/>
    <w:rsid w:val="00B36828"/>
    <w:rsid w:val="00B40CEB"/>
    <w:rsid w:val="00B4586A"/>
    <w:rsid w:val="00B574DD"/>
    <w:rsid w:val="00B6380D"/>
    <w:rsid w:val="00B63F03"/>
    <w:rsid w:val="00B64BB2"/>
    <w:rsid w:val="00B675EF"/>
    <w:rsid w:val="00B72EAD"/>
    <w:rsid w:val="00B73189"/>
    <w:rsid w:val="00B76D27"/>
    <w:rsid w:val="00B77A7E"/>
    <w:rsid w:val="00B832EC"/>
    <w:rsid w:val="00B85D5C"/>
    <w:rsid w:val="00B9137F"/>
    <w:rsid w:val="00B91B0B"/>
    <w:rsid w:val="00B92404"/>
    <w:rsid w:val="00BA4431"/>
    <w:rsid w:val="00BB4BC4"/>
    <w:rsid w:val="00BC1D7C"/>
    <w:rsid w:val="00BC2223"/>
    <w:rsid w:val="00BC5C59"/>
    <w:rsid w:val="00BC6D9F"/>
    <w:rsid w:val="00BD051E"/>
    <w:rsid w:val="00BD145B"/>
    <w:rsid w:val="00BD541A"/>
    <w:rsid w:val="00BE0D95"/>
    <w:rsid w:val="00BE26E6"/>
    <w:rsid w:val="00BF14AA"/>
    <w:rsid w:val="00BF1617"/>
    <w:rsid w:val="00BF1865"/>
    <w:rsid w:val="00BF2331"/>
    <w:rsid w:val="00BF3531"/>
    <w:rsid w:val="00C12226"/>
    <w:rsid w:val="00C23832"/>
    <w:rsid w:val="00C25D33"/>
    <w:rsid w:val="00C271C7"/>
    <w:rsid w:val="00C27C11"/>
    <w:rsid w:val="00C3584D"/>
    <w:rsid w:val="00C373E1"/>
    <w:rsid w:val="00C42C7D"/>
    <w:rsid w:val="00C433EA"/>
    <w:rsid w:val="00C465E6"/>
    <w:rsid w:val="00C52415"/>
    <w:rsid w:val="00C53399"/>
    <w:rsid w:val="00C609C1"/>
    <w:rsid w:val="00C638E9"/>
    <w:rsid w:val="00C64123"/>
    <w:rsid w:val="00C67CBC"/>
    <w:rsid w:val="00C73C9A"/>
    <w:rsid w:val="00C75FBE"/>
    <w:rsid w:val="00C7682C"/>
    <w:rsid w:val="00C90A8D"/>
    <w:rsid w:val="00C94DBB"/>
    <w:rsid w:val="00C95B40"/>
    <w:rsid w:val="00CA64B9"/>
    <w:rsid w:val="00CA7657"/>
    <w:rsid w:val="00CB01FA"/>
    <w:rsid w:val="00CB41D9"/>
    <w:rsid w:val="00CB5B1C"/>
    <w:rsid w:val="00CB708C"/>
    <w:rsid w:val="00CB7335"/>
    <w:rsid w:val="00CC151D"/>
    <w:rsid w:val="00CC1D1C"/>
    <w:rsid w:val="00CC2E5C"/>
    <w:rsid w:val="00CC46DF"/>
    <w:rsid w:val="00CC7713"/>
    <w:rsid w:val="00CD1529"/>
    <w:rsid w:val="00CD4098"/>
    <w:rsid w:val="00CE1E4F"/>
    <w:rsid w:val="00CE4BF3"/>
    <w:rsid w:val="00CE61EA"/>
    <w:rsid w:val="00CF1518"/>
    <w:rsid w:val="00CF2343"/>
    <w:rsid w:val="00D0054D"/>
    <w:rsid w:val="00D032C8"/>
    <w:rsid w:val="00D051CF"/>
    <w:rsid w:val="00D06E2E"/>
    <w:rsid w:val="00D0760E"/>
    <w:rsid w:val="00D10BFB"/>
    <w:rsid w:val="00D129A4"/>
    <w:rsid w:val="00D2377C"/>
    <w:rsid w:val="00D23C62"/>
    <w:rsid w:val="00D243FD"/>
    <w:rsid w:val="00D30E2E"/>
    <w:rsid w:val="00D334BE"/>
    <w:rsid w:val="00D33D82"/>
    <w:rsid w:val="00D448CF"/>
    <w:rsid w:val="00D45DB4"/>
    <w:rsid w:val="00D47BC8"/>
    <w:rsid w:val="00D526D1"/>
    <w:rsid w:val="00D74EC9"/>
    <w:rsid w:val="00D87F9B"/>
    <w:rsid w:val="00D90966"/>
    <w:rsid w:val="00D92313"/>
    <w:rsid w:val="00D949A6"/>
    <w:rsid w:val="00DA1AE7"/>
    <w:rsid w:val="00DA5C3E"/>
    <w:rsid w:val="00DA7616"/>
    <w:rsid w:val="00DC49C4"/>
    <w:rsid w:val="00DC5F15"/>
    <w:rsid w:val="00DC746F"/>
    <w:rsid w:val="00DD50FD"/>
    <w:rsid w:val="00DD6A87"/>
    <w:rsid w:val="00DD75FE"/>
    <w:rsid w:val="00DF0D30"/>
    <w:rsid w:val="00DF2714"/>
    <w:rsid w:val="00DF4916"/>
    <w:rsid w:val="00DF4ACF"/>
    <w:rsid w:val="00DF6C62"/>
    <w:rsid w:val="00E00636"/>
    <w:rsid w:val="00E04256"/>
    <w:rsid w:val="00E11585"/>
    <w:rsid w:val="00E12B2D"/>
    <w:rsid w:val="00E12B8C"/>
    <w:rsid w:val="00E1344C"/>
    <w:rsid w:val="00E13A79"/>
    <w:rsid w:val="00E21968"/>
    <w:rsid w:val="00E235B3"/>
    <w:rsid w:val="00E23E2E"/>
    <w:rsid w:val="00E32BDB"/>
    <w:rsid w:val="00E35FC2"/>
    <w:rsid w:val="00E36747"/>
    <w:rsid w:val="00E36855"/>
    <w:rsid w:val="00E37B14"/>
    <w:rsid w:val="00E51697"/>
    <w:rsid w:val="00E63F94"/>
    <w:rsid w:val="00E65B7E"/>
    <w:rsid w:val="00E706DC"/>
    <w:rsid w:val="00E8374E"/>
    <w:rsid w:val="00E90305"/>
    <w:rsid w:val="00E90954"/>
    <w:rsid w:val="00E948E2"/>
    <w:rsid w:val="00E96A9A"/>
    <w:rsid w:val="00E97BD0"/>
    <w:rsid w:val="00EA6ED9"/>
    <w:rsid w:val="00EB6690"/>
    <w:rsid w:val="00EB6BDB"/>
    <w:rsid w:val="00EB72E8"/>
    <w:rsid w:val="00ED05E0"/>
    <w:rsid w:val="00ED3219"/>
    <w:rsid w:val="00ED7E2D"/>
    <w:rsid w:val="00EE1312"/>
    <w:rsid w:val="00EF38AD"/>
    <w:rsid w:val="00F00532"/>
    <w:rsid w:val="00F06EE8"/>
    <w:rsid w:val="00F11EA4"/>
    <w:rsid w:val="00F12E10"/>
    <w:rsid w:val="00F14A5C"/>
    <w:rsid w:val="00F2557E"/>
    <w:rsid w:val="00F30D18"/>
    <w:rsid w:val="00F42253"/>
    <w:rsid w:val="00F44F19"/>
    <w:rsid w:val="00F45653"/>
    <w:rsid w:val="00F468EE"/>
    <w:rsid w:val="00F4703F"/>
    <w:rsid w:val="00F479F5"/>
    <w:rsid w:val="00F47C20"/>
    <w:rsid w:val="00F548A2"/>
    <w:rsid w:val="00F563D1"/>
    <w:rsid w:val="00F57F29"/>
    <w:rsid w:val="00F62905"/>
    <w:rsid w:val="00F63B54"/>
    <w:rsid w:val="00F63F2E"/>
    <w:rsid w:val="00F647FE"/>
    <w:rsid w:val="00F66121"/>
    <w:rsid w:val="00F746DF"/>
    <w:rsid w:val="00F74932"/>
    <w:rsid w:val="00F76E99"/>
    <w:rsid w:val="00F80944"/>
    <w:rsid w:val="00F82FF5"/>
    <w:rsid w:val="00F96239"/>
    <w:rsid w:val="00FA1577"/>
    <w:rsid w:val="00FA2C5C"/>
    <w:rsid w:val="00FA3458"/>
    <w:rsid w:val="00FA63ED"/>
    <w:rsid w:val="00FA6FC0"/>
    <w:rsid w:val="00FB0B56"/>
    <w:rsid w:val="00FB18E2"/>
    <w:rsid w:val="00FB744B"/>
    <w:rsid w:val="00FC051C"/>
    <w:rsid w:val="00FC5220"/>
    <w:rsid w:val="00FC7915"/>
    <w:rsid w:val="00FD3F22"/>
    <w:rsid w:val="00FD3F57"/>
    <w:rsid w:val="00FD5463"/>
    <w:rsid w:val="00FE16EE"/>
    <w:rsid w:val="00FE4D39"/>
    <w:rsid w:val="00FE55C6"/>
    <w:rsid w:val="51930FFA"/>
    <w:rsid w:val="621E09B4"/>
    <w:rsid w:val="79FF197D"/>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BAEAFBC"/>
  <w15:docId w15:val="{ECD9E6AA-C748-44D3-B047-8B8FDB27A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bn-BD"/>
      </w:rPr>
    </w:rPrDefault>
    <w:pPrDefault>
      <w:pPr>
        <w:spacing w:beforeLines="50" w:before="50" w:afterLines="50" w:after="50" w:line="440" w:lineRule="exact"/>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uiPriority="39" w:unhideWhenUsed="1"/>
    <w:lsdException w:name="toc 5" w:uiPriority="39" w:unhideWhenUsed="1"/>
    <w:lsdException w:name="toc 6" w:uiPriority="39" w:unhideWhenUsed="1" w:qFormat="1"/>
    <w:lsdException w:name="toc 7" w:uiPriority="39" w:unhideWhenUsed="1" w:qFormat="1"/>
    <w:lsdException w:name="toc 8" w:uiPriority="39" w:unhideWhenUsed="1" w:qFormat="1"/>
    <w:lsdException w:name="toc 9"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16B06"/>
    <w:pPr>
      <w:spacing w:before="120" w:after="120"/>
      <w:ind w:firstLine="0"/>
    </w:pPr>
    <w:rPr>
      <w:rFonts w:ascii="Times New Roman" w:hAnsi="Times New Roman" w:cs="Times New Roman"/>
      <w:color w:val="0D0D0D"/>
      <w:kern w:val="2"/>
      <w:sz w:val="24"/>
      <w:szCs w:val="24"/>
      <w:shd w:val="clear" w:color="auto" w:fill="FFFFFF"/>
      <w14:ligatures w14:val="standardContextual"/>
    </w:rPr>
  </w:style>
  <w:style w:type="paragraph" w:styleId="Heading1">
    <w:name w:val="heading 1"/>
    <w:basedOn w:val="Normal"/>
    <w:next w:val="Normal"/>
    <w:link w:val="Heading1Char"/>
    <w:autoRedefine/>
    <w:uiPriority w:val="9"/>
    <w:qFormat/>
    <w:rsid w:val="007463CE"/>
    <w:pPr>
      <w:keepNext/>
      <w:keepLines/>
      <w:spacing w:line="240" w:lineRule="atLeast"/>
      <w:jc w:val="center"/>
      <w:outlineLvl w:val="0"/>
    </w:pPr>
    <w:rPr>
      <w:rFonts w:eastAsiaTheme="majorEastAsia" w:cstheme="majorBidi"/>
      <w:b/>
      <w:color w:val="000000" w:themeColor="text1"/>
      <w:sz w:val="32"/>
      <w:szCs w:val="40"/>
    </w:rPr>
  </w:style>
  <w:style w:type="paragraph" w:styleId="Heading2">
    <w:name w:val="heading 2"/>
    <w:basedOn w:val="Normal"/>
    <w:next w:val="Normal"/>
    <w:link w:val="Heading2Char"/>
    <w:autoRedefine/>
    <w:uiPriority w:val="9"/>
    <w:unhideWhenUsed/>
    <w:qFormat/>
    <w:rsid w:val="00083A0C"/>
    <w:pPr>
      <w:keepNext/>
      <w:keepLines/>
      <w:outlineLvl w:val="1"/>
    </w:pPr>
    <w:rPr>
      <w:rFonts w:eastAsiaTheme="majorEastAsia" w:cstheme="majorBidi"/>
      <w:b/>
      <w:color w:val="000000" w:themeColor="text1"/>
      <w:szCs w:val="33"/>
    </w:rPr>
  </w:style>
  <w:style w:type="paragraph" w:styleId="Heading3">
    <w:name w:val="heading 3"/>
    <w:basedOn w:val="Normal"/>
    <w:next w:val="Normal"/>
    <w:link w:val="Heading3Char"/>
    <w:autoRedefine/>
    <w:uiPriority w:val="9"/>
    <w:unhideWhenUsed/>
    <w:qFormat/>
    <w:rsid w:val="007B7EA7"/>
    <w:pPr>
      <w:keepNext/>
      <w:keepLines/>
      <w:spacing w:beforeLines="100" w:before="240" w:afterLines="100" w:after="240" w:line="240" w:lineRule="auto"/>
      <w:outlineLvl w:val="2"/>
    </w:pPr>
    <w:rPr>
      <w:rFonts w:eastAsiaTheme="majorEastAsia" w:cstheme="majorBidi"/>
      <w:b/>
      <w:color w:val="000000" w:themeColor="text1"/>
      <w:szCs w:val="30"/>
    </w:rPr>
  </w:style>
  <w:style w:type="paragraph" w:styleId="Heading4">
    <w:name w:val="heading 4"/>
    <w:basedOn w:val="Normal"/>
    <w:next w:val="Normal"/>
    <w:link w:val="Heading4Char"/>
    <w:uiPriority w:val="9"/>
    <w:unhideWhenUsed/>
    <w:qFormat/>
    <w:rsid w:val="00F96239"/>
    <w:pPr>
      <w:keepNext/>
      <w:keepLines/>
      <w:spacing w:before="40" w:after="0"/>
      <w:outlineLvl w:val="3"/>
    </w:pPr>
    <w:rPr>
      <w:rFonts w:asciiTheme="majorHAnsi" w:eastAsiaTheme="majorEastAsia" w:hAnsiTheme="majorHAnsi" w:cstheme="majorBidi"/>
      <w:i/>
      <w:iCs/>
      <w:color w:val="2F5496" w:themeColor="accent1" w:themeShade="BF"/>
      <w:szCs w:val="30"/>
    </w:rPr>
  </w:style>
  <w:style w:type="paragraph" w:styleId="Heading5">
    <w:name w:val="heading 5"/>
    <w:basedOn w:val="Normal"/>
    <w:next w:val="Normal"/>
    <w:link w:val="Heading5Char"/>
    <w:autoRedefine/>
    <w:uiPriority w:val="9"/>
    <w:semiHidden/>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7">
    <w:name w:val="toc 7"/>
    <w:basedOn w:val="Normal"/>
    <w:next w:val="Normal"/>
    <w:autoRedefine/>
    <w:uiPriority w:val="39"/>
    <w:unhideWhenUsed/>
    <w:qFormat/>
    <w:pPr>
      <w:spacing w:beforeLines="0" w:before="0" w:afterLines="0" w:after="100" w:line="259" w:lineRule="auto"/>
      <w:ind w:left="1320"/>
      <w:jc w:val="left"/>
    </w:pPr>
    <w:rPr>
      <w:rFonts w:asciiTheme="minorHAnsi" w:hAnsiTheme="minorHAnsi"/>
      <w:sz w:val="22"/>
      <w:lang w:bidi="bn-IN"/>
    </w:rPr>
  </w:style>
  <w:style w:type="paragraph" w:styleId="CommentText">
    <w:name w:val="annotation text"/>
    <w:basedOn w:val="Normal"/>
    <w:link w:val="CommentTextChar"/>
    <w:autoRedefine/>
    <w:uiPriority w:val="99"/>
    <w:unhideWhenUsed/>
    <w:qFormat/>
    <w:pPr>
      <w:jc w:val="left"/>
    </w:pPr>
  </w:style>
  <w:style w:type="paragraph" w:styleId="BodyText">
    <w:name w:val="Body Text"/>
    <w:basedOn w:val="Normal"/>
    <w:link w:val="BodyTextChar"/>
    <w:autoRedefine/>
    <w:uiPriority w:val="1"/>
    <w:qFormat/>
    <w:pPr>
      <w:widowControl w:val="0"/>
      <w:autoSpaceDE w:val="0"/>
      <w:autoSpaceDN w:val="0"/>
      <w:ind w:firstLine="480"/>
    </w:pPr>
    <w:rPr>
      <w:rFonts w:eastAsia="Times New Roman"/>
      <w:kern w:val="0"/>
      <w:szCs w:val="21"/>
      <w:lang w:eastAsia="en-US" w:bidi="ar-SA"/>
      <w14:ligatures w14:val="none"/>
    </w:rPr>
  </w:style>
  <w:style w:type="paragraph" w:styleId="TOC5">
    <w:name w:val="toc 5"/>
    <w:basedOn w:val="Normal"/>
    <w:next w:val="Normal"/>
    <w:autoRedefine/>
    <w:uiPriority w:val="39"/>
    <w:unhideWhenUsed/>
    <w:pPr>
      <w:spacing w:beforeLines="0" w:before="0" w:afterLines="0" w:after="100" w:line="259" w:lineRule="auto"/>
      <w:ind w:left="880"/>
      <w:jc w:val="left"/>
    </w:pPr>
    <w:rPr>
      <w:rFonts w:asciiTheme="minorHAnsi" w:hAnsiTheme="minorHAnsi"/>
      <w:sz w:val="22"/>
      <w:lang w:bidi="bn-IN"/>
    </w:rPr>
  </w:style>
  <w:style w:type="paragraph" w:styleId="TOC3">
    <w:name w:val="toc 3"/>
    <w:basedOn w:val="Normal"/>
    <w:next w:val="Normal"/>
    <w:autoRedefine/>
    <w:uiPriority w:val="39"/>
    <w:unhideWhenUsed/>
    <w:pPr>
      <w:spacing w:after="100"/>
      <w:ind w:left="480"/>
    </w:pPr>
  </w:style>
  <w:style w:type="paragraph" w:styleId="TOC8">
    <w:name w:val="toc 8"/>
    <w:basedOn w:val="Normal"/>
    <w:next w:val="Normal"/>
    <w:autoRedefine/>
    <w:uiPriority w:val="39"/>
    <w:unhideWhenUsed/>
    <w:qFormat/>
    <w:pPr>
      <w:spacing w:beforeLines="0" w:before="0" w:afterLines="0" w:after="100" w:line="259" w:lineRule="auto"/>
      <w:ind w:left="1540"/>
      <w:jc w:val="left"/>
    </w:pPr>
    <w:rPr>
      <w:rFonts w:asciiTheme="minorHAnsi" w:hAnsiTheme="minorHAnsi"/>
      <w:sz w:val="22"/>
      <w:lang w:bidi="bn-IN"/>
    </w:rPr>
  </w:style>
  <w:style w:type="paragraph" w:styleId="BodyTextIndent2">
    <w:name w:val="Body Text Indent 2"/>
    <w:basedOn w:val="Normal"/>
    <w:link w:val="BodyTextIndent2Char"/>
    <w:autoRedefine/>
    <w:uiPriority w:val="99"/>
    <w:unhideWhenUsed/>
    <w:qFormat/>
    <w:pPr>
      <w:spacing w:beforeLines="100" w:before="100" w:afterLines="100" w:line="480" w:lineRule="auto"/>
      <w:ind w:left="360"/>
    </w:pPr>
  </w:style>
  <w:style w:type="paragraph" w:styleId="BalloonText">
    <w:name w:val="Balloon Text"/>
    <w:basedOn w:val="Normal"/>
    <w:link w:val="BalloonTextChar"/>
    <w:autoRedefine/>
    <w:uiPriority w:val="99"/>
    <w:semiHidden/>
    <w:unhideWhenUsed/>
    <w:qFormat/>
    <w:pPr>
      <w:spacing w:before="0"/>
    </w:pPr>
    <w:rPr>
      <w:rFonts w:ascii="Segoe UI" w:hAnsi="Segoe UI" w:cs="Segoe UI"/>
      <w:sz w:val="18"/>
      <w:szCs w:val="22"/>
    </w:rPr>
  </w:style>
  <w:style w:type="paragraph" w:styleId="Footer">
    <w:name w:val="footer"/>
    <w:basedOn w:val="Normal"/>
    <w:link w:val="FooterChar"/>
    <w:uiPriority w:val="99"/>
    <w:unhideWhenUsed/>
    <w:pPr>
      <w:tabs>
        <w:tab w:val="center" w:pos="4680"/>
        <w:tab w:val="right" w:pos="9360"/>
      </w:tabs>
      <w:spacing w:before="0"/>
    </w:pPr>
  </w:style>
  <w:style w:type="paragraph" w:styleId="Header">
    <w:name w:val="header"/>
    <w:basedOn w:val="Normal"/>
    <w:link w:val="HeaderChar"/>
    <w:autoRedefine/>
    <w:uiPriority w:val="99"/>
    <w:unhideWhenUsed/>
    <w:qFormat/>
    <w:rsid w:val="009E407C"/>
    <w:pPr>
      <w:tabs>
        <w:tab w:val="center" w:pos="4680"/>
        <w:tab w:val="right" w:pos="9360"/>
      </w:tabs>
      <w:jc w:val="center"/>
    </w:pPr>
  </w:style>
  <w:style w:type="paragraph" w:styleId="TOC1">
    <w:name w:val="toc 1"/>
    <w:basedOn w:val="Normal"/>
    <w:next w:val="Normal"/>
    <w:autoRedefine/>
    <w:uiPriority w:val="39"/>
    <w:unhideWhenUsed/>
    <w:qFormat/>
    <w:pPr>
      <w:spacing w:after="100"/>
    </w:pPr>
  </w:style>
  <w:style w:type="paragraph" w:styleId="TOC4">
    <w:name w:val="toc 4"/>
    <w:basedOn w:val="Normal"/>
    <w:next w:val="Normal"/>
    <w:autoRedefine/>
    <w:uiPriority w:val="39"/>
    <w:unhideWhenUsed/>
    <w:pPr>
      <w:spacing w:beforeLines="0" w:before="0" w:afterLines="0" w:after="100" w:line="259" w:lineRule="auto"/>
      <w:ind w:left="660"/>
      <w:jc w:val="left"/>
    </w:pPr>
    <w:rPr>
      <w:rFonts w:asciiTheme="minorHAnsi" w:hAnsiTheme="minorHAnsi"/>
      <w:sz w:val="22"/>
      <w:lang w:bidi="bn-IN"/>
    </w:rPr>
  </w:style>
  <w:style w:type="paragraph" w:styleId="TOC6">
    <w:name w:val="toc 6"/>
    <w:basedOn w:val="Normal"/>
    <w:next w:val="Normal"/>
    <w:autoRedefine/>
    <w:uiPriority w:val="39"/>
    <w:unhideWhenUsed/>
    <w:qFormat/>
    <w:pPr>
      <w:spacing w:beforeLines="0" w:before="0" w:afterLines="0" w:after="100" w:line="259" w:lineRule="auto"/>
      <w:ind w:left="1100"/>
      <w:jc w:val="left"/>
    </w:pPr>
    <w:rPr>
      <w:rFonts w:asciiTheme="minorHAnsi" w:hAnsiTheme="minorHAnsi"/>
      <w:sz w:val="22"/>
      <w:lang w:bidi="bn-IN"/>
    </w:rPr>
  </w:style>
  <w:style w:type="paragraph" w:styleId="TOC2">
    <w:name w:val="toc 2"/>
    <w:basedOn w:val="Normal"/>
    <w:next w:val="Normal"/>
    <w:autoRedefine/>
    <w:uiPriority w:val="39"/>
    <w:unhideWhenUsed/>
    <w:qFormat/>
    <w:pPr>
      <w:spacing w:after="100"/>
      <w:ind w:left="240"/>
    </w:pPr>
  </w:style>
  <w:style w:type="paragraph" w:styleId="TOC9">
    <w:name w:val="toc 9"/>
    <w:basedOn w:val="Normal"/>
    <w:next w:val="Normal"/>
    <w:autoRedefine/>
    <w:uiPriority w:val="39"/>
    <w:unhideWhenUsed/>
    <w:pPr>
      <w:spacing w:beforeLines="0" w:before="0" w:afterLines="0" w:after="100" w:line="259" w:lineRule="auto"/>
      <w:ind w:left="1760"/>
      <w:jc w:val="left"/>
    </w:pPr>
    <w:rPr>
      <w:rFonts w:asciiTheme="minorHAnsi" w:hAnsiTheme="minorHAnsi"/>
      <w:sz w:val="22"/>
      <w:lang w:bidi="bn-IN"/>
    </w:rPr>
  </w:style>
  <w:style w:type="paragraph" w:styleId="Title">
    <w:name w:val="Title"/>
    <w:basedOn w:val="Normal"/>
    <w:link w:val="TitleChar"/>
    <w:autoRedefine/>
    <w:uiPriority w:val="10"/>
    <w:qFormat/>
    <w:rsid w:val="00450CC4"/>
    <w:pPr>
      <w:widowControl w:val="0"/>
      <w:autoSpaceDE w:val="0"/>
      <w:autoSpaceDN w:val="0"/>
      <w:spacing w:beforeLines="0" w:before="240" w:afterLines="0" w:after="240" w:line="249" w:lineRule="auto"/>
      <w:ind w:left="759" w:right="850"/>
      <w:jc w:val="center"/>
    </w:pPr>
    <w:rPr>
      <w:rFonts w:eastAsia="Microsoft YaHei"/>
      <w:kern w:val="0"/>
      <w:sz w:val="32"/>
      <w:szCs w:val="32"/>
      <w:lang w:bidi="ar-SA"/>
      <w14:ligatures w14:val="none"/>
    </w:rPr>
  </w:style>
  <w:style w:type="table" w:styleId="TableGrid">
    <w:name w:val="Table Grid"/>
    <w:basedOn w:val="TableNormal"/>
    <w:autoRedefine/>
    <w:uiPriority w:val="59"/>
    <w:qFormat/>
    <w:pPr>
      <w:ind w:firstLineChars="200" w:firstLine="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pPr>
      <w:ind w:firstLineChars="200" w:firstLine="200"/>
    </w:p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MediumShading1-Accent3">
    <w:name w:val="Medium Shading 1 Accent 3"/>
    <w:basedOn w:val="TableNormal"/>
    <w:autoRedefine/>
    <w:uiPriority w:val="63"/>
    <w:pPr>
      <w:ind w:firstLineChars="200" w:firstLine="200"/>
    </w:p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styleId="Strong">
    <w:name w:val="Strong"/>
    <w:uiPriority w:val="22"/>
    <w:qFormat/>
    <w:rPr>
      <w:b/>
      <w:bCs/>
    </w:rPr>
  </w:style>
  <w:style w:type="character" w:styleId="Emphasis">
    <w:name w:val="Emphasis"/>
    <w:autoRedefine/>
    <w:uiPriority w:val="20"/>
    <w:qFormat/>
    <w:rPr>
      <w:i/>
      <w:iCs/>
    </w:r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sid w:val="007463CE"/>
    <w:rPr>
      <w:rFonts w:ascii="Times New Roman" w:eastAsiaTheme="majorEastAsia" w:hAnsi="Times New Roman" w:cstheme="majorBidi"/>
      <w:b/>
      <w:color w:val="000000" w:themeColor="text1"/>
      <w:kern w:val="2"/>
      <w:sz w:val="32"/>
      <w:szCs w:val="40"/>
      <w14:ligatures w14:val="standardContextual"/>
    </w:rPr>
  </w:style>
  <w:style w:type="character" w:customStyle="1" w:styleId="Heading2Char">
    <w:name w:val="Heading 2 Char"/>
    <w:basedOn w:val="DefaultParagraphFont"/>
    <w:link w:val="Heading2"/>
    <w:autoRedefine/>
    <w:uiPriority w:val="9"/>
    <w:qFormat/>
    <w:rsid w:val="00083A0C"/>
    <w:rPr>
      <w:rFonts w:ascii="Times New Roman" w:eastAsiaTheme="majorEastAsia" w:hAnsi="Times New Roman" w:cstheme="majorBidi"/>
      <w:b/>
      <w:color w:val="000000" w:themeColor="text1"/>
      <w:kern w:val="2"/>
      <w:sz w:val="24"/>
      <w:szCs w:val="33"/>
      <w14:ligatures w14:val="standardContextual"/>
    </w:rPr>
  </w:style>
  <w:style w:type="character" w:customStyle="1" w:styleId="Heading3Char">
    <w:name w:val="Heading 3 Char"/>
    <w:basedOn w:val="DefaultParagraphFont"/>
    <w:link w:val="Heading3"/>
    <w:autoRedefine/>
    <w:uiPriority w:val="9"/>
    <w:qFormat/>
    <w:rsid w:val="007B7EA7"/>
    <w:rPr>
      <w:rFonts w:ascii="Times New Roman" w:eastAsiaTheme="majorEastAsia" w:hAnsi="Times New Roman" w:cstheme="majorBidi"/>
      <w:b/>
      <w:color w:val="000000" w:themeColor="text1"/>
      <w:kern w:val="2"/>
      <w:sz w:val="24"/>
      <w:szCs w:val="30"/>
      <w14:ligatures w14:val="standardContextual"/>
    </w:rPr>
  </w:style>
  <w:style w:type="character" w:customStyle="1" w:styleId="Heading5Char">
    <w:name w:val="Heading 5 Char"/>
    <w:basedOn w:val="DefaultParagraphFont"/>
    <w:link w:val="Heading5"/>
    <w:autoRedefine/>
    <w:uiPriority w:val="9"/>
    <w:semiHidden/>
    <w:qFormat/>
    <w:rPr>
      <w:rFonts w:asciiTheme="majorHAnsi" w:eastAsiaTheme="majorEastAsia" w:hAnsiTheme="majorHAnsi" w:cstheme="majorBidi"/>
      <w:color w:val="2F5496" w:themeColor="accent1" w:themeShade="BF"/>
      <w:sz w:val="24"/>
      <w:lang w:bidi="bn-BD"/>
    </w:rPr>
  </w:style>
  <w:style w:type="table" w:customStyle="1" w:styleId="PlainTable11">
    <w:name w:val="Plain Table 11"/>
    <w:basedOn w:val="TableNormal"/>
    <w:autoRedefine/>
    <w:uiPriority w:val="41"/>
    <w:qFormat/>
    <w:pPr>
      <w:ind w:firstLineChars="200" w:firstLine="20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autoRedefine/>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22"/>
      <w:lang w:bidi="bn-BD"/>
    </w:rPr>
  </w:style>
  <w:style w:type="character" w:customStyle="1" w:styleId="HeaderChar">
    <w:name w:val="Header Char"/>
    <w:basedOn w:val="DefaultParagraphFont"/>
    <w:link w:val="Header"/>
    <w:uiPriority w:val="99"/>
    <w:qFormat/>
    <w:rsid w:val="009E407C"/>
    <w:rPr>
      <w:rFonts w:ascii="Times New Roman" w:hAnsi="Times New Roman" w:cs="Times New Roman"/>
      <w:color w:val="0D0D0D"/>
      <w:kern w:val="2"/>
      <w:sz w:val="24"/>
      <w:szCs w:val="24"/>
      <w14:ligatures w14:val="standardContextual"/>
    </w:rPr>
  </w:style>
  <w:style w:type="character" w:customStyle="1" w:styleId="FooterChar">
    <w:name w:val="Footer Char"/>
    <w:basedOn w:val="DefaultParagraphFont"/>
    <w:link w:val="Footer"/>
    <w:uiPriority w:val="99"/>
    <w:qFormat/>
    <w:rPr>
      <w:rFonts w:ascii="Times New Roman" w:hAnsi="Times New Roman"/>
      <w:sz w:val="24"/>
      <w:lang w:bidi="bn-BD"/>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qFormat/>
    <w:rPr>
      <w:rFonts w:ascii="Times New Roman" w:eastAsia="Times New Roman" w:hAnsi="Times New Roman" w:cs="Times New Roman"/>
      <w:kern w:val="0"/>
      <w:sz w:val="24"/>
      <w:szCs w:val="21"/>
      <w:lang w:eastAsia="en-US" w:bidi="ar-SA"/>
      <w14:ligatures w14:val="none"/>
    </w:rPr>
  </w:style>
  <w:style w:type="paragraph" w:customStyle="1" w:styleId="TOCHeading1">
    <w:name w:val="TOC Heading1"/>
    <w:basedOn w:val="Heading1"/>
    <w:next w:val="Normal"/>
    <w:uiPriority w:val="39"/>
    <w:unhideWhenUsed/>
    <w:qFormat/>
    <w:pPr>
      <w:spacing w:beforeLines="0" w:afterLines="0" w:after="0" w:line="259" w:lineRule="auto"/>
      <w:jc w:val="left"/>
      <w:outlineLvl w:val="9"/>
    </w:pPr>
    <w:rPr>
      <w:rFonts w:asciiTheme="majorHAnsi" w:hAnsiTheme="majorHAnsi"/>
      <w:b w:val="0"/>
      <w:color w:val="2F5496" w:themeColor="accent1" w:themeShade="BF"/>
      <w:kern w:val="0"/>
      <w:szCs w:val="32"/>
      <w:lang w:eastAsia="en-US" w:bidi="ar-SA"/>
      <w14:ligatures w14:val="none"/>
    </w:rPr>
  </w:style>
  <w:style w:type="character" w:styleId="PlaceholderText">
    <w:name w:val="Placeholder Text"/>
    <w:basedOn w:val="DefaultParagraphFont"/>
    <w:autoRedefine/>
    <w:uiPriority w:val="99"/>
    <w:semiHidden/>
    <w:qFormat/>
    <w:rPr>
      <w:color w:val="808080"/>
    </w:rPr>
  </w:style>
  <w:style w:type="character" w:customStyle="1" w:styleId="UnresolvedMention1">
    <w:name w:val="Unresolved Mention1"/>
    <w:basedOn w:val="DefaultParagraphFont"/>
    <w:autoRedefine/>
    <w:uiPriority w:val="99"/>
    <w:semiHidden/>
    <w:unhideWhenUsed/>
    <w:rPr>
      <w:color w:val="605E5C"/>
      <w:shd w:val="clear" w:color="auto" w:fill="E1DFDD"/>
    </w:rPr>
  </w:style>
  <w:style w:type="character" w:customStyle="1" w:styleId="TitleChar">
    <w:name w:val="Title Char"/>
    <w:basedOn w:val="DefaultParagraphFont"/>
    <w:link w:val="Title"/>
    <w:uiPriority w:val="10"/>
    <w:qFormat/>
    <w:rsid w:val="00450CC4"/>
    <w:rPr>
      <w:rFonts w:ascii="Times New Roman" w:eastAsia="Microsoft YaHei" w:hAnsi="Times New Roman" w:cs="Times New Roman"/>
      <w:color w:val="0D0D0D"/>
      <w:sz w:val="32"/>
      <w:szCs w:val="32"/>
      <w:lang w:bidi="ar-SA"/>
    </w:rPr>
  </w:style>
  <w:style w:type="character" w:customStyle="1" w:styleId="BodyTextIndent2Char">
    <w:name w:val="Body Text Indent 2 Char"/>
    <w:basedOn w:val="DefaultParagraphFont"/>
    <w:link w:val="BodyTextIndent2"/>
    <w:autoRedefine/>
    <w:uiPriority w:val="99"/>
    <w:qFormat/>
    <w:rPr>
      <w:rFonts w:ascii="Times New Roman" w:hAnsi="Times New Roman"/>
      <w:sz w:val="24"/>
      <w:lang w:bidi="bn-BD"/>
    </w:rPr>
  </w:style>
  <w:style w:type="table" w:customStyle="1" w:styleId="TableGridLight1">
    <w:name w:val="Table Grid Light1"/>
    <w:basedOn w:val="TableNormal"/>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unhideWhenUsed/>
    <w:rsid w:val="00F11EA4"/>
    <w:rPr>
      <w:rFonts w:ascii="Times New Roman" w:hAnsi="Times New Roman"/>
      <w:kern w:val="2"/>
      <w:sz w:val="24"/>
      <w:szCs w:val="28"/>
      <w14:ligatures w14:val="standardContextual"/>
    </w:rPr>
  </w:style>
  <w:style w:type="character" w:customStyle="1" w:styleId="UnresolvedMention2">
    <w:name w:val="Unresolved Mention2"/>
    <w:basedOn w:val="DefaultParagraphFont"/>
    <w:uiPriority w:val="99"/>
    <w:semiHidden/>
    <w:unhideWhenUsed/>
    <w:rsid w:val="00F62905"/>
    <w:rPr>
      <w:color w:val="605E5C"/>
      <w:shd w:val="clear" w:color="auto" w:fill="E1DFDD"/>
    </w:rPr>
  </w:style>
  <w:style w:type="paragraph" w:customStyle="1" w:styleId="TableParagraph">
    <w:name w:val="Table Paragraph"/>
    <w:basedOn w:val="Normal"/>
    <w:uiPriority w:val="1"/>
    <w:qFormat/>
    <w:rsid w:val="000D1EA0"/>
    <w:pPr>
      <w:widowControl w:val="0"/>
      <w:autoSpaceDE w:val="0"/>
      <w:autoSpaceDN w:val="0"/>
      <w:spacing w:beforeLines="0" w:before="0" w:afterLines="0" w:after="0" w:line="267" w:lineRule="exact"/>
      <w:jc w:val="center"/>
    </w:pPr>
    <w:rPr>
      <w:rFonts w:eastAsia="Times New Roman"/>
      <w:kern w:val="0"/>
      <w:sz w:val="22"/>
      <w:szCs w:val="22"/>
      <w:lang w:bidi="ar-SA"/>
      <w14:ligatures w14:val="none"/>
    </w:rPr>
  </w:style>
  <w:style w:type="character" w:customStyle="1" w:styleId="katex-mathml">
    <w:name w:val="katex-mathml"/>
    <w:basedOn w:val="DefaultParagraphFont"/>
    <w:rsid w:val="00CF2343"/>
  </w:style>
  <w:style w:type="character" w:customStyle="1" w:styleId="mord">
    <w:name w:val="mord"/>
    <w:basedOn w:val="DefaultParagraphFont"/>
    <w:rsid w:val="00CF2343"/>
  </w:style>
  <w:style w:type="character" w:customStyle="1" w:styleId="vlist-s">
    <w:name w:val="vlist-s"/>
    <w:basedOn w:val="DefaultParagraphFont"/>
    <w:rsid w:val="00CF2343"/>
  </w:style>
  <w:style w:type="character" w:customStyle="1" w:styleId="Heading4Char">
    <w:name w:val="Heading 4 Char"/>
    <w:basedOn w:val="DefaultParagraphFont"/>
    <w:link w:val="Heading4"/>
    <w:uiPriority w:val="9"/>
    <w:rsid w:val="00F96239"/>
    <w:rPr>
      <w:rFonts w:asciiTheme="majorHAnsi" w:eastAsiaTheme="majorEastAsia" w:hAnsiTheme="majorHAnsi" w:cstheme="majorBidi"/>
      <w:i/>
      <w:iCs/>
      <w:color w:val="2F5496" w:themeColor="accent1" w:themeShade="BF"/>
      <w:kern w:val="2"/>
      <w:sz w:val="24"/>
      <w:szCs w:val="30"/>
      <w14:ligatures w14:val="standardContextual"/>
    </w:rPr>
  </w:style>
  <w:style w:type="paragraph" w:styleId="NormalWeb">
    <w:name w:val="Normal (Web)"/>
    <w:basedOn w:val="Normal"/>
    <w:uiPriority w:val="99"/>
    <w:unhideWhenUsed/>
    <w:rsid w:val="00F96239"/>
    <w:pPr>
      <w:spacing w:beforeLines="0" w:before="100" w:beforeAutospacing="1" w:afterLines="0" w:after="100" w:afterAutospacing="1" w:line="240" w:lineRule="auto"/>
      <w:jc w:val="left"/>
    </w:pPr>
    <w:rPr>
      <w:rFonts w:eastAsia="Times New Roman"/>
      <w:color w:val="auto"/>
      <w:kern w:val="0"/>
      <w:shd w:val="clear" w:color="auto" w:fill="auto"/>
      <w:lang w:eastAsia="en-US" w:bidi="ar-SA"/>
      <w14:ligatures w14:val="none"/>
    </w:rPr>
  </w:style>
  <w:style w:type="character" w:customStyle="1" w:styleId="mrel">
    <w:name w:val="mrel"/>
    <w:basedOn w:val="DefaultParagraphFont"/>
    <w:rsid w:val="00F96239"/>
  </w:style>
  <w:style w:type="character" w:customStyle="1" w:styleId="mopen">
    <w:name w:val="mopen"/>
    <w:basedOn w:val="DefaultParagraphFont"/>
    <w:rsid w:val="00F96239"/>
  </w:style>
  <w:style w:type="character" w:customStyle="1" w:styleId="mbin">
    <w:name w:val="mbin"/>
    <w:basedOn w:val="DefaultParagraphFont"/>
    <w:rsid w:val="00F96239"/>
  </w:style>
  <w:style w:type="character" w:customStyle="1" w:styleId="mclose">
    <w:name w:val="mclose"/>
    <w:basedOn w:val="DefaultParagraphFont"/>
    <w:rsid w:val="00F96239"/>
  </w:style>
  <w:style w:type="paragraph" w:customStyle="1" w:styleId="DecimalAligned">
    <w:name w:val="Decimal Aligned"/>
    <w:basedOn w:val="Normal"/>
    <w:uiPriority w:val="40"/>
    <w:qFormat/>
    <w:rsid w:val="00300073"/>
    <w:pPr>
      <w:tabs>
        <w:tab w:val="decimal" w:pos="360"/>
      </w:tabs>
      <w:spacing w:beforeLines="0" w:before="0" w:afterLines="0" w:after="200" w:line="276" w:lineRule="auto"/>
      <w:jc w:val="left"/>
    </w:pPr>
    <w:rPr>
      <w:rFonts w:asciiTheme="minorHAnsi" w:hAnsiTheme="minorHAnsi"/>
      <w:color w:val="auto"/>
      <w:kern w:val="0"/>
      <w:sz w:val="22"/>
      <w:szCs w:val="22"/>
      <w:shd w:val="clear" w:color="auto" w:fill="auto"/>
      <w:lang w:eastAsia="en-US" w:bidi="ar-SA"/>
      <w14:ligatures w14:val="none"/>
    </w:rPr>
  </w:style>
  <w:style w:type="paragraph" w:styleId="FootnoteText">
    <w:name w:val="footnote text"/>
    <w:basedOn w:val="Normal"/>
    <w:link w:val="FootnoteTextChar"/>
    <w:uiPriority w:val="99"/>
    <w:unhideWhenUsed/>
    <w:rsid w:val="00300073"/>
    <w:pPr>
      <w:spacing w:beforeLines="0" w:before="0" w:afterLines="0" w:after="0" w:line="240" w:lineRule="auto"/>
      <w:jc w:val="left"/>
    </w:pPr>
    <w:rPr>
      <w:rFonts w:asciiTheme="minorHAnsi" w:hAnsiTheme="minorHAnsi"/>
      <w:color w:val="auto"/>
      <w:kern w:val="0"/>
      <w:sz w:val="20"/>
      <w:szCs w:val="20"/>
      <w:shd w:val="clear" w:color="auto" w:fill="auto"/>
      <w:lang w:eastAsia="en-US" w:bidi="ar-SA"/>
      <w14:ligatures w14:val="none"/>
    </w:rPr>
  </w:style>
  <w:style w:type="character" w:customStyle="1" w:styleId="FootnoteTextChar">
    <w:name w:val="Footnote Text Char"/>
    <w:basedOn w:val="DefaultParagraphFont"/>
    <w:link w:val="FootnoteText"/>
    <w:uiPriority w:val="99"/>
    <w:rsid w:val="00300073"/>
    <w:rPr>
      <w:rFonts w:cs="Times New Roman"/>
      <w:lang w:eastAsia="en-US" w:bidi="ar-SA"/>
    </w:rPr>
  </w:style>
  <w:style w:type="character" w:styleId="SubtleEmphasis">
    <w:name w:val="Subtle Emphasis"/>
    <w:basedOn w:val="DefaultParagraphFont"/>
    <w:uiPriority w:val="19"/>
    <w:qFormat/>
    <w:rsid w:val="00300073"/>
    <w:rPr>
      <w:i/>
      <w:iCs/>
    </w:rPr>
  </w:style>
  <w:style w:type="table" w:styleId="MediumShading2-Accent5">
    <w:name w:val="Medium Shading 2 Accent 5"/>
    <w:basedOn w:val="TableNormal"/>
    <w:uiPriority w:val="64"/>
    <w:rsid w:val="00300073"/>
    <w:pPr>
      <w:spacing w:beforeLines="0" w:before="0" w:afterLines="0" w:after="0" w:line="240" w:lineRule="auto"/>
      <w:ind w:firstLine="0"/>
      <w:jc w:val="left"/>
    </w:pPr>
    <w:rPr>
      <w:sz w:val="22"/>
      <w:szCs w:val="22"/>
      <w:lang w:eastAsia="en-US"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300073"/>
    <w:pPr>
      <w:spacing w:before="0" w:after="200" w:line="240" w:lineRule="auto"/>
    </w:pPr>
    <w:rPr>
      <w:i/>
      <w:iCs/>
      <w:color w:val="44546A" w:themeColor="text2"/>
      <w:sz w:val="18"/>
      <w:szCs w:val="22"/>
    </w:rPr>
  </w:style>
  <w:style w:type="character" w:styleId="HTMLCode">
    <w:name w:val="HTML Code"/>
    <w:basedOn w:val="DefaultParagraphFont"/>
    <w:uiPriority w:val="99"/>
    <w:semiHidden/>
    <w:unhideWhenUsed/>
    <w:rsid w:val="00FE55C6"/>
    <w:rPr>
      <w:rFonts w:ascii="Courier New" w:eastAsia="Times New Roman" w:hAnsi="Courier New" w:cs="Courier New"/>
      <w:sz w:val="20"/>
      <w:szCs w:val="20"/>
    </w:rPr>
  </w:style>
  <w:style w:type="paragraph" w:styleId="z-TopofForm">
    <w:name w:val="HTML Top of Form"/>
    <w:basedOn w:val="Normal"/>
    <w:next w:val="Normal"/>
    <w:link w:val="z-TopofFormChar"/>
    <w:hidden/>
    <w:uiPriority w:val="99"/>
    <w:semiHidden/>
    <w:unhideWhenUsed/>
    <w:rsid w:val="00CB41D9"/>
    <w:pPr>
      <w:pBdr>
        <w:bottom w:val="single" w:sz="6" w:space="1" w:color="auto"/>
      </w:pBdr>
      <w:spacing w:beforeLines="0" w:before="0" w:afterLines="0" w:after="0" w:line="240" w:lineRule="auto"/>
      <w:jc w:val="center"/>
    </w:pPr>
    <w:rPr>
      <w:rFonts w:ascii="Arial" w:eastAsia="Times New Roman" w:hAnsi="Arial" w:cs="Arial"/>
      <w:vanish/>
      <w:color w:val="auto"/>
      <w:kern w:val="0"/>
      <w:sz w:val="16"/>
      <w:szCs w:val="16"/>
      <w:shd w:val="clear" w:color="auto" w:fill="auto"/>
      <w:lang w:eastAsia="en-US" w:bidi="ar-SA"/>
      <w14:ligatures w14:val="none"/>
    </w:rPr>
  </w:style>
  <w:style w:type="character" w:customStyle="1" w:styleId="z-TopofFormChar">
    <w:name w:val="z-Top of Form Char"/>
    <w:basedOn w:val="DefaultParagraphFont"/>
    <w:link w:val="z-TopofForm"/>
    <w:uiPriority w:val="99"/>
    <w:semiHidden/>
    <w:rsid w:val="00CB41D9"/>
    <w:rPr>
      <w:rFonts w:ascii="Arial" w:eastAsia="Times New Roman" w:hAnsi="Arial" w:cs="Arial"/>
      <w:vanish/>
      <w:sz w:val="16"/>
      <w:szCs w:val="16"/>
      <w:lang w:eastAsia="en-US" w:bidi="ar-SA"/>
    </w:rPr>
  </w:style>
  <w:style w:type="paragraph" w:styleId="TableofFigures">
    <w:name w:val="table of figures"/>
    <w:basedOn w:val="Normal"/>
    <w:next w:val="Normal"/>
    <w:uiPriority w:val="99"/>
    <w:unhideWhenUsed/>
    <w:rsid w:val="009E407C"/>
    <w:pPr>
      <w:spacing w:after="0"/>
    </w:pPr>
    <w:rPr>
      <w:szCs w:val="30"/>
    </w:rPr>
  </w:style>
  <w:style w:type="paragraph" w:styleId="Bibliography">
    <w:name w:val="Bibliography"/>
    <w:basedOn w:val="Normal"/>
    <w:next w:val="Normal"/>
    <w:uiPriority w:val="37"/>
    <w:unhideWhenUsed/>
    <w:rsid w:val="00F44F19"/>
    <w:pPr>
      <w:tabs>
        <w:tab w:val="left" w:pos="384"/>
      </w:tabs>
      <w:spacing w:after="0" w:line="240" w:lineRule="exact"/>
      <w:ind w:left="384" w:hanging="384"/>
    </w:pPr>
    <w:rPr>
      <w:szCs w:val="30"/>
    </w:rPr>
  </w:style>
  <w:style w:type="paragraph" w:styleId="TOCHeading">
    <w:name w:val="TOC Heading"/>
    <w:basedOn w:val="Heading1"/>
    <w:next w:val="Normal"/>
    <w:uiPriority w:val="39"/>
    <w:unhideWhenUsed/>
    <w:qFormat/>
    <w:rsid w:val="00775889"/>
    <w:pPr>
      <w:spacing w:beforeLines="0" w:afterLines="0" w:after="0" w:line="259" w:lineRule="auto"/>
      <w:jc w:val="left"/>
      <w:outlineLvl w:val="9"/>
    </w:pPr>
    <w:rPr>
      <w:rFonts w:asciiTheme="majorHAnsi" w:hAnsiTheme="majorHAnsi"/>
      <w:b w:val="0"/>
      <w:color w:val="2F5496" w:themeColor="accent1" w:themeShade="BF"/>
      <w:kern w:val="0"/>
      <w:szCs w:val="32"/>
      <w:shd w:val="clear" w:color="auto" w:fill="auto"/>
      <w:lang w:eastAsia="en-US" w:bidi="ar-SA"/>
      <w14:ligatures w14:val="none"/>
    </w:rPr>
  </w:style>
  <w:style w:type="paragraph" w:styleId="CommentSubject">
    <w:name w:val="annotation subject"/>
    <w:basedOn w:val="CommentText"/>
    <w:next w:val="CommentText"/>
    <w:link w:val="CommentSubjectChar"/>
    <w:uiPriority w:val="99"/>
    <w:semiHidden/>
    <w:unhideWhenUsed/>
    <w:rsid w:val="00463D23"/>
    <w:pPr>
      <w:spacing w:line="240" w:lineRule="auto"/>
      <w:jc w:val="both"/>
    </w:pPr>
    <w:rPr>
      <w:b/>
      <w:bCs/>
      <w:sz w:val="20"/>
      <w:szCs w:val="25"/>
    </w:rPr>
  </w:style>
  <w:style w:type="character" w:customStyle="1" w:styleId="CommentTextChar">
    <w:name w:val="Comment Text Char"/>
    <w:basedOn w:val="DefaultParagraphFont"/>
    <w:link w:val="CommentText"/>
    <w:uiPriority w:val="99"/>
    <w:rsid w:val="00463D23"/>
    <w:rPr>
      <w:rFonts w:ascii="Times New Roman" w:hAnsi="Times New Roman" w:cs="Times New Roman"/>
      <w:color w:val="0D0D0D"/>
      <w:kern w:val="2"/>
      <w:sz w:val="24"/>
      <w:szCs w:val="24"/>
      <w14:ligatures w14:val="standardContextual"/>
    </w:rPr>
  </w:style>
  <w:style w:type="character" w:customStyle="1" w:styleId="CommentSubjectChar">
    <w:name w:val="Comment Subject Char"/>
    <w:basedOn w:val="CommentTextChar"/>
    <w:link w:val="CommentSubject"/>
    <w:uiPriority w:val="99"/>
    <w:semiHidden/>
    <w:rsid w:val="00463D23"/>
    <w:rPr>
      <w:rFonts w:ascii="Times New Roman" w:hAnsi="Times New Roman" w:cs="Times New Roman"/>
      <w:b/>
      <w:bCs/>
      <w:color w:val="0D0D0D"/>
      <w:kern w:val="2"/>
      <w:sz w:val="24"/>
      <w:szCs w:val="25"/>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9497">
      <w:bodyDiv w:val="1"/>
      <w:marLeft w:val="0"/>
      <w:marRight w:val="0"/>
      <w:marTop w:val="0"/>
      <w:marBottom w:val="0"/>
      <w:divBdr>
        <w:top w:val="none" w:sz="0" w:space="0" w:color="auto"/>
        <w:left w:val="none" w:sz="0" w:space="0" w:color="auto"/>
        <w:bottom w:val="none" w:sz="0" w:space="0" w:color="auto"/>
        <w:right w:val="none" w:sz="0" w:space="0" w:color="auto"/>
      </w:divBdr>
    </w:div>
    <w:div w:id="14814965">
      <w:bodyDiv w:val="1"/>
      <w:marLeft w:val="0"/>
      <w:marRight w:val="0"/>
      <w:marTop w:val="0"/>
      <w:marBottom w:val="0"/>
      <w:divBdr>
        <w:top w:val="none" w:sz="0" w:space="0" w:color="auto"/>
        <w:left w:val="none" w:sz="0" w:space="0" w:color="auto"/>
        <w:bottom w:val="none" w:sz="0" w:space="0" w:color="auto"/>
        <w:right w:val="none" w:sz="0" w:space="0" w:color="auto"/>
      </w:divBdr>
    </w:div>
    <w:div w:id="58134270">
      <w:bodyDiv w:val="1"/>
      <w:marLeft w:val="0"/>
      <w:marRight w:val="0"/>
      <w:marTop w:val="0"/>
      <w:marBottom w:val="0"/>
      <w:divBdr>
        <w:top w:val="none" w:sz="0" w:space="0" w:color="auto"/>
        <w:left w:val="none" w:sz="0" w:space="0" w:color="auto"/>
        <w:bottom w:val="none" w:sz="0" w:space="0" w:color="auto"/>
        <w:right w:val="none" w:sz="0" w:space="0" w:color="auto"/>
      </w:divBdr>
    </w:div>
    <w:div w:id="104351359">
      <w:bodyDiv w:val="1"/>
      <w:marLeft w:val="0"/>
      <w:marRight w:val="0"/>
      <w:marTop w:val="0"/>
      <w:marBottom w:val="0"/>
      <w:divBdr>
        <w:top w:val="none" w:sz="0" w:space="0" w:color="auto"/>
        <w:left w:val="none" w:sz="0" w:space="0" w:color="auto"/>
        <w:bottom w:val="none" w:sz="0" w:space="0" w:color="auto"/>
        <w:right w:val="none" w:sz="0" w:space="0" w:color="auto"/>
      </w:divBdr>
    </w:div>
    <w:div w:id="108596839">
      <w:bodyDiv w:val="1"/>
      <w:marLeft w:val="0"/>
      <w:marRight w:val="0"/>
      <w:marTop w:val="0"/>
      <w:marBottom w:val="0"/>
      <w:divBdr>
        <w:top w:val="none" w:sz="0" w:space="0" w:color="auto"/>
        <w:left w:val="none" w:sz="0" w:space="0" w:color="auto"/>
        <w:bottom w:val="none" w:sz="0" w:space="0" w:color="auto"/>
        <w:right w:val="none" w:sz="0" w:space="0" w:color="auto"/>
      </w:divBdr>
    </w:div>
    <w:div w:id="254017727">
      <w:bodyDiv w:val="1"/>
      <w:marLeft w:val="0"/>
      <w:marRight w:val="0"/>
      <w:marTop w:val="0"/>
      <w:marBottom w:val="0"/>
      <w:divBdr>
        <w:top w:val="none" w:sz="0" w:space="0" w:color="auto"/>
        <w:left w:val="none" w:sz="0" w:space="0" w:color="auto"/>
        <w:bottom w:val="none" w:sz="0" w:space="0" w:color="auto"/>
        <w:right w:val="none" w:sz="0" w:space="0" w:color="auto"/>
      </w:divBdr>
    </w:div>
    <w:div w:id="265968352">
      <w:bodyDiv w:val="1"/>
      <w:marLeft w:val="0"/>
      <w:marRight w:val="0"/>
      <w:marTop w:val="0"/>
      <w:marBottom w:val="0"/>
      <w:divBdr>
        <w:top w:val="none" w:sz="0" w:space="0" w:color="auto"/>
        <w:left w:val="none" w:sz="0" w:space="0" w:color="auto"/>
        <w:bottom w:val="none" w:sz="0" w:space="0" w:color="auto"/>
        <w:right w:val="none" w:sz="0" w:space="0" w:color="auto"/>
      </w:divBdr>
    </w:div>
    <w:div w:id="327560643">
      <w:bodyDiv w:val="1"/>
      <w:marLeft w:val="0"/>
      <w:marRight w:val="0"/>
      <w:marTop w:val="0"/>
      <w:marBottom w:val="0"/>
      <w:divBdr>
        <w:top w:val="none" w:sz="0" w:space="0" w:color="auto"/>
        <w:left w:val="none" w:sz="0" w:space="0" w:color="auto"/>
        <w:bottom w:val="none" w:sz="0" w:space="0" w:color="auto"/>
        <w:right w:val="none" w:sz="0" w:space="0" w:color="auto"/>
      </w:divBdr>
    </w:div>
    <w:div w:id="427702702">
      <w:bodyDiv w:val="1"/>
      <w:marLeft w:val="0"/>
      <w:marRight w:val="0"/>
      <w:marTop w:val="0"/>
      <w:marBottom w:val="0"/>
      <w:divBdr>
        <w:top w:val="none" w:sz="0" w:space="0" w:color="auto"/>
        <w:left w:val="none" w:sz="0" w:space="0" w:color="auto"/>
        <w:bottom w:val="none" w:sz="0" w:space="0" w:color="auto"/>
        <w:right w:val="none" w:sz="0" w:space="0" w:color="auto"/>
      </w:divBdr>
    </w:div>
    <w:div w:id="502748333">
      <w:bodyDiv w:val="1"/>
      <w:marLeft w:val="0"/>
      <w:marRight w:val="0"/>
      <w:marTop w:val="0"/>
      <w:marBottom w:val="0"/>
      <w:divBdr>
        <w:top w:val="none" w:sz="0" w:space="0" w:color="auto"/>
        <w:left w:val="none" w:sz="0" w:space="0" w:color="auto"/>
        <w:bottom w:val="none" w:sz="0" w:space="0" w:color="auto"/>
        <w:right w:val="none" w:sz="0" w:space="0" w:color="auto"/>
      </w:divBdr>
    </w:div>
    <w:div w:id="553780205">
      <w:bodyDiv w:val="1"/>
      <w:marLeft w:val="0"/>
      <w:marRight w:val="0"/>
      <w:marTop w:val="0"/>
      <w:marBottom w:val="0"/>
      <w:divBdr>
        <w:top w:val="none" w:sz="0" w:space="0" w:color="auto"/>
        <w:left w:val="none" w:sz="0" w:space="0" w:color="auto"/>
        <w:bottom w:val="none" w:sz="0" w:space="0" w:color="auto"/>
        <w:right w:val="none" w:sz="0" w:space="0" w:color="auto"/>
      </w:divBdr>
    </w:div>
    <w:div w:id="557975683">
      <w:bodyDiv w:val="1"/>
      <w:marLeft w:val="0"/>
      <w:marRight w:val="0"/>
      <w:marTop w:val="0"/>
      <w:marBottom w:val="0"/>
      <w:divBdr>
        <w:top w:val="none" w:sz="0" w:space="0" w:color="auto"/>
        <w:left w:val="none" w:sz="0" w:space="0" w:color="auto"/>
        <w:bottom w:val="none" w:sz="0" w:space="0" w:color="auto"/>
        <w:right w:val="none" w:sz="0" w:space="0" w:color="auto"/>
      </w:divBdr>
    </w:div>
    <w:div w:id="565457023">
      <w:bodyDiv w:val="1"/>
      <w:marLeft w:val="0"/>
      <w:marRight w:val="0"/>
      <w:marTop w:val="0"/>
      <w:marBottom w:val="0"/>
      <w:divBdr>
        <w:top w:val="none" w:sz="0" w:space="0" w:color="auto"/>
        <w:left w:val="none" w:sz="0" w:space="0" w:color="auto"/>
        <w:bottom w:val="none" w:sz="0" w:space="0" w:color="auto"/>
        <w:right w:val="none" w:sz="0" w:space="0" w:color="auto"/>
      </w:divBdr>
    </w:div>
    <w:div w:id="583612112">
      <w:bodyDiv w:val="1"/>
      <w:marLeft w:val="0"/>
      <w:marRight w:val="0"/>
      <w:marTop w:val="0"/>
      <w:marBottom w:val="0"/>
      <w:divBdr>
        <w:top w:val="none" w:sz="0" w:space="0" w:color="auto"/>
        <w:left w:val="none" w:sz="0" w:space="0" w:color="auto"/>
        <w:bottom w:val="none" w:sz="0" w:space="0" w:color="auto"/>
        <w:right w:val="none" w:sz="0" w:space="0" w:color="auto"/>
      </w:divBdr>
    </w:div>
    <w:div w:id="602613999">
      <w:bodyDiv w:val="1"/>
      <w:marLeft w:val="0"/>
      <w:marRight w:val="0"/>
      <w:marTop w:val="0"/>
      <w:marBottom w:val="0"/>
      <w:divBdr>
        <w:top w:val="none" w:sz="0" w:space="0" w:color="auto"/>
        <w:left w:val="none" w:sz="0" w:space="0" w:color="auto"/>
        <w:bottom w:val="none" w:sz="0" w:space="0" w:color="auto"/>
        <w:right w:val="none" w:sz="0" w:space="0" w:color="auto"/>
      </w:divBdr>
    </w:div>
    <w:div w:id="681736449">
      <w:bodyDiv w:val="1"/>
      <w:marLeft w:val="0"/>
      <w:marRight w:val="0"/>
      <w:marTop w:val="0"/>
      <w:marBottom w:val="0"/>
      <w:divBdr>
        <w:top w:val="none" w:sz="0" w:space="0" w:color="auto"/>
        <w:left w:val="none" w:sz="0" w:space="0" w:color="auto"/>
        <w:bottom w:val="none" w:sz="0" w:space="0" w:color="auto"/>
        <w:right w:val="none" w:sz="0" w:space="0" w:color="auto"/>
      </w:divBdr>
    </w:div>
    <w:div w:id="785999664">
      <w:bodyDiv w:val="1"/>
      <w:marLeft w:val="0"/>
      <w:marRight w:val="0"/>
      <w:marTop w:val="0"/>
      <w:marBottom w:val="0"/>
      <w:divBdr>
        <w:top w:val="none" w:sz="0" w:space="0" w:color="auto"/>
        <w:left w:val="none" w:sz="0" w:space="0" w:color="auto"/>
        <w:bottom w:val="none" w:sz="0" w:space="0" w:color="auto"/>
        <w:right w:val="none" w:sz="0" w:space="0" w:color="auto"/>
      </w:divBdr>
    </w:div>
    <w:div w:id="791628314">
      <w:bodyDiv w:val="1"/>
      <w:marLeft w:val="0"/>
      <w:marRight w:val="0"/>
      <w:marTop w:val="0"/>
      <w:marBottom w:val="0"/>
      <w:divBdr>
        <w:top w:val="none" w:sz="0" w:space="0" w:color="auto"/>
        <w:left w:val="none" w:sz="0" w:space="0" w:color="auto"/>
        <w:bottom w:val="none" w:sz="0" w:space="0" w:color="auto"/>
        <w:right w:val="none" w:sz="0" w:space="0" w:color="auto"/>
      </w:divBdr>
    </w:div>
    <w:div w:id="838886002">
      <w:bodyDiv w:val="1"/>
      <w:marLeft w:val="0"/>
      <w:marRight w:val="0"/>
      <w:marTop w:val="0"/>
      <w:marBottom w:val="0"/>
      <w:divBdr>
        <w:top w:val="none" w:sz="0" w:space="0" w:color="auto"/>
        <w:left w:val="none" w:sz="0" w:space="0" w:color="auto"/>
        <w:bottom w:val="none" w:sz="0" w:space="0" w:color="auto"/>
        <w:right w:val="none" w:sz="0" w:space="0" w:color="auto"/>
      </w:divBdr>
    </w:div>
    <w:div w:id="920866531">
      <w:bodyDiv w:val="1"/>
      <w:marLeft w:val="0"/>
      <w:marRight w:val="0"/>
      <w:marTop w:val="0"/>
      <w:marBottom w:val="0"/>
      <w:divBdr>
        <w:top w:val="none" w:sz="0" w:space="0" w:color="auto"/>
        <w:left w:val="none" w:sz="0" w:space="0" w:color="auto"/>
        <w:bottom w:val="none" w:sz="0" w:space="0" w:color="auto"/>
        <w:right w:val="none" w:sz="0" w:space="0" w:color="auto"/>
      </w:divBdr>
    </w:div>
    <w:div w:id="994531157">
      <w:bodyDiv w:val="1"/>
      <w:marLeft w:val="0"/>
      <w:marRight w:val="0"/>
      <w:marTop w:val="0"/>
      <w:marBottom w:val="0"/>
      <w:divBdr>
        <w:top w:val="none" w:sz="0" w:space="0" w:color="auto"/>
        <w:left w:val="none" w:sz="0" w:space="0" w:color="auto"/>
        <w:bottom w:val="none" w:sz="0" w:space="0" w:color="auto"/>
        <w:right w:val="none" w:sz="0" w:space="0" w:color="auto"/>
      </w:divBdr>
      <w:divsChild>
        <w:div w:id="1221479807">
          <w:marLeft w:val="0"/>
          <w:marRight w:val="0"/>
          <w:marTop w:val="0"/>
          <w:marBottom w:val="0"/>
          <w:divBdr>
            <w:top w:val="single" w:sz="2" w:space="0" w:color="E3E3E3"/>
            <w:left w:val="single" w:sz="2" w:space="0" w:color="E3E3E3"/>
            <w:bottom w:val="single" w:sz="2" w:space="0" w:color="E3E3E3"/>
            <w:right w:val="single" w:sz="2" w:space="0" w:color="E3E3E3"/>
          </w:divBdr>
          <w:divsChild>
            <w:div w:id="1571579476">
              <w:marLeft w:val="0"/>
              <w:marRight w:val="0"/>
              <w:marTop w:val="0"/>
              <w:marBottom w:val="0"/>
              <w:divBdr>
                <w:top w:val="single" w:sz="2" w:space="0" w:color="E3E3E3"/>
                <w:left w:val="single" w:sz="2" w:space="0" w:color="E3E3E3"/>
                <w:bottom w:val="single" w:sz="2" w:space="0" w:color="E3E3E3"/>
                <w:right w:val="single" w:sz="2" w:space="0" w:color="E3E3E3"/>
              </w:divBdr>
              <w:divsChild>
                <w:div w:id="414472658">
                  <w:marLeft w:val="0"/>
                  <w:marRight w:val="0"/>
                  <w:marTop w:val="0"/>
                  <w:marBottom w:val="0"/>
                  <w:divBdr>
                    <w:top w:val="single" w:sz="2" w:space="0" w:color="E3E3E3"/>
                    <w:left w:val="single" w:sz="2" w:space="0" w:color="E3E3E3"/>
                    <w:bottom w:val="single" w:sz="2" w:space="0" w:color="E3E3E3"/>
                    <w:right w:val="single" w:sz="2" w:space="0" w:color="E3E3E3"/>
                  </w:divBdr>
                  <w:divsChild>
                    <w:div w:id="1043096640">
                      <w:marLeft w:val="0"/>
                      <w:marRight w:val="0"/>
                      <w:marTop w:val="0"/>
                      <w:marBottom w:val="0"/>
                      <w:divBdr>
                        <w:top w:val="single" w:sz="2" w:space="0" w:color="E3E3E3"/>
                        <w:left w:val="single" w:sz="2" w:space="0" w:color="E3E3E3"/>
                        <w:bottom w:val="single" w:sz="2" w:space="0" w:color="E3E3E3"/>
                        <w:right w:val="single" w:sz="2" w:space="0" w:color="E3E3E3"/>
                      </w:divBdr>
                      <w:divsChild>
                        <w:div w:id="1034236092">
                          <w:marLeft w:val="0"/>
                          <w:marRight w:val="0"/>
                          <w:marTop w:val="0"/>
                          <w:marBottom w:val="0"/>
                          <w:divBdr>
                            <w:top w:val="single" w:sz="2" w:space="0" w:color="E3E3E3"/>
                            <w:left w:val="single" w:sz="2" w:space="0" w:color="E3E3E3"/>
                            <w:bottom w:val="single" w:sz="2" w:space="0" w:color="E3E3E3"/>
                            <w:right w:val="single" w:sz="2" w:space="0" w:color="E3E3E3"/>
                          </w:divBdr>
                          <w:divsChild>
                            <w:div w:id="6527623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825972708">
          <w:marLeft w:val="0"/>
          <w:marRight w:val="0"/>
          <w:marTop w:val="0"/>
          <w:marBottom w:val="0"/>
          <w:divBdr>
            <w:top w:val="single" w:sz="2" w:space="0" w:color="E3E3E3"/>
            <w:left w:val="single" w:sz="2" w:space="0" w:color="E3E3E3"/>
            <w:bottom w:val="single" w:sz="2" w:space="0" w:color="E3E3E3"/>
            <w:right w:val="single" w:sz="2" w:space="0" w:color="E3E3E3"/>
          </w:divBdr>
          <w:divsChild>
            <w:div w:id="503058108">
              <w:marLeft w:val="0"/>
              <w:marRight w:val="0"/>
              <w:marTop w:val="0"/>
              <w:marBottom w:val="0"/>
              <w:divBdr>
                <w:top w:val="single" w:sz="2" w:space="0" w:color="E3E3E3"/>
                <w:left w:val="single" w:sz="2" w:space="0" w:color="E3E3E3"/>
                <w:bottom w:val="single" w:sz="2" w:space="0" w:color="E3E3E3"/>
                <w:right w:val="single" w:sz="2" w:space="0" w:color="E3E3E3"/>
              </w:divBdr>
            </w:div>
            <w:div w:id="736900976">
              <w:marLeft w:val="0"/>
              <w:marRight w:val="0"/>
              <w:marTop w:val="0"/>
              <w:marBottom w:val="0"/>
              <w:divBdr>
                <w:top w:val="single" w:sz="2" w:space="0" w:color="E3E3E3"/>
                <w:left w:val="single" w:sz="2" w:space="0" w:color="E3E3E3"/>
                <w:bottom w:val="single" w:sz="2" w:space="0" w:color="E3E3E3"/>
                <w:right w:val="single" w:sz="2" w:space="0" w:color="E3E3E3"/>
              </w:divBdr>
              <w:divsChild>
                <w:div w:id="657345836">
                  <w:marLeft w:val="0"/>
                  <w:marRight w:val="0"/>
                  <w:marTop w:val="0"/>
                  <w:marBottom w:val="0"/>
                  <w:divBdr>
                    <w:top w:val="single" w:sz="2" w:space="0" w:color="E3E3E3"/>
                    <w:left w:val="single" w:sz="2" w:space="0" w:color="E3E3E3"/>
                    <w:bottom w:val="single" w:sz="2" w:space="0" w:color="E3E3E3"/>
                    <w:right w:val="single" w:sz="2" w:space="0" w:color="E3E3E3"/>
                  </w:divBdr>
                  <w:divsChild>
                    <w:div w:id="129830867">
                      <w:marLeft w:val="0"/>
                      <w:marRight w:val="0"/>
                      <w:marTop w:val="0"/>
                      <w:marBottom w:val="0"/>
                      <w:divBdr>
                        <w:top w:val="single" w:sz="2" w:space="0" w:color="E3E3E3"/>
                        <w:left w:val="single" w:sz="2" w:space="0" w:color="E3E3E3"/>
                        <w:bottom w:val="single" w:sz="2" w:space="0" w:color="E3E3E3"/>
                        <w:right w:val="single" w:sz="2" w:space="0" w:color="E3E3E3"/>
                      </w:divBdr>
                      <w:divsChild>
                        <w:div w:id="15784387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040666601">
      <w:bodyDiv w:val="1"/>
      <w:marLeft w:val="0"/>
      <w:marRight w:val="0"/>
      <w:marTop w:val="0"/>
      <w:marBottom w:val="0"/>
      <w:divBdr>
        <w:top w:val="none" w:sz="0" w:space="0" w:color="auto"/>
        <w:left w:val="none" w:sz="0" w:space="0" w:color="auto"/>
        <w:bottom w:val="none" w:sz="0" w:space="0" w:color="auto"/>
        <w:right w:val="none" w:sz="0" w:space="0" w:color="auto"/>
      </w:divBdr>
    </w:div>
    <w:div w:id="1075275256">
      <w:bodyDiv w:val="1"/>
      <w:marLeft w:val="0"/>
      <w:marRight w:val="0"/>
      <w:marTop w:val="0"/>
      <w:marBottom w:val="0"/>
      <w:divBdr>
        <w:top w:val="none" w:sz="0" w:space="0" w:color="auto"/>
        <w:left w:val="none" w:sz="0" w:space="0" w:color="auto"/>
        <w:bottom w:val="none" w:sz="0" w:space="0" w:color="auto"/>
        <w:right w:val="none" w:sz="0" w:space="0" w:color="auto"/>
      </w:divBdr>
    </w:div>
    <w:div w:id="1181554377">
      <w:bodyDiv w:val="1"/>
      <w:marLeft w:val="0"/>
      <w:marRight w:val="0"/>
      <w:marTop w:val="0"/>
      <w:marBottom w:val="0"/>
      <w:divBdr>
        <w:top w:val="none" w:sz="0" w:space="0" w:color="auto"/>
        <w:left w:val="none" w:sz="0" w:space="0" w:color="auto"/>
        <w:bottom w:val="none" w:sz="0" w:space="0" w:color="auto"/>
        <w:right w:val="none" w:sz="0" w:space="0" w:color="auto"/>
      </w:divBdr>
    </w:div>
    <w:div w:id="1182400622">
      <w:bodyDiv w:val="1"/>
      <w:marLeft w:val="0"/>
      <w:marRight w:val="0"/>
      <w:marTop w:val="0"/>
      <w:marBottom w:val="0"/>
      <w:divBdr>
        <w:top w:val="none" w:sz="0" w:space="0" w:color="auto"/>
        <w:left w:val="none" w:sz="0" w:space="0" w:color="auto"/>
        <w:bottom w:val="none" w:sz="0" w:space="0" w:color="auto"/>
        <w:right w:val="none" w:sz="0" w:space="0" w:color="auto"/>
      </w:divBdr>
    </w:div>
    <w:div w:id="1208879905">
      <w:bodyDiv w:val="1"/>
      <w:marLeft w:val="0"/>
      <w:marRight w:val="0"/>
      <w:marTop w:val="0"/>
      <w:marBottom w:val="0"/>
      <w:divBdr>
        <w:top w:val="none" w:sz="0" w:space="0" w:color="auto"/>
        <w:left w:val="none" w:sz="0" w:space="0" w:color="auto"/>
        <w:bottom w:val="none" w:sz="0" w:space="0" w:color="auto"/>
        <w:right w:val="none" w:sz="0" w:space="0" w:color="auto"/>
      </w:divBdr>
    </w:div>
    <w:div w:id="1219131426">
      <w:bodyDiv w:val="1"/>
      <w:marLeft w:val="0"/>
      <w:marRight w:val="0"/>
      <w:marTop w:val="0"/>
      <w:marBottom w:val="0"/>
      <w:divBdr>
        <w:top w:val="none" w:sz="0" w:space="0" w:color="auto"/>
        <w:left w:val="none" w:sz="0" w:space="0" w:color="auto"/>
        <w:bottom w:val="none" w:sz="0" w:space="0" w:color="auto"/>
        <w:right w:val="none" w:sz="0" w:space="0" w:color="auto"/>
      </w:divBdr>
    </w:div>
    <w:div w:id="1229993577">
      <w:bodyDiv w:val="1"/>
      <w:marLeft w:val="0"/>
      <w:marRight w:val="0"/>
      <w:marTop w:val="0"/>
      <w:marBottom w:val="0"/>
      <w:divBdr>
        <w:top w:val="none" w:sz="0" w:space="0" w:color="auto"/>
        <w:left w:val="none" w:sz="0" w:space="0" w:color="auto"/>
        <w:bottom w:val="none" w:sz="0" w:space="0" w:color="auto"/>
        <w:right w:val="none" w:sz="0" w:space="0" w:color="auto"/>
      </w:divBdr>
    </w:div>
    <w:div w:id="1260718375">
      <w:bodyDiv w:val="1"/>
      <w:marLeft w:val="0"/>
      <w:marRight w:val="0"/>
      <w:marTop w:val="0"/>
      <w:marBottom w:val="0"/>
      <w:divBdr>
        <w:top w:val="none" w:sz="0" w:space="0" w:color="auto"/>
        <w:left w:val="none" w:sz="0" w:space="0" w:color="auto"/>
        <w:bottom w:val="none" w:sz="0" w:space="0" w:color="auto"/>
        <w:right w:val="none" w:sz="0" w:space="0" w:color="auto"/>
      </w:divBdr>
    </w:div>
    <w:div w:id="1307391532">
      <w:bodyDiv w:val="1"/>
      <w:marLeft w:val="0"/>
      <w:marRight w:val="0"/>
      <w:marTop w:val="0"/>
      <w:marBottom w:val="0"/>
      <w:divBdr>
        <w:top w:val="none" w:sz="0" w:space="0" w:color="auto"/>
        <w:left w:val="none" w:sz="0" w:space="0" w:color="auto"/>
        <w:bottom w:val="none" w:sz="0" w:space="0" w:color="auto"/>
        <w:right w:val="none" w:sz="0" w:space="0" w:color="auto"/>
      </w:divBdr>
    </w:div>
    <w:div w:id="1330256378">
      <w:bodyDiv w:val="1"/>
      <w:marLeft w:val="0"/>
      <w:marRight w:val="0"/>
      <w:marTop w:val="0"/>
      <w:marBottom w:val="0"/>
      <w:divBdr>
        <w:top w:val="none" w:sz="0" w:space="0" w:color="auto"/>
        <w:left w:val="none" w:sz="0" w:space="0" w:color="auto"/>
        <w:bottom w:val="none" w:sz="0" w:space="0" w:color="auto"/>
        <w:right w:val="none" w:sz="0" w:space="0" w:color="auto"/>
      </w:divBdr>
      <w:divsChild>
        <w:div w:id="11536660">
          <w:marLeft w:val="446"/>
          <w:marRight w:val="0"/>
          <w:marTop w:val="0"/>
          <w:marBottom w:val="0"/>
          <w:divBdr>
            <w:top w:val="none" w:sz="0" w:space="0" w:color="auto"/>
            <w:left w:val="none" w:sz="0" w:space="0" w:color="auto"/>
            <w:bottom w:val="none" w:sz="0" w:space="0" w:color="auto"/>
            <w:right w:val="none" w:sz="0" w:space="0" w:color="auto"/>
          </w:divBdr>
        </w:div>
        <w:div w:id="634717833">
          <w:marLeft w:val="446"/>
          <w:marRight w:val="0"/>
          <w:marTop w:val="0"/>
          <w:marBottom w:val="0"/>
          <w:divBdr>
            <w:top w:val="none" w:sz="0" w:space="0" w:color="auto"/>
            <w:left w:val="none" w:sz="0" w:space="0" w:color="auto"/>
            <w:bottom w:val="none" w:sz="0" w:space="0" w:color="auto"/>
            <w:right w:val="none" w:sz="0" w:space="0" w:color="auto"/>
          </w:divBdr>
        </w:div>
      </w:divsChild>
    </w:div>
    <w:div w:id="1356616573">
      <w:bodyDiv w:val="1"/>
      <w:marLeft w:val="0"/>
      <w:marRight w:val="0"/>
      <w:marTop w:val="0"/>
      <w:marBottom w:val="0"/>
      <w:divBdr>
        <w:top w:val="none" w:sz="0" w:space="0" w:color="auto"/>
        <w:left w:val="none" w:sz="0" w:space="0" w:color="auto"/>
        <w:bottom w:val="none" w:sz="0" w:space="0" w:color="auto"/>
        <w:right w:val="none" w:sz="0" w:space="0" w:color="auto"/>
      </w:divBdr>
    </w:div>
    <w:div w:id="1401637028">
      <w:bodyDiv w:val="1"/>
      <w:marLeft w:val="0"/>
      <w:marRight w:val="0"/>
      <w:marTop w:val="0"/>
      <w:marBottom w:val="0"/>
      <w:divBdr>
        <w:top w:val="none" w:sz="0" w:space="0" w:color="auto"/>
        <w:left w:val="none" w:sz="0" w:space="0" w:color="auto"/>
        <w:bottom w:val="none" w:sz="0" w:space="0" w:color="auto"/>
        <w:right w:val="none" w:sz="0" w:space="0" w:color="auto"/>
      </w:divBdr>
    </w:div>
    <w:div w:id="1436365731">
      <w:bodyDiv w:val="1"/>
      <w:marLeft w:val="0"/>
      <w:marRight w:val="0"/>
      <w:marTop w:val="0"/>
      <w:marBottom w:val="0"/>
      <w:divBdr>
        <w:top w:val="none" w:sz="0" w:space="0" w:color="auto"/>
        <w:left w:val="none" w:sz="0" w:space="0" w:color="auto"/>
        <w:bottom w:val="none" w:sz="0" w:space="0" w:color="auto"/>
        <w:right w:val="none" w:sz="0" w:space="0" w:color="auto"/>
      </w:divBdr>
    </w:div>
    <w:div w:id="1450275249">
      <w:bodyDiv w:val="1"/>
      <w:marLeft w:val="0"/>
      <w:marRight w:val="0"/>
      <w:marTop w:val="0"/>
      <w:marBottom w:val="0"/>
      <w:divBdr>
        <w:top w:val="none" w:sz="0" w:space="0" w:color="auto"/>
        <w:left w:val="none" w:sz="0" w:space="0" w:color="auto"/>
        <w:bottom w:val="none" w:sz="0" w:space="0" w:color="auto"/>
        <w:right w:val="none" w:sz="0" w:space="0" w:color="auto"/>
      </w:divBdr>
    </w:div>
    <w:div w:id="1467822469">
      <w:bodyDiv w:val="1"/>
      <w:marLeft w:val="0"/>
      <w:marRight w:val="0"/>
      <w:marTop w:val="0"/>
      <w:marBottom w:val="0"/>
      <w:divBdr>
        <w:top w:val="none" w:sz="0" w:space="0" w:color="auto"/>
        <w:left w:val="none" w:sz="0" w:space="0" w:color="auto"/>
        <w:bottom w:val="none" w:sz="0" w:space="0" w:color="auto"/>
        <w:right w:val="none" w:sz="0" w:space="0" w:color="auto"/>
      </w:divBdr>
    </w:div>
    <w:div w:id="1478033438">
      <w:bodyDiv w:val="1"/>
      <w:marLeft w:val="0"/>
      <w:marRight w:val="0"/>
      <w:marTop w:val="0"/>
      <w:marBottom w:val="0"/>
      <w:divBdr>
        <w:top w:val="none" w:sz="0" w:space="0" w:color="auto"/>
        <w:left w:val="none" w:sz="0" w:space="0" w:color="auto"/>
        <w:bottom w:val="none" w:sz="0" w:space="0" w:color="auto"/>
        <w:right w:val="none" w:sz="0" w:space="0" w:color="auto"/>
      </w:divBdr>
    </w:div>
    <w:div w:id="1489058586">
      <w:bodyDiv w:val="1"/>
      <w:marLeft w:val="0"/>
      <w:marRight w:val="0"/>
      <w:marTop w:val="0"/>
      <w:marBottom w:val="0"/>
      <w:divBdr>
        <w:top w:val="none" w:sz="0" w:space="0" w:color="auto"/>
        <w:left w:val="none" w:sz="0" w:space="0" w:color="auto"/>
        <w:bottom w:val="none" w:sz="0" w:space="0" w:color="auto"/>
        <w:right w:val="none" w:sz="0" w:space="0" w:color="auto"/>
      </w:divBdr>
    </w:div>
    <w:div w:id="1530489596">
      <w:bodyDiv w:val="1"/>
      <w:marLeft w:val="0"/>
      <w:marRight w:val="0"/>
      <w:marTop w:val="0"/>
      <w:marBottom w:val="0"/>
      <w:divBdr>
        <w:top w:val="none" w:sz="0" w:space="0" w:color="auto"/>
        <w:left w:val="none" w:sz="0" w:space="0" w:color="auto"/>
        <w:bottom w:val="none" w:sz="0" w:space="0" w:color="auto"/>
        <w:right w:val="none" w:sz="0" w:space="0" w:color="auto"/>
      </w:divBdr>
    </w:div>
    <w:div w:id="1653020486">
      <w:bodyDiv w:val="1"/>
      <w:marLeft w:val="0"/>
      <w:marRight w:val="0"/>
      <w:marTop w:val="0"/>
      <w:marBottom w:val="0"/>
      <w:divBdr>
        <w:top w:val="none" w:sz="0" w:space="0" w:color="auto"/>
        <w:left w:val="none" w:sz="0" w:space="0" w:color="auto"/>
        <w:bottom w:val="none" w:sz="0" w:space="0" w:color="auto"/>
        <w:right w:val="none" w:sz="0" w:space="0" w:color="auto"/>
      </w:divBdr>
    </w:div>
    <w:div w:id="1676491146">
      <w:bodyDiv w:val="1"/>
      <w:marLeft w:val="0"/>
      <w:marRight w:val="0"/>
      <w:marTop w:val="0"/>
      <w:marBottom w:val="0"/>
      <w:divBdr>
        <w:top w:val="none" w:sz="0" w:space="0" w:color="auto"/>
        <w:left w:val="none" w:sz="0" w:space="0" w:color="auto"/>
        <w:bottom w:val="none" w:sz="0" w:space="0" w:color="auto"/>
        <w:right w:val="none" w:sz="0" w:space="0" w:color="auto"/>
      </w:divBdr>
    </w:div>
    <w:div w:id="1809280416">
      <w:bodyDiv w:val="1"/>
      <w:marLeft w:val="0"/>
      <w:marRight w:val="0"/>
      <w:marTop w:val="0"/>
      <w:marBottom w:val="0"/>
      <w:divBdr>
        <w:top w:val="none" w:sz="0" w:space="0" w:color="auto"/>
        <w:left w:val="none" w:sz="0" w:space="0" w:color="auto"/>
        <w:bottom w:val="none" w:sz="0" w:space="0" w:color="auto"/>
        <w:right w:val="none" w:sz="0" w:space="0" w:color="auto"/>
      </w:divBdr>
    </w:div>
    <w:div w:id="1841773747">
      <w:bodyDiv w:val="1"/>
      <w:marLeft w:val="0"/>
      <w:marRight w:val="0"/>
      <w:marTop w:val="0"/>
      <w:marBottom w:val="0"/>
      <w:divBdr>
        <w:top w:val="none" w:sz="0" w:space="0" w:color="auto"/>
        <w:left w:val="none" w:sz="0" w:space="0" w:color="auto"/>
        <w:bottom w:val="none" w:sz="0" w:space="0" w:color="auto"/>
        <w:right w:val="none" w:sz="0" w:space="0" w:color="auto"/>
      </w:divBdr>
    </w:div>
    <w:div w:id="1922522789">
      <w:bodyDiv w:val="1"/>
      <w:marLeft w:val="0"/>
      <w:marRight w:val="0"/>
      <w:marTop w:val="0"/>
      <w:marBottom w:val="0"/>
      <w:divBdr>
        <w:top w:val="none" w:sz="0" w:space="0" w:color="auto"/>
        <w:left w:val="none" w:sz="0" w:space="0" w:color="auto"/>
        <w:bottom w:val="none" w:sz="0" w:space="0" w:color="auto"/>
        <w:right w:val="none" w:sz="0" w:space="0" w:color="auto"/>
      </w:divBdr>
    </w:div>
    <w:div w:id="2005544849">
      <w:bodyDiv w:val="1"/>
      <w:marLeft w:val="0"/>
      <w:marRight w:val="0"/>
      <w:marTop w:val="0"/>
      <w:marBottom w:val="0"/>
      <w:divBdr>
        <w:top w:val="none" w:sz="0" w:space="0" w:color="auto"/>
        <w:left w:val="none" w:sz="0" w:space="0" w:color="auto"/>
        <w:bottom w:val="none" w:sz="0" w:space="0" w:color="auto"/>
        <w:right w:val="none" w:sz="0" w:space="0" w:color="auto"/>
      </w:divBdr>
    </w:div>
    <w:div w:id="2102752538">
      <w:bodyDiv w:val="1"/>
      <w:marLeft w:val="0"/>
      <w:marRight w:val="0"/>
      <w:marTop w:val="0"/>
      <w:marBottom w:val="0"/>
      <w:divBdr>
        <w:top w:val="none" w:sz="0" w:space="0" w:color="auto"/>
        <w:left w:val="none" w:sz="0" w:space="0" w:color="auto"/>
        <w:bottom w:val="none" w:sz="0" w:space="0" w:color="auto"/>
        <w:right w:val="none" w:sz="0" w:space="0" w:color="auto"/>
      </w:divBdr>
    </w:div>
    <w:div w:id="2112313687">
      <w:bodyDiv w:val="1"/>
      <w:marLeft w:val="0"/>
      <w:marRight w:val="0"/>
      <w:marTop w:val="0"/>
      <w:marBottom w:val="0"/>
      <w:divBdr>
        <w:top w:val="none" w:sz="0" w:space="0" w:color="auto"/>
        <w:left w:val="none" w:sz="0" w:space="0" w:color="auto"/>
        <w:bottom w:val="none" w:sz="0" w:space="0" w:color="auto"/>
        <w:right w:val="none" w:sz="0" w:space="0" w:color="auto"/>
      </w:divBdr>
      <w:divsChild>
        <w:div w:id="1063025635">
          <w:marLeft w:val="0"/>
          <w:marRight w:val="0"/>
          <w:marTop w:val="0"/>
          <w:marBottom w:val="0"/>
          <w:divBdr>
            <w:top w:val="single" w:sz="2" w:space="0" w:color="E3E3E3"/>
            <w:left w:val="single" w:sz="2" w:space="0" w:color="E3E3E3"/>
            <w:bottom w:val="single" w:sz="2" w:space="0" w:color="E3E3E3"/>
            <w:right w:val="single" w:sz="2" w:space="0" w:color="E3E3E3"/>
          </w:divBdr>
          <w:divsChild>
            <w:div w:id="413355852">
              <w:marLeft w:val="0"/>
              <w:marRight w:val="0"/>
              <w:marTop w:val="0"/>
              <w:marBottom w:val="0"/>
              <w:divBdr>
                <w:top w:val="single" w:sz="2" w:space="0" w:color="E3E3E3"/>
                <w:left w:val="single" w:sz="2" w:space="0" w:color="E3E3E3"/>
                <w:bottom w:val="single" w:sz="2" w:space="0" w:color="E3E3E3"/>
                <w:right w:val="single" w:sz="2" w:space="0" w:color="E3E3E3"/>
              </w:divBdr>
              <w:divsChild>
                <w:div w:id="463498705">
                  <w:marLeft w:val="0"/>
                  <w:marRight w:val="0"/>
                  <w:marTop w:val="0"/>
                  <w:marBottom w:val="0"/>
                  <w:divBdr>
                    <w:top w:val="single" w:sz="2" w:space="0" w:color="E3E3E3"/>
                    <w:left w:val="single" w:sz="2" w:space="0" w:color="E3E3E3"/>
                    <w:bottom w:val="single" w:sz="2" w:space="0" w:color="E3E3E3"/>
                    <w:right w:val="single" w:sz="2" w:space="0" w:color="E3E3E3"/>
                  </w:divBdr>
                  <w:divsChild>
                    <w:div w:id="209071541">
                      <w:marLeft w:val="0"/>
                      <w:marRight w:val="0"/>
                      <w:marTop w:val="0"/>
                      <w:marBottom w:val="0"/>
                      <w:divBdr>
                        <w:top w:val="single" w:sz="2" w:space="0" w:color="E3E3E3"/>
                        <w:left w:val="single" w:sz="2" w:space="0" w:color="E3E3E3"/>
                        <w:bottom w:val="single" w:sz="2" w:space="0" w:color="E3E3E3"/>
                        <w:right w:val="single" w:sz="2" w:space="0" w:color="E3E3E3"/>
                      </w:divBdr>
                      <w:divsChild>
                        <w:div w:id="1939942040">
                          <w:marLeft w:val="0"/>
                          <w:marRight w:val="0"/>
                          <w:marTop w:val="0"/>
                          <w:marBottom w:val="0"/>
                          <w:divBdr>
                            <w:top w:val="single" w:sz="2" w:space="0" w:color="E3E3E3"/>
                            <w:left w:val="single" w:sz="2" w:space="0" w:color="E3E3E3"/>
                            <w:bottom w:val="single" w:sz="2" w:space="0" w:color="E3E3E3"/>
                            <w:right w:val="single" w:sz="2" w:space="0" w:color="E3E3E3"/>
                          </w:divBdr>
                          <w:divsChild>
                            <w:div w:id="1001153953">
                              <w:marLeft w:val="0"/>
                              <w:marRight w:val="0"/>
                              <w:marTop w:val="0"/>
                              <w:marBottom w:val="0"/>
                              <w:divBdr>
                                <w:top w:val="single" w:sz="2" w:space="0" w:color="E3E3E3"/>
                                <w:left w:val="single" w:sz="2" w:space="0" w:color="E3E3E3"/>
                                <w:bottom w:val="single" w:sz="2" w:space="0" w:color="E3E3E3"/>
                                <w:right w:val="single" w:sz="2" w:space="0" w:color="E3E3E3"/>
                              </w:divBdr>
                              <w:divsChild>
                                <w:div w:id="820731639">
                                  <w:marLeft w:val="0"/>
                                  <w:marRight w:val="0"/>
                                  <w:marTop w:val="100"/>
                                  <w:marBottom w:val="100"/>
                                  <w:divBdr>
                                    <w:top w:val="single" w:sz="2" w:space="0" w:color="E3E3E3"/>
                                    <w:left w:val="single" w:sz="2" w:space="0" w:color="E3E3E3"/>
                                    <w:bottom w:val="single" w:sz="2" w:space="0" w:color="E3E3E3"/>
                                    <w:right w:val="single" w:sz="2" w:space="0" w:color="E3E3E3"/>
                                  </w:divBdr>
                                  <w:divsChild>
                                    <w:div w:id="2090735906">
                                      <w:marLeft w:val="0"/>
                                      <w:marRight w:val="0"/>
                                      <w:marTop w:val="0"/>
                                      <w:marBottom w:val="0"/>
                                      <w:divBdr>
                                        <w:top w:val="single" w:sz="2" w:space="0" w:color="E3E3E3"/>
                                        <w:left w:val="single" w:sz="2" w:space="0" w:color="E3E3E3"/>
                                        <w:bottom w:val="single" w:sz="2" w:space="0" w:color="E3E3E3"/>
                                        <w:right w:val="single" w:sz="2" w:space="0" w:color="E3E3E3"/>
                                      </w:divBdr>
                                      <w:divsChild>
                                        <w:div w:id="812910632">
                                          <w:marLeft w:val="0"/>
                                          <w:marRight w:val="0"/>
                                          <w:marTop w:val="0"/>
                                          <w:marBottom w:val="0"/>
                                          <w:divBdr>
                                            <w:top w:val="single" w:sz="2" w:space="0" w:color="E3E3E3"/>
                                            <w:left w:val="single" w:sz="2" w:space="0" w:color="E3E3E3"/>
                                            <w:bottom w:val="single" w:sz="2" w:space="0" w:color="E3E3E3"/>
                                            <w:right w:val="single" w:sz="2" w:space="0" w:color="E3E3E3"/>
                                          </w:divBdr>
                                          <w:divsChild>
                                            <w:div w:id="1767967379">
                                              <w:marLeft w:val="0"/>
                                              <w:marRight w:val="0"/>
                                              <w:marTop w:val="0"/>
                                              <w:marBottom w:val="0"/>
                                              <w:divBdr>
                                                <w:top w:val="single" w:sz="2" w:space="0" w:color="E3E3E3"/>
                                                <w:left w:val="single" w:sz="2" w:space="0" w:color="E3E3E3"/>
                                                <w:bottom w:val="single" w:sz="2" w:space="0" w:color="E3E3E3"/>
                                                <w:right w:val="single" w:sz="2" w:space="0" w:color="E3E3E3"/>
                                              </w:divBdr>
                                              <w:divsChild>
                                                <w:div w:id="704525735">
                                                  <w:marLeft w:val="0"/>
                                                  <w:marRight w:val="0"/>
                                                  <w:marTop w:val="0"/>
                                                  <w:marBottom w:val="0"/>
                                                  <w:divBdr>
                                                    <w:top w:val="single" w:sz="2" w:space="0" w:color="E3E3E3"/>
                                                    <w:left w:val="single" w:sz="2" w:space="0" w:color="E3E3E3"/>
                                                    <w:bottom w:val="single" w:sz="2" w:space="0" w:color="E3E3E3"/>
                                                    <w:right w:val="single" w:sz="2" w:space="0" w:color="E3E3E3"/>
                                                  </w:divBdr>
                                                  <w:divsChild>
                                                    <w:div w:id="583298837">
                                                      <w:marLeft w:val="0"/>
                                                      <w:marRight w:val="0"/>
                                                      <w:marTop w:val="0"/>
                                                      <w:marBottom w:val="0"/>
                                                      <w:divBdr>
                                                        <w:top w:val="single" w:sz="2" w:space="0" w:color="E3E3E3"/>
                                                        <w:left w:val="single" w:sz="2" w:space="0" w:color="E3E3E3"/>
                                                        <w:bottom w:val="single" w:sz="2" w:space="0" w:color="E3E3E3"/>
                                                        <w:right w:val="single" w:sz="2" w:space="0" w:color="E3E3E3"/>
                                                      </w:divBdr>
                                                      <w:divsChild>
                                                        <w:div w:id="9972715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49713579">
          <w:marLeft w:val="0"/>
          <w:marRight w:val="0"/>
          <w:marTop w:val="0"/>
          <w:marBottom w:val="0"/>
          <w:divBdr>
            <w:top w:val="none" w:sz="0" w:space="0" w:color="auto"/>
            <w:left w:val="none" w:sz="0" w:space="0" w:color="auto"/>
            <w:bottom w:val="none" w:sz="0" w:space="0" w:color="auto"/>
            <w:right w:val="none" w:sz="0" w:space="0" w:color="auto"/>
          </w:divBdr>
          <w:divsChild>
            <w:div w:id="1593003042">
              <w:marLeft w:val="0"/>
              <w:marRight w:val="0"/>
              <w:marTop w:val="100"/>
              <w:marBottom w:val="100"/>
              <w:divBdr>
                <w:top w:val="single" w:sz="2" w:space="0" w:color="E3E3E3"/>
                <w:left w:val="single" w:sz="2" w:space="0" w:color="E3E3E3"/>
                <w:bottom w:val="single" w:sz="2" w:space="0" w:color="E3E3E3"/>
                <w:right w:val="single" w:sz="2" w:space="0" w:color="E3E3E3"/>
              </w:divBdr>
              <w:divsChild>
                <w:div w:id="10213219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4.jpe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header" Target="header2.xml"/><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3.png"/><Relationship Id="rId61" Type="http://schemas.openxmlformats.org/officeDocument/2006/relationships/image" Target="media/image49.png"/><Relationship Id="rId82" Type="http://schemas.openxmlformats.org/officeDocument/2006/relationships/image" Target="media/image68.png"/><Relationship Id="rId19" Type="http://schemas.openxmlformats.org/officeDocument/2006/relationships/image" Target="media/image7.png"/><Relationship Id="rId14" Type="http://schemas.openxmlformats.org/officeDocument/2006/relationships/image" Target="media/image2.jpe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footer" Target="footer4.xml"/><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SO690Nmerical.XSL" StyleName="ISO 690 - Numerical Reference" Version="1987">
  <b:Source>
    <b:Tag>Kri</b:Tag>
    <b:SourceType>ConferenceProceedings</b:SourceType>
    <b:Guid>{912BB87C-F115-483A-9AA1-9382295DEEA0}</b:Guid>
    <b:Author>
      <b:Author>
        <b:NameList>
          <b:Person>
            <b:Last>Krizhevsky</b:Last>
            <b:First>A.,</b:First>
            <b:Middle>Sutskever, I., &amp; Hinton, G. E. (2012). .</b:Middle>
          </b:Person>
        </b:NameList>
      </b:Author>
    </b:Author>
    <b:Title>ImageNet classification with deep convolutional neural networks. *Communications of the ACM*, 60(6), 84-90</b:Titl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953F11D-6B85-408F-B7BF-4F2D49674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7</TotalTime>
  <Pages>26</Pages>
  <Words>6105</Words>
  <Characters>3479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Mahbubur rahman</dc:creator>
  <cp:keywords/>
  <dc:description/>
  <cp:lastModifiedBy>admin</cp:lastModifiedBy>
  <cp:revision>327</cp:revision>
  <cp:lastPrinted>2024-06-06T18:24:00Z</cp:lastPrinted>
  <dcterms:created xsi:type="dcterms:W3CDTF">2024-05-06T08:04:00Z</dcterms:created>
  <dcterms:modified xsi:type="dcterms:W3CDTF">2024-06-0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725E765E69624FF8BBDF9803F0BE3425_13</vt:lpwstr>
  </property>
  <property fmtid="{D5CDD505-2E9C-101B-9397-08002B2CF9AE}" pid="4" name="ZOTERO_PREF_1">
    <vt:lpwstr>&lt;data data-version="3" zotero-version="6.0.36"&gt;&lt;session id="xzqjPK7M"/&gt;&lt;style id="http://www.zotero.org/styles/ieee" locale="en-US" hasBibliography="1" bibliographyStyleHasBeenSet="1"/&gt;&lt;prefs&gt;&lt;pref name="fieldType" value="Field"/&gt;&lt;/prefs&gt;&lt;/data&gt;</vt:lpwstr>
  </property>
</Properties>
</file>